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BCE31" w14:textId="77777777" w:rsidR="00D23AC2" w:rsidRDefault="00D23AC2" w:rsidP="002B70B6">
      <w:pPr>
        <w:autoSpaceDE w:val="0"/>
        <w:autoSpaceDN w:val="0"/>
        <w:adjustRightInd w:val="0"/>
        <w:spacing w:after="0"/>
        <w:ind w:firstLine="0"/>
        <w:jc w:val="center"/>
        <w:rPr>
          <w:noProof/>
          <w:szCs w:val="24"/>
          <w:lang w:eastAsia="pt-PT"/>
        </w:rPr>
      </w:pPr>
    </w:p>
    <w:p w14:paraId="52D218DF" w14:textId="77777777" w:rsidR="00D23AC2" w:rsidRDefault="00D23AC2" w:rsidP="002B70B6">
      <w:pPr>
        <w:autoSpaceDE w:val="0"/>
        <w:autoSpaceDN w:val="0"/>
        <w:adjustRightInd w:val="0"/>
        <w:spacing w:after="0"/>
        <w:ind w:firstLine="0"/>
        <w:jc w:val="center"/>
        <w:rPr>
          <w:noProof/>
          <w:szCs w:val="24"/>
          <w:lang w:eastAsia="pt-PT"/>
        </w:rPr>
      </w:pPr>
    </w:p>
    <w:p w14:paraId="61111281" w14:textId="77777777" w:rsidR="00AB0CAD" w:rsidRDefault="00D23AC2" w:rsidP="002B70B6">
      <w:pPr>
        <w:autoSpaceDE w:val="0"/>
        <w:autoSpaceDN w:val="0"/>
        <w:adjustRightInd w:val="0"/>
        <w:spacing w:after="0"/>
        <w:ind w:firstLine="0"/>
        <w:jc w:val="center"/>
        <w:rPr>
          <w:szCs w:val="24"/>
        </w:rPr>
      </w:pPr>
      <w:r w:rsidRPr="00D23AC2">
        <w:rPr>
          <w:noProof/>
          <w:szCs w:val="24"/>
          <w:lang w:eastAsia="pt-PT"/>
        </w:rPr>
        <w:drawing>
          <wp:inline distT="0" distB="0" distL="0" distR="0" wp14:anchorId="4EB6973A" wp14:editId="50F8E4FA">
            <wp:extent cx="3371760" cy="939746"/>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71760" cy="939746"/>
                    </a:xfrm>
                    <a:prstGeom prst="rect">
                      <a:avLst/>
                    </a:prstGeom>
                    <a:noFill/>
                    <a:ln>
                      <a:noFill/>
                    </a:ln>
                  </pic:spPr>
                </pic:pic>
              </a:graphicData>
            </a:graphic>
          </wp:inline>
        </w:drawing>
      </w:r>
    </w:p>
    <w:p w14:paraId="66FFC37D" w14:textId="77777777" w:rsidR="00AB0CAD" w:rsidRDefault="00AB0CAD" w:rsidP="002B70B6">
      <w:pPr>
        <w:jc w:val="center"/>
      </w:pPr>
    </w:p>
    <w:p w14:paraId="7CFB9070" w14:textId="77777777" w:rsidR="00976F94" w:rsidRPr="00F5129F" w:rsidRDefault="00976F94" w:rsidP="002B70B6">
      <w:pPr>
        <w:ind w:left="397" w:firstLine="0"/>
        <w:jc w:val="center"/>
      </w:pPr>
      <w:bookmarkStart w:id="0" w:name="_Toc530601584"/>
    </w:p>
    <w:bookmarkEnd w:id="0"/>
    <w:p w14:paraId="59E10675" w14:textId="77777777" w:rsidR="00AB0CAD" w:rsidRPr="00F5129F" w:rsidRDefault="00AB0CAD" w:rsidP="002B70B6">
      <w:pPr>
        <w:ind w:left="397" w:firstLine="0"/>
      </w:pPr>
    </w:p>
    <w:p w14:paraId="0A0426A5" w14:textId="77777777" w:rsidR="008009AB" w:rsidRDefault="008009AB" w:rsidP="002B70B6">
      <w:pPr>
        <w:jc w:val="center"/>
        <w:rPr>
          <w:b/>
          <w:sz w:val="40"/>
          <w:szCs w:val="40"/>
        </w:rPr>
      </w:pPr>
      <w:proofErr w:type="spellStart"/>
      <w:r>
        <w:rPr>
          <w:b/>
          <w:sz w:val="40"/>
          <w:szCs w:val="40"/>
        </w:rPr>
        <w:t>BraveHearts</w:t>
      </w:r>
      <w:proofErr w:type="spellEnd"/>
      <w:r>
        <w:rPr>
          <w:b/>
          <w:sz w:val="40"/>
          <w:szCs w:val="40"/>
        </w:rPr>
        <w:t xml:space="preserve"> AR – Diminuir o Medo na Cirurgia Pediátrica</w:t>
      </w:r>
    </w:p>
    <w:p w14:paraId="25668AA9" w14:textId="77777777" w:rsidR="00461FF9" w:rsidRPr="00A15C71" w:rsidRDefault="00461FF9" w:rsidP="002B70B6">
      <w:pPr>
        <w:jc w:val="center"/>
        <w:rPr>
          <w:b/>
          <w:sz w:val="40"/>
          <w:szCs w:val="40"/>
        </w:rPr>
      </w:pPr>
    </w:p>
    <w:p w14:paraId="69E23010" w14:textId="77777777" w:rsidR="00587014" w:rsidRPr="0082242C" w:rsidRDefault="00587014" w:rsidP="002B70B6">
      <w:pPr>
        <w:jc w:val="center"/>
        <w:rPr>
          <w:b/>
          <w:sz w:val="40"/>
          <w:szCs w:val="40"/>
        </w:rPr>
      </w:pPr>
    </w:p>
    <w:p w14:paraId="255AB845" w14:textId="59A8CEC3" w:rsidR="00461FF9" w:rsidRDefault="00C02ACC" w:rsidP="00FF34B2">
      <w:pPr>
        <w:jc w:val="center"/>
        <w:rPr>
          <w:sz w:val="28"/>
          <w:szCs w:val="28"/>
        </w:rPr>
      </w:pPr>
      <w:r>
        <w:rPr>
          <w:noProof/>
          <w:sz w:val="28"/>
          <w:szCs w:val="28"/>
        </w:rPr>
        <w:t>Licenciatura</w:t>
      </w:r>
      <w:r w:rsidR="00461FF9" w:rsidRPr="009C1E40">
        <w:rPr>
          <w:noProof/>
          <w:sz w:val="28"/>
          <w:szCs w:val="28"/>
        </w:rPr>
        <w:t xml:space="preserve"> em </w:t>
      </w:r>
      <w:r w:rsidR="008009AB">
        <w:rPr>
          <w:noProof/>
          <w:sz w:val="28"/>
          <w:szCs w:val="28"/>
        </w:rPr>
        <w:t>Engenharia Informática</w:t>
      </w:r>
    </w:p>
    <w:p w14:paraId="245BFC78" w14:textId="77777777" w:rsidR="00461FF9" w:rsidRDefault="00461FF9" w:rsidP="00FF34B2">
      <w:pPr>
        <w:jc w:val="center"/>
        <w:rPr>
          <w:sz w:val="28"/>
          <w:szCs w:val="28"/>
        </w:rPr>
      </w:pPr>
    </w:p>
    <w:p w14:paraId="77F1536B" w14:textId="77777777" w:rsidR="00461FF9" w:rsidRDefault="00461FF9" w:rsidP="00FF34B2">
      <w:pPr>
        <w:jc w:val="center"/>
        <w:rPr>
          <w:sz w:val="28"/>
          <w:szCs w:val="28"/>
        </w:rPr>
      </w:pPr>
    </w:p>
    <w:p w14:paraId="001A292F" w14:textId="77777777" w:rsidR="00461FF9" w:rsidRDefault="00461FF9" w:rsidP="00FF34B2">
      <w:pPr>
        <w:jc w:val="center"/>
        <w:rPr>
          <w:sz w:val="28"/>
          <w:szCs w:val="28"/>
        </w:rPr>
      </w:pPr>
    </w:p>
    <w:p w14:paraId="06AAA68D" w14:textId="7D147734" w:rsidR="00461FF9" w:rsidRDefault="008009AB" w:rsidP="00FF34B2">
      <w:pPr>
        <w:jc w:val="center"/>
        <w:rPr>
          <w:sz w:val="28"/>
          <w:szCs w:val="28"/>
        </w:rPr>
      </w:pPr>
      <w:r>
        <w:rPr>
          <w:sz w:val="28"/>
          <w:szCs w:val="28"/>
        </w:rPr>
        <w:t>Ricardo Miguel Lopes Pereira</w:t>
      </w:r>
    </w:p>
    <w:p w14:paraId="23C90028" w14:textId="66D1E482" w:rsidR="008009AB" w:rsidRPr="003B27EB" w:rsidRDefault="008009AB" w:rsidP="00FF34B2">
      <w:pPr>
        <w:jc w:val="center"/>
        <w:rPr>
          <w:sz w:val="28"/>
          <w:szCs w:val="28"/>
        </w:rPr>
      </w:pPr>
      <w:r>
        <w:rPr>
          <w:sz w:val="28"/>
          <w:szCs w:val="28"/>
        </w:rPr>
        <w:t>Ricardo Veríssimo Silvério</w:t>
      </w:r>
    </w:p>
    <w:p w14:paraId="0EC1A995" w14:textId="77777777" w:rsidR="003B27EB" w:rsidRDefault="003B27EB" w:rsidP="000B00F7">
      <w:pPr>
        <w:ind w:firstLine="0"/>
        <w:rPr>
          <w:szCs w:val="24"/>
        </w:rPr>
      </w:pPr>
    </w:p>
    <w:p w14:paraId="36937AB1" w14:textId="18198F97" w:rsidR="008948AD" w:rsidRDefault="00461FF9" w:rsidP="00FF34B2">
      <w:pPr>
        <w:jc w:val="center"/>
        <w:rPr>
          <w:i/>
          <w:szCs w:val="24"/>
        </w:rPr>
      </w:pPr>
      <w:r w:rsidRPr="00461FF9">
        <w:rPr>
          <w:szCs w:val="28"/>
        </w:rPr>
        <w:t xml:space="preserve">Leiria, </w:t>
      </w:r>
      <w:r w:rsidR="008009AB">
        <w:rPr>
          <w:szCs w:val="28"/>
        </w:rPr>
        <w:t>julho</w:t>
      </w:r>
      <w:r w:rsidRPr="00461FF9">
        <w:rPr>
          <w:szCs w:val="28"/>
        </w:rPr>
        <w:t xml:space="preserve"> de </w:t>
      </w:r>
      <w:r w:rsidR="008009AB">
        <w:rPr>
          <w:szCs w:val="28"/>
        </w:rPr>
        <w:t>2024</w:t>
      </w:r>
      <w:r w:rsidR="007330C5">
        <w:rPr>
          <w:i/>
          <w:szCs w:val="24"/>
        </w:rPr>
        <w:br w:type="page"/>
      </w:r>
    </w:p>
    <w:p w14:paraId="52D6AFAB" w14:textId="77777777" w:rsidR="00D23AC2" w:rsidRDefault="00D23AC2" w:rsidP="002B70B6">
      <w:pPr>
        <w:tabs>
          <w:tab w:val="left" w:pos="6480"/>
        </w:tabs>
        <w:spacing w:after="120"/>
        <w:jc w:val="center"/>
        <w:rPr>
          <w:i/>
          <w:szCs w:val="24"/>
        </w:rPr>
      </w:pPr>
    </w:p>
    <w:p w14:paraId="111E0505" w14:textId="77777777" w:rsidR="008948AD" w:rsidRDefault="00E154B4" w:rsidP="002B70B6">
      <w:pPr>
        <w:tabs>
          <w:tab w:val="left" w:pos="6480"/>
        </w:tabs>
        <w:spacing w:after="120"/>
        <w:jc w:val="center"/>
        <w:rPr>
          <w:i/>
          <w:szCs w:val="24"/>
        </w:rPr>
      </w:pPr>
      <w:r w:rsidRPr="00D23AC2">
        <w:rPr>
          <w:noProof/>
          <w:szCs w:val="24"/>
          <w:lang w:eastAsia="pt-PT"/>
        </w:rPr>
        <w:drawing>
          <wp:inline distT="0" distB="0" distL="0" distR="0" wp14:anchorId="6BA0A76C" wp14:editId="61957D8F">
            <wp:extent cx="3371760" cy="939746"/>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71760" cy="939746"/>
                    </a:xfrm>
                    <a:prstGeom prst="rect">
                      <a:avLst/>
                    </a:prstGeom>
                    <a:noFill/>
                    <a:ln>
                      <a:noFill/>
                    </a:ln>
                  </pic:spPr>
                </pic:pic>
              </a:graphicData>
            </a:graphic>
          </wp:inline>
        </w:drawing>
      </w:r>
    </w:p>
    <w:p w14:paraId="47B358BF" w14:textId="77777777" w:rsidR="008948AD" w:rsidRDefault="008948AD" w:rsidP="002B70B6">
      <w:pPr>
        <w:tabs>
          <w:tab w:val="left" w:pos="6480"/>
        </w:tabs>
        <w:spacing w:after="120"/>
        <w:jc w:val="center"/>
        <w:rPr>
          <w:i/>
          <w:szCs w:val="24"/>
        </w:rPr>
      </w:pPr>
    </w:p>
    <w:p w14:paraId="46607F9D" w14:textId="77777777" w:rsidR="008948AD" w:rsidRDefault="008948AD" w:rsidP="002B70B6">
      <w:pPr>
        <w:tabs>
          <w:tab w:val="left" w:pos="6480"/>
        </w:tabs>
        <w:spacing w:after="120"/>
        <w:jc w:val="center"/>
        <w:rPr>
          <w:i/>
          <w:szCs w:val="24"/>
        </w:rPr>
      </w:pPr>
    </w:p>
    <w:p w14:paraId="7F0C76E8" w14:textId="77777777" w:rsidR="00976F94" w:rsidRDefault="00976F94" w:rsidP="002B70B6">
      <w:pPr>
        <w:jc w:val="center"/>
        <w:rPr>
          <w:noProof/>
        </w:rPr>
      </w:pPr>
    </w:p>
    <w:p w14:paraId="1C3AB06C" w14:textId="77777777" w:rsidR="0082242C" w:rsidRDefault="0082242C" w:rsidP="002B70B6">
      <w:pPr>
        <w:jc w:val="center"/>
      </w:pPr>
    </w:p>
    <w:p w14:paraId="27A64FE0" w14:textId="77777777" w:rsidR="008009AB" w:rsidRDefault="008009AB" w:rsidP="002B70B6">
      <w:pPr>
        <w:jc w:val="center"/>
        <w:rPr>
          <w:b/>
          <w:sz w:val="40"/>
          <w:szCs w:val="40"/>
        </w:rPr>
      </w:pPr>
      <w:proofErr w:type="spellStart"/>
      <w:r>
        <w:rPr>
          <w:b/>
          <w:sz w:val="40"/>
          <w:szCs w:val="40"/>
        </w:rPr>
        <w:t>BraveHearts</w:t>
      </w:r>
      <w:proofErr w:type="spellEnd"/>
      <w:r>
        <w:rPr>
          <w:b/>
          <w:sz w:val="40"/>
          <w:szCs w:val="40"/>
        </w:rPr>
        <w:t xml:space="preserve"> AR – Diminuir o Medo na Cirurgia Pediátrica</w:t>
      </w:r>
    </w:p>
    <w:p w14:paraId="0F837BC5" w14:textId="77777777" w:rsidR="008948AD" w:rsidRDefault="008948AD" w:rsidP="002B70B6">
      <w:pPr>
        <w:jc w:val="center"/>
      </w:pPr>
    </w:p>
    <w:p w14:paraId="422FF7A1" w14:textId="77777777" w:rsidR="00587014" w:rsidRPr="0082242C" w:rsidRDefault="00587014" w:rsidP="002B70B6">
      <w:pPr>
        <w:jc w:val="center"/>
      </w:pPr>
    </w:p>
    <w:p w14:paraId="453BA4C5" w14:textId="4D020DEE" w:rsidR="008948AD" w:rsidRDefault="008009AB" w:rsidP="00FF34B2">
      <w:pPr>
        <w:jc w:val="center"/>
        <w:rPr>
          <w:sz w:val="28"/>
          <w:szCs w:val="28"/>
        </w:rPr>
      </w:pPr>
      <w:r>
        <w:rPr>
          <w:noProof/>
          <w:sz w:val="28"/>
          <w:szCs w:val="28"/>
        </w:rPr>
        <w:t>Licenciatura em Engenharia Informática</w:t>
      </w:r>
    </w:p>
    <w:p w14:paraId="1C2CE5C5" w14:textId="77777777" w:rsidR="00587014" w:rsidRDefault="00587014" w:rsidP="00FF34B2">
      <w:pPr>
        <w:jc w:val="center"/>
        <w:rPr>
          <w:sz w:val="28"/>
          <w:szCs w:val="28"/>
        </w:rPr>
      </w:pPr>
    </w:p>
    <w:p w14:paraId="017785FF" w14:textId="77777777" w:rsidR="00587014" w:rsidRDefault="00587014" w:rsidP="00FF34B2">
      <w:pPr>
        <w:jc w:val="center"/>
        <w:rPr>
          <w:sz w:val="28"/>
          <w:szCs w:val="28"/>
        </w:rPr>
      </w:pPr>
    </w:p>
    <w:p w14:paraId="615C296D" w14:textId="5D6BFF0E" w:rsidR="008948AD" w:rsidRDefault="008009AB" w:rsidP="00FF34B2">
      <w:pPr>
        <w:jc w:val="center"/>
        <w:rPr>
          <w:sz w:val="28"/>
          <w:szCs w:val="28"/>
        </w:rPr>
      </w:pPr>
      <w:r>
        <w:rPr>
          <w:sz w:val="28"/>
          <w:szCs w:val="28"/>
        </w:rPr>
        <w:t>Ricardo Miguel Lopes Pereira</w:t>
      </w:r>
    </w:p>
    <w:p w14:paraId="7FC33DCE" w14:textId="2FDECCC2" w:rsidR="008009AB" w:rsidRPr="003B27EB" w:rsidRDefault="008009AB" w:rsidP="00FF34B2">
      <w:pPr>
        <w:jc w:val="center"/>
        <w:rPr>
          <w:sz w:val="28"/>
          <w:szCs w:val="28"/>
        </w:rPr>
      </w:pPr>
      <w:r>
        <w:rPr>
          <w:sz w:val="28"/>
          <w:szCs w:val="28"/>
        </w:rPr>
        <w:t>Ricardo Veríssimo Silvério</w:t>
      </w:r>
    </w:p>
    <w:p w14:paraId="619CCCE9" w14:textId="77777777" w:rsidR="0078387F" w:rsidRPr="00461FF9" w:rsidRDefault="0078387F" w:rsidP="00FF34B2">
      <w:pPr>
        <w:tabs>
          <w:tab w:val="left" w:pos="6480"/>
        </w:tabs>
        <w:ind w:firstLine="0"/>
        <w:rPr>
          <w:rFonts w:cs="Times New Roman"/>
          <w:noProof/>
        </w:rPr>
      </w:pPr>
    </w:p>
    <w:p w14:paraId="2E57FA90" w14:textId="5DED2C28" w:rsidR="008948AD" w:rsidRDefault="008009AB" w:rsidP="00FF34B2">
      <w:pPr>
        <w:ind w:firstLine="0"/>
        <w:rPr>
          <w:rFonts w:cs="Times New Roman"/>
          <w:szCs w:val="24"/>
        </w:rPr>
      </w:pPr>
      <w:r>
        <w:rPr>
          <w:rFonts w:cs="Times New Roman"/>
          <w:szCs w:val="24"/>
        </w:rPr>
        <w:t xml:space="preserve">Trabalho de </w:t>
      </w:r>
      <w:r w:rsidRPr="00461FF9">
        <w:rPr>
          <w:rFonts w:cs="Times New Roman"/>
          <w:szCs w:val="24"/>
        </w:rPr>
        <w:t>Projeto</w:t>
      </w:r>
      <w:r>
        <w:rPr>
          <w:rFonts w:cs="Times New Roman"/>
          <w:szCs w:val="24"/>
        </w:rPr>
        <w:t xml:space="preserve"> </w:t>
      </w:r>
      <w:r w:rsidRPr="00A943E6">
        <w:rPr>
          <w:rFonts w:cs="Times New Roman"/>
          <w:szCs w:val="24"/>
        </w:rPr>
        <w:t>da unidade curricular de Projeto Informático</w:t>
      </w:r>
      <w:r w:rsidRPr="00461FF9">
        <w:rPr>
          <w:rFonts w:cs="Times New Roman"/>
          <w:szCs w:val="24"/>
        </w:rPr>
        <w:t xml:space="preserve"> realizado sob a orientação </w:t>
      </w:r>
      <w:r>
        <w:rPr>
          <w:rFonts w:cs="Times New Roman"/>
          <w:szCs w:val="24"/>
        </w:rPr>
        <w:t>do Professor Doutor Alexandrino Gonçalves, da Professora Doutora Anabela Marto, do Professor Doutor Nuno Rodrigues e do Professor Doutor Roberto Ribeiro</w:t>
      </w:r>
    </w:p>
    <w:p w14:paraId="3977134E" w14:textId="77777777" w:rsidR="00FF34B2" w:rsidRPr="00461FF9" w:rsidRDefault="00FF34B2" w:rsidP="00FF34B2">
      <w:pPr>
        <w:ind w:firstLine="0"/>
        <w:rPr>
          <w:rFonts w:cs="Times New Roman"/>
          <w:szCs w:val="24"/>
        </w:rPr>
      </w:pPr>
    </w:p>
    <w:p w14:paraId="00343BF6" w14:textId="54F3A73A" w:rsidR="00B86C21" w:rsidRPr="00461FF9" w:rsidRDefault="00AB0CAD" w:rsidP="00FF34B2">
      <w:pPr>
        <w:jc w:val="center"/>
        <w:rPr>
          <w:rFonts w:cs="Times New Roman"/>
        </w:rPr>
        <w:sectPr w:rsidR="00B86C21" w:rsidRPr="00461FF9" w:rsidSect="002B70B6">
          <w:footerReference w:type="even" r:id="rId10"/>
          <w:type w:val="continuous"/>
          <w:pgSz w:w="11906" w:h="16838" w:code="9"/>
          <w:pgMar w:top="1418" w:right="1418" w:bottom="1418" w:left="1701" w:header="709" w:footer="612" w:gutter="0"/>
          <w:pgNumType w:fmt="upperRoman" w:start="1"/>
          <w:cols w:space="708"/>
          <w:docGrid w:linePitch="360"/>
        </w:sectPr>
      </w:pPr>
      <w:r w:rsidRPr="00461FF9">
        <w:rPr>
          <w:rFonts w:cs="Times New Roman"/>
          <w:szCs w:val="24"/>
        </w:rPr>
        <w:t xml:space="preserve">Leiria, </w:t>
      </w:r>
      <w:r w:rsidR="008009AB">
        <w:rPr>
          <w:rFonts w:cs="Times New Roman"/>
          <w:szCs w:val="24"/>
        </w:rPr>
        <w:t>julho</w:t>
      </w:r>
      <w:r w:rsidRPr="00461FF9">
        <w:rPr>
          <w:rFonts w:cs="Times New Roman"/>
          <w:szCs w:val="24"/>
        </w:rPr>
        <w:t xml:space="preserve"> de </w:t>
      </w:r>
      <w:bookmarkStart w:id="1" w:name="_Toc530601442"/>
      <w:bookmarkStart w:id="2" w:name="_Toc357152314"/>
      <w:bookmarkStart w:id="3" w:name="_Toc357154521"/>
      <w:r w:rsidR="008009AB">
        <w:rPr>
          <w:rFonts w:cs="Times New Roman"/>
          <w:szCs w:val="24"/>
        </w:rPr>
        <w:t>2024</w:t>
      </w:r>
      <w:r w:rsidR="00B86C21" w:rsidRPr="00461FF9">
        <w:rPr>
          <w:rFonts w:cs="Times New Roman"/>
        </w:rPr>
        <w:br w:type="page"/>
      </w:r>
    </w:p>
    <w:p w14:paraId="6EECF114" w14:textId="77777777" w:rsidR="00264498" w:rsidRPr="00F5129F" w:rsidRDefault="00264498" w:rsidP="002B70B6">
      <w:pPr>
        <w:pStyle w:val="Heading1"/>
        <w:numPr>
          <w:ilvl w:val="0"/>
          <w:numId w:val="0"/>
        </w:numPr>
        <w:spacing w:line="360" w:lineRule="auto"/>
        <w:ind w:left="360"/>
      </w:pPr>
      <w:bookmarkStart w:id="4" w:name="_Toc171084282"/>
      <w:r w:rsidRPr="0028678B">
        <w:lastRenderedPageBreak/>
        <w:t>Dedicatória</w:t>
      </w:r>
      <w:bookmarkEnd w:id="1"/>
      <w:bookmarkEnd w:id="4"/>
      <w:r w:rsidRPr="00F5129F">
        <w:t xml:space="preserve"> </w:t>
      </w:r>
    </w:p>
    <w:bookmarkEnd w:id="2"/>
    <w:bookmarkEnd w:id="3"/>
    <w:p w14:paraId="202809EB" w14:textId="0098C8C1" w:rsidR="00E154B4" w:rsidRDefault="000608F4" w:rsidP="002B70B6">
      <w:r>
        <w:t>Este projeto é dedicado, com muito carinho e gratidão, aos pequenos heróis da ala pediátrica do Centro Hospitalar de Leiria e às suas famílias. Que cada sorriso, descoberta e momento de alegria proporcionado por este jogo seja um alento e um incentivo nas suas jornadas.</w:t>
      </w:r>
    </w:p>
    <w:p w14:paraId="22E0B8E0" w14:textId="7C8B085D" w:rsidR="000608F4" w:rsidRDefault="000608F4" w:rsidP="002B70B6">
      <w:r>
        <w:t xml:space="preserve">Aos profissionais de saúde, cuja dedicação incansável inspira esperança e força em cada criança, expressamos a nossa profunda admiração e apreço. A concretização deste projeto não seria possível sem o apoio e trabalho obstinado de cada médico, enfermeiro, terapeuta e assistente, </w:t>
      </w:r>
      <w:r w:rsidR="003D133F">
        <w:t>cuja</w:t>
      </w:r>
      <w:r>
        <w:t xml:space="preserve"> missão de curar e confortar faz toda a diferença na vida de todos os pequenos pacientes.</w:t>
      </w:r>
    </w:p>
    <w:p w14:paraId="3B112F3F" w14:textId="77777777" w:rsidR="00E154B4" w:rsidRDefault="00E154B4" w:rsidP="002B70B6"/>
    <w:p w14:paraId="1D4E6A8A" w14:textId="77777777" w:rsidR="00064E27" w:rsidRPr="00E154B4" w:rsidRDefault="00064E27" w:rsidP="002B70B6">
      <w:pPr>
        <w:rPr>
          <w:rStyle w:val="Titulo1Char"/>
          <w:rFonts w:cstheme="minorBidi"/>
          <w:b w:val="0"/>
          <w:sz w:val="24"/>
        </w:rPr>
      </w:pPr>
      <w:r>
        <w:rPr>
          <w:rStyle w:val="Titulo1Char"/>
        </w:rPr>
        <w:br w:type="page"/>
      </w:r>
    </w:p>
    <w:p w14:paraId="645A0420" w14:textId="77777777" w:rsidR="00264498" w:rsidRDefault="00264498" w:rsidP="002B70B6">
      <w:pPr>
        <w:pStyle w:val="Heading1"/>
        <w:numPr>
          <w:ilvl w:val="0"/>
          <w:numId w:val="0"/>
        </w:numPr>
        <w:spacing w:line="360" w:lineRule="auto"/>
        <w:ind w:left="360"/>
      </w:pPr>
      <w:bookmarkStart w:id="5" w:name="_Toc530601443"/>
      <w:bookmarkStart w:id="6" w:name="_Toc171084283"/>
      <w:r>
        <w:lastRenderedPageBreak/>
        <w:t>Agradecimentos</w:t>
      </w:r>
      <w:bookmarkEnd w:id="5"/>
      <w:bookmarkEnd w:id="6"/>
    </w:p>
    <w:p w14:paraId="5211D6CB" w14:textId="244B3541" w:rsidR="004E72C9" w:rsidRDefault="00392DF8" w:rsidP="002B70B6">
      <w:r>
        <w:t xml:space="preserve">Ao darmos como </w:t>
      </w:r>
      <w:r w:rsidR="005D38AF">
        <w:t>terminada</w:t>
      </w:r>
      <w:r>
        <w:t xml:space="preserve"> est</w:t>
      </w:r>
      <w:r w:rsidR="005D38AF">
        <w:t>a</w:t>
      </w:r>
      <w:r>
        <w:t xml:space="preserve"> enorme </w:t>
      </w:r>
      <w:r w:rsidR="005D38AF">
        <w:t>e importante caminhada d</w:t>
      </w:r>
      <w:r>
        <w:t xml:space="preserve">as nossas vidas, gostaríamos de expressar os nossos sinceros agradecimentos a todos aqueles que estiveram presentes, nos ajudaram e, de alguma forma, tornaram este percurso tão </w:t>
      </w:r>
      <w:r w:rsidR="00085175">
        <w:t>especial</w:t>
      </w:r>
      <w:r>
        <w:t>.</w:t>
      </w:r>
    </w:p>
    <w:p w14:paraId="3B76270B" w14:textId="63789514" w:rsidR="00392DF8" w:rsidRDefault="005D38AF" w:rsidP="002B70B6">
      <w:r>
        <w:t xml:space="preserve">Primeiro, gostaríamos de mencionar as nossas famílias, que </w:t>
      </w:r>
      <w:r w:rsidR="000608F4">
        <w:t xml:space="preserve">sempre </w:t>
      </w:r>
      <w:r>
        <w:t>estiveram presentes e prontas a oferecer qualquer tipo de apoio necessário e que, por consequência, foram essenciais no nosso sucesso académico e no nosso desenvolvimento pessoal.</w:t>
      </w:r>
      <w:r w:rsidR="00B8012F">
        <w:t xml:space="preserve"> </w:t>
      </w:r>
    </w:p>
    <w:p w14:paraId="2ABA7C8B" w14:textId="3B40CE92" w:rsidR="00B8012F" w:rsidRDefault="00537654" w:rsidP="002B70B6">
      <w:r>
        <w:t>Em segundo</w:t>
      </w:r>
      <w:r w:rsidR="00B8012F">
        <w:t xml:space="preserve">, queremos destacar todos os nossos amigos e colegas de curso. Sem vocês, este percurso não teria o mesmo brilho. Não nos iremos esquecer </w:t>
      </w:r>
      <w:r w:rsidR="00E44552">
        <w:t xml:space="preserve">de </w:t>
      </w:r>
      <w:r w:rsidR="00B8012F">
        <w:t>todos os momentos</w:t>
      </w:r>
      <w:r w:rsidR="000608F4">
        <w:t xml:space="preserve"> memoráveis</w:t>
      </w:r>
      <w:r w:rsidR="00B8012F">
        <w:t xml:space="preserve"> de diversão e descontração que nos proporcionaram ao longo destes anos. Toda a ajuda prática e emocional que nos ofereceram ao longo deste tempo relevou-se essencial na conclusão bem-sucedida deste desgastante e árduo percurso académico.</w:t>
      </w:r>
    </w:p>
    <w:p w14:paraId="205C8C6E" w14:textId="5E819B02" w:rsidR="00B8012F" w:rsidRDefault="00B8012F" w:rsidP="002B70B6">
      <w:r>
        <w:t xml:space="preserve">Importa, também, realçar o papel fundamental que o Professor Doutor Roberto Ribeiro, a Professora Doutora Anabela Marto, o Professor Doutor Alexandrino Gonçalves e o Professor Doutor Nuno Rodrigues tiveram no desenvolvimento deste projeto. </w:t>
      </w:r>
      <w:r w:rsidR="00CD76A8">
        <w:t>Sem a vossa presença neste processo, não seria possível atingir os patamares que alcançamos. Agradecemos por todas as dicas, ajudas e conhecimentos que nos passaram ao longo deste semestre, assim como por toda a disponibilidade que mostraram.</w:t>
      </w:r>
    </w:p>
    <w:p w14:paraId="301B8C06" w14:textId="63E9161C" w:rsidR="00CD76A8" w:rsidRDefault="00CD76A8" w:rsidP="002B70B6">
      <w:r>
        <w:t xml:space="preserve">Por fim, queremos agradecer às profissionais de saúde do Centro Hospitalar de Leiria, Carolina Frias e Isabel Governo. A vossa disponibilidade em responder às nossas questões, assim como os </w:t>
      </w:r>
      <w:r w:rsidRPr="00CD76A8">
        <w:rPr>
          <w:i/>
          <w:iCs/>
        </w:rPr>
        <w:t>insights</w:t>
      </w:r>
      <w:r>
        <w:t xml:space="preserve"> que proporcionaram revelou-se essencial de modo a obter uma boa conclusão </w:t>
      </w:r>
      <w:r w:rsidR="000608F4">
        <w:t>par</w:t>
      </w:r>
      <w:r>
        <w:t>a este projeto e, como tal, ao nosso percurso académico, no âmbito da licenciatura.</w:t>
      </w:r>
    </w:p>
    <w:p w14:paraId="55B3E405" w14:textId="77777777" w:rsidR="00B8012F" w:rsidRDefault="00B8012F" w:rsidP="002B70B6"/>
    <w:p w14:paraId="2AA56857" w14:textId="77777777" w:rsidR="004E72C9" w:rsidRDefault="004E72C9" w:rsidP="002B70B6"/>
    <w:p w14:paraId="78C1F56B" w14:textId="77777777" w:rsidR="004E72C9" w:rsidRDefault="004E72C9" w:rsidP="002B70B6"/>
    <w:p w14:paraId="0D1CFAB1" w14:textId="77777777" w:rsidR="004E72C9" w:rsidRDefault="004E72C9" w:rsidP="002B70B6"/>
    <w:p w14:paraId="039127AE" w14:textId="77777777" w:rsidR="004E72C9" w:rsidRDefault="004E72C9" w:rsidP="002B70B6"/>
    <w:p w14:paraId="4B3E0945" w14:textId="77777777" w:rsidR="004E72C9" w:rsidRDefault="004E72C9" w:rsidP="002B70B6"/>
    <w:p w14:paraId="7C9D055D" w14:textId="77777777" w:rsidR="004E72C9" w:rsidRDefault="004E72C9" w:rsidP="002B70B6"/>
    <w:p w14:paraId="6EDD64C8" w14:textId="77777777" w:rsidR="004E72C9" w:rsidRDefault="004E72C9" w:rsidP="002B70B6"/>
    <w:p w14:paraId="716771F3" w14:textId="77777777" w:rsidR="004E72C9" w:rsidRDefault="004E72C9" w:rsidP="002B70B6"/>
    <w:p w14:paraId="087F265A" w14:textId="77777777" w:rsidR="004E72C9" w:rsidRDefault="004E72C9" w:rsidP="002B70B6"/>
    <w:p w14:paraId="3C4907C5" w14:textId="77777777" w:rsidR="004E72C9" w:rsidRDefault="004E72C9" w:rsidP="002B70B6"/>
    <w:p w14:paraId="38DDAED4" w14:textId="77777777" w:rsidR="004E72C9" w:rsidRDefault="004E72C9" w:rsidP="002B70B6"/>
    <w:p w14:paraId="3B8B8508" w14:textId="77777777" w:rsidR="004E72C9" w:rsidRDefault="004E72C9" w:rsidP="002B70B6"/>
    <w:p w14:paraId="06B485BA" w14:textId="2B88D621" w:rsidR="00064E27" w:rsidRPr="00BD7A2B" w:rsidRDefault="00064E27" w:rsidP="002B70B6">
      <w:r>
        <w:br w:type="page"/>
      </w:r>
    </w:p>
    <w:p w14:paraId="567AE312" w14:textId="77777777" w:rsidR="00DD743C" w:rsidRDefault="00DD743C" w:rsidP="002B70B6">
      <w:pPr>
        <w:pStyle w:val="Heading1"/>
        <w:numPr>
          <w:ilvl w:val="0"/>
          <w:numId w:val="0"/>
        </w:numPr>
        <w:spacing w:line="360" w:lineRule="auto"/>
        <w:ind w:left="360"/>
      </w:pPr>
      <w:bookmarkStart w:id="7" w:name="_Toc357152316"/>
      <w:bookmarkStart w:id="8" w:name="_Toc357154523"/>
      <w:bookmarkStart w:id="9" w:name="_Toc530601444"/>
      <w:bookmarkStart w:id="10" w:name="_Toc170397029"/>
      <w:bookmarkStart w:id="11" w:name="_Toc171084284"/>
      <w:r w:rsidRPr="00DA0CA9">
        <w:lastRenderedPageBreak/>
        <w:t>Resumo</w:t>
      </w:r>
      <w:bookmarkEnd w:id="7"/>
      <w:bookmarkEnd w:id="8"/>
      <w:bookmarkEnd w:id="9"/>
      <w:bookmarkEnd w:id="10"/>
      <w:bookmarkEnd w:id="11"/>
    </w:p>
    <w:p w14:paraId="41D7CA43" w14:textId="79F549B1" w:rsidR="0069428E" w:rsidRDefault="0069428E" w:rsidP="002B70B6">
      <w:r>
        <w:t xml:space="preserve">A tecnologia encontra-se em constante evolução, tendo um impacto inegável na sociedade e uma presença e influência notória no dia a dia de qualquer indivíduo. Aliada a esta exponencial evolução, presencia-se um incremento no conhecimento e acesso a informação, que resulta, inevitavelmente, em mais preocupações. Contudo, a tecnologia permite, também, desenvolver um vasto leque de soluções e, consequentemente, oferecer uma maior capacidade de resposta. </w:t>
      </w:r>
    </w:p>
    <w:p w14:paraId="0E774788" w14:textId="77777777" w:rsidR="0069428E" w:rsidRDefault="0069428E" w:rsidP="002B70B6">
      <w:r>
        <w:t xml:space="preserve">Assim, atualmente, uma das preocupações no seio hospitalar prende-se com a fraca capacidade de gerir emoções, como a ansiedade, o medo e o stress, que os pacientes pediátricos apresentam, nos momentos pré e pós intervenção cirúrgica. </w:t>
      </w:r>
    </w:p>
    <w:p w14:paraId="0F50E0DB" w14:textId="77777777" w:rsidR="00562481" w:rsidRDefault="0069428E" w:rsidP="002B70B6">
      <w:r>
        <w:t xml:space="preserve">O presente projeto </w:t>
      </w:r>
      <w:r w:rsidR="00562481">
        <w:t>materializa</w:t>
      </w:r>
      <w:r>
        <w:t xml:space="preserve">, precisamente, uma aplicação da tecnologia para dar resposta a esta preocupação, com a qual são confrontadas inúmeras famílias anualmente. </w:t>
      </w:r>
    </w:p>
    <w:p w14:paraId="43900F06" w14:textId="60E36970" w:rsidR="0069428E" w:rsidRDefault="0069428E" w:rsidP="002B70B6">
      <w:r>
        <w:t>Devido às características únicas das crianças, existe a necessidade de desenvolver estratégias que permitam reduzir estas emoções negativas.</w:t>
      </w:r>
    </w:p>
    <w:p w14:paraId="110040E6" w14:textId="741E3EE1" w:rsidR="0069428E" w:rsidRDefault="0069428E" w:rsidP="002B70B6">
      <w:r>
        <w:t>Neste seguimento, este projeto, tem como principal objetivo aliar a tecnologia de Realidade Aumentada (RA) à ludoterapia, uma estratégia amplamente utilizada para mitigar as emoções negativas, no caso concreto, adaptada às necessidades e características únicas das crianças, enquanto público-alvo. Deste modo, afigura-se perentório o desenvolvimento de um jogo com recurso à RA, que se apresente aos jogadores, neste caso, aos pacientes pediátricos, como uma ferramenta de redução das emoções negativas. Mais especificamente, proporcionar aos seus utilizadores experiências positivas de relaxamento, diversão e companheirismo, enquanto os educa sobre os procedimentos pré-cirúrgicos aos quais serão submetidos.</w:t>
      </w:r>
    </w:p>
    <w:p w14:paraId="5A16926B" w14:textId="3E4ADFA2" w:rsidR="0069428E" w:rsidRDefault="0069428E" w:rsidP="002B70B6">
      <w:r>
        <w:t xml:space="preserve">O jogo foi desenvolvido através da plataforma </w:t>
      </w:r>
      <w:proofErr w:type="spellStart"/>
      <w:r>
        <w:t>Unity</w:t>
      </w:r>
      <w:proofErr w:type="spellEnd"/>
      <w:r>
        <w:t>, idealizado para dispositivos móveis, e, como tal, possui uma interface eminentemente intuitiva. Nesta senda, o jogo é constituído por uma introdução, um jogo de memória focado na vertente lúdica e minijogos concentrados na aprendizagem de três processos pré-</w:t>
      </w:r>
      <w:r w:rsidR="00562481">
        <w:t>cirúrgicos</w:t>
      </w:r>
      <w:r>
        <w:t>.</w:t>
      </w:r>
    </w:p>
    <w:p w14:paraId="009BAE44" w14:textId="19D0D0F1" w:rsidR="00587014" w:rsidRDefault="0069428E" w:rsidP="002B70B6">
      <w:r>
        <w:t xml:space="preserve">Face aos resultados obtidos, parece adequado afirmar que o objetivo foi, pelo menos em parte, alcançado com sucesso. Concretizou-se a ambição de desenvolver um jogo de RA </w:t>
      </w:r>
      <w:r>
        <w:lastRenderedPageBreak/>
        <w:t>capaz de transmitir informação e educar sobre os procedimentos médicos. Contudo, não é possível inferir qual a capacidade que o jogo tem de reduzir as emoções negativas. A incerteza deve-se ao facto de não ter sido possível realizar testes a voluntários com a faixa etária pretendida e nos locais apropriados, circunstâncias que se afiguram necessárias para obter resultados fidedignos.</w:t>
      </w:r>
    </w:p>
    <w:p w14:paraId="6F790E7D" w14:textId="7F501695" w:rsidR="00064E27" w:rsidRDefault="00064E27" w:rsidP="002B70B6">
      <w:r w:rsidRPr="00264498">
        <w:rPr>
          <w:b/>
        </w:rPr>
        <w:t>Palavras-chave</w:t>
      </w:r>
      <w:r w:rsidR="00647E0D" w:rsidRPr="00264498">
        <w:rPr>
          <w:b/>
        </w:rPr>
        <w:t>:</w:t>
      </w:r>
      <w:r w:rsidR="00755D8B">
        <w:t xml:space="preserve"> </w:t>
      </w:r>
      <w:r w:rsidR="009417FE">
        <w:t>E</w:t>
      </w:r>
      <w:r w:rsidR="00562481">
        <w:t xml:space="preserve">moções, </w:t>
      </w:r>
      <w:r w:rsidR="009417FE">
        <w:t>L</w:t>
      </w:r>
      <w:r w:rsidR="00562481">
        <w:t xml:space="preserve">udoterapia, Realidade Aumentada, </w:t>
      </w:r>
      <w:r w:rsidR="009417FE">
        <w:t>T</w:t>
      </w:r>
      <w:r w:rsidR="00562481">
        <w:t xml:space="preserve">ecnologia, </w:t>
      </w:r>
      <w:proofErr w:type="spellStart"/>
      <w:r w:rsidR="00562481">
        <w:t>Unity</w:t>
      </w:r>
      <w:proofErr w:type="spellEnd"/>
    </w:p>
    <w:p w14:paraId="604ED325" w14:textId="77777777" w:rsidR="004E72C9" w:rsidRDefault="004E72C9" w:rsidP="002B70B6"/>
    <w:p w14:paraId="6CF84394" w14:textId="77777777" w:rsidR="004E72C9" w:rsidRDefault="004E72C9" w:rsidP="002B70B6"/>
    <w:p w14:paraId="3AF160E2" w14:textId="77777777" w:rsidR="004E72C9" w:rsidRDefault="004E72C9" w:rsidP="002B70B6"/>
    <w:p w14:paraId="1F5CE803" w14:textId="77777777" w:rsidR="004E72C9" w:rsidRDefault="004E72C9" w:rsidP="002B70B6"/>
    <w:p w14:paraId="6DE1F28C" w14:textId="77777777" w:rsidR="004E72C9" w:rsidRDefault="004E72C9" w:rsidP="002B70B6"/>
    <w:p w14:paraId="314CB350" w14:textId="77777777" w:rsidR="004E72C9" w:rsidRDefault="004E72C9" w:rsidP="002B70B6"/>
    <w:p w14:paraId="043E48E3" w14:textId="77777777" w:rsidR="004E72C9" w:rsidRDefault="004E72C9" w:rsidP="002B70B6"/>
    <w:p w14:paraId="73B69AD4" w14:textId="77777777" w:rsidR="004E72C9" w:rsidRDefault="004E72C9" w:rsidP="002B70B6"/>
    <w:p w14:paraId="710DB228" w14:textId="77777777" w:rsidR="004E72C9" w:rsidRPr="00264498" w:rsidRDefault="004E72C9" w:rsidP="002B70B6">
      <w:pPr>
        <w:rPr>
          <w:rStyle w:val="Titulo1Char"/>
          <w:rFonts w:cstheme="minorBidi"/>
          <w:b w:val="0"/>
          <w:sz w:val="24"/>
        </w:rPr>
      </w:pPr>
    </w:p>
    <w:p w14:paraId="122DBC90" w14:textId="77777777" w:rsidR="00DD743C" w:rsidRPr="00DB3A92" w:rsidRDefault="00D9045D" w:rsidP="002B70B6">
      <w:pPr>
        <w:pStyle w:val="Heading1"/>
        <w:numPr>
          <w:ilvl w:val="0"/>
          <w:numId w:val="0"/>
        </w:numPr>
        <w:spacing w:line="360" w:lineRule="auto"/>
        <w:ind w:left="360"/>
        <w:rPr>
          <w:lang w:val="en-US"/>
        </w:rPr>
      </w:pPr>
      <w:bookmarkStart w:id="12" w:name="_Toc357152317"/>
      <w:bookmarkStart w:id="13" w:name="_Toc357154524"/>
      <w:bookmarkStart w:id="14" w:name="_Toc530601445"/>
      <w:bookmarkStart w:id="15" w:name="_Toc171084285"/>
      <w:r w:rsidRPr="00DB3A92">
        <w:rPr>
          <w:lang w:val="en-US"/>
        </w:rPr>
        <w:lastRenderedPageBreak/>
        <w:t>Abstract</w:t>
      </w:r>
      <w:bookmarkEnd w:id="12"/>
      <w:bookmarkEnd w:id="13"/>
      <w:bookmarkEnd w:id="14"/>
      <w:bookmarkEnd w:id="15"/>
      <w:r w:rsidR="001960A4" w:rsidRPr="00DB3A92">
        <w:rPr>
          <w:lang w:val="en-US"/>
        </w:rPr>
        <w:t xml:space="preserve"> </w:t>
      </w:r>
    </w:p>
    <w:p w14:paraId="6C94DA8D" w14:textId="3BC9BED6" w:rsidR="00AD34A4" w:rsidRDefault="00AD34A4" w:rsidP="002B70B6">
      <w:pPr>
        <w:rPr>
          <w:lang w:val="en-US"/>
        </w:rPr>
      </w:pPr>
      <w:r w:rsidRPr="00AD34A4">
        <w:rPr>
          <w:lang w:val="en-US"/>
        </w:rPr>
        <w:t xml:space="preserve">Technology finds itself in constant evolution, </w:t>
      </w:r>
      <w:r>
        <w:rPr>
          <w:lang w:val="en-US"/>
        </w:rPr>
        <w:t xml:space="preserve">having an undeniable impact in society and a notorious influential presence in the day-to-day activities of every individual. </w:t>
      </w:r>
      <w:r w:rsidRPr="00AD34A4">
        <w:rPr>
          <w:lang w:val="en-US"/>
        </w:rPr>
        <w:t xml:space="preserve">Allied to this exponential evolution is the witness of incrementing knowledge and access </w:t>
      </w:r>
      <w:r>
        <w:rPr>
          <w:lang w:val="en-US"/>
        </w:rPr>
        <w:t xml:space="preserve">to information which results in, inevitably, in more preoccupations. </w:t>
      </w:r>
      <w:r w:rsidRPr="00AD34A4">
        <w:rPr>
          <w:lang w:val="en-US"/>
        </w:rPr>
        <w:t xml:space="preserve">However, technology allows the development of a vast deck of </w:t>
      </w:r>
      <w:r>
        <w:rPr>
          <w:lang w:val="en-US"/>
        </w:rPr>
        <w:t>solution and, consequently, the ability to offer a bigger capacity of response.</w:t>
      </w:r>
    </w:p>
    <w:p w14:paraId="48A40294" w14:textId="0A869112" w:rsidR="00AD34A4" w:rsidRDefault="00AD34A4" w:rsidP="002B70B6">
      <w:pPr>
        <w:rPr>
          <w:lang w:val="en-US"/>
        </w:rPr>
      </w:pPr>
      <w:r w:rsidRPr="00AD34A4">
        <w:rPr>
          <w:lang w:val="en-US"/>
        </w:rPr>
        <w:t xml:space="preserve">Nowadays, one of the preoccupations in </w:t>
      </w:r>
      <w:r>
        <w:rPr>
          <w:lang w:val="en-US"/>
        </w:rPr>
        <w:t>the hospital environment is the inability to manage emotions, like anxiety, fear and stress, by pediatric patients, before and after surgical interventions.</w:t>
      </w:r>
    </w:p>
    <w:p w14:paraId="05B1E44A" w14:textId="425D2F3D" w:rsidR="00AD34A4" w:rsidRDefault="00AD34A4" w:rsidP="002B70B6">
      <w:pPr>
        <w:rPr>
          <w:lang w:val="en-US"/>
        </w:rPr>
      </w:pPr>
      <w:r>
        <w:rPr>
          <w:lang w:val="en-US"/>
        </w:rPr>
        <w:t xml:space="preserve">This project </w:t>
      </w:r>
      <w:r w:rsidR="00F91815">
        <w:rPr>
          <w:lang w:val="en-US"/>
        </w:rPr>
        <w:t>embodies an application of technology to answer this preoccupation, with which many families are confronted with every year.</w:t>
      </w:r>
    </w:p>
    <w:p w14:paraId="572A9B2A" w14:textId="6DBE2447" w:rsidR="00F91815" w:rsidRDefault="00F91815" w:rsidP="002B70B6">
      <w:pPr>
        <w:rPr>
          <w:lang w:val="en-US"/>
        </w:rPr>
      </w:pPr>
      <w:r>
        <w:rPr>
          <w:lang w:val="en-US"/>
        </w:rPr>
        <w:t>Due to the unique characteristic of children, the need to develop strategies that allow the easing of these negative emotions arises.</w:t>
      </w:r>
    </w:p>
    <w:p w14:paraId="6FF09DE4" w14:textId="73A4FFAC" w:rsidR="005B4CF0" w:rsidRDefault="00F91815" w:rsidP="002B70B6">
      <w:pPr>
        <w:rPr>
          <w:lang w:val="en-US"/>
        </w:rPr>
      </w:pPr>
      <w:r>
        <w:rPr>
          <w:lang w:val="en-US"/>
        </w:rPr>
        <w:t xml:space="preserve">In this context, this project, aims to combine Augmented Reality (AR) with Child Centered Play Therapy, a strategy widely used in mitigating negative emotions, in this specific case, adapted to the unique necessities and characteristics of children, has </w:t>
      </w:r>
      <w:r w:rsidR="005501D7">
        <w:rPr>
          <w:lang w:val="en-US"/>
        </w:rPr>
        <w:t>the</w:t>
      </w:r>
      <w:r>
        <w:rPr>
          <w:lang w:val="en-US"/>
        </w:rPr>
        <w:t xml:space="preserve"> target audience. Thus, the development of a game using AR appears to be imperative</w:t>
      </w:r>
      <w:r w:rsidR="005501D7">
        <w:rPr>
          <w:lang w:val="en-US"/>
        </w:rPr>
        <w:t xml:space="preserve">, which presents itself to the players, in this case, pediatric patients, as a tool to reduce negative emotions. </w:t>
      </w:r>
      <w:r w:rsidR="005501D7" w:rsidRPr="005501D7">
        <w:rPr>
          <w:lang w:val="en-US"/>
        </w:rPr>
        <w:t>More specifically, providing its users with the positive experiences of re</w:t>
      </w:r>
      <w:r w:rsidR="005501D7">
        <w:rPr>
          <w:lang w:val="en-US"/>
        </w:rPr>
        <w:t>laxing, fun and companionship, while educating them about the pre-surgical procedures that they will undergo.</w:t>
      </w:r>
    </w:p>
    <w:p w14:paraId="26F0E272" w14:textId="56847951" w:rsidR="005B4CF0" w:rsidRDefault="005501D7" w:rsidP="002B70B6">
      <w:pPr>
        <w:rPr>
          <w:lang w:val="en-US"/>
        </w:rPr>
      </w:pPr>
      <w:r>
        <w:rPr>
          <w:lang w:val="en-US"/>
        </w:rPr>
        <w:t xml:space="preserve">The game was developed through the Unity platform, designed for mobile devices and, as such, has an eminently intuitive interface. With this, the game consists of an introduction, a memory game focused </w:t>
      </w:r>
      <w:r w:rsidR="003D133F">
        <w:rPr>
          <w:lang w:val="en-US"/>
        </w:rPr>
        <w:t>on</w:t>
      </w:r>
      <w:r>
        <w:rPr>
          <w:lang w:val="en-US"/>
        </w:rPr>
        <w:t xml:space="preserve"> the playful aspect and </w:t>
      </w:r>
      <w:proofErr w:type="gramStart"/>
      <w:r>
        <w:rPr>
          <w:lang w:val="en-US"/>
        </w:rPr>
        <w:t>mini-games</w:t>
      </w:r>
      <w:proofErr w:type="gramEnd"/>
      <w:r>
        <w:rPr>
          <w:lang w:val="en-US"/>
        </w:rPr>
        <w:t xml:space="preserve"> concentrated on the learning about three pre-surgical procedures.</w:t>
      </w:r>
    </w:p>
    <w:p w14:paraId="30E5E0DE" w14:textId="2A4D1A3A" w:rsidR="005501D7" w:rsidRPr="005501D7" w:rsidRDefault="003D120F" w:rsidP="002B70B6">
      <w:pPr>
        <w:rPr>
          <w:lang w:val="en-US"/>
        </w:rPr>
      </w:pPr>
      <w:r>
        <w:rPr>
          <w:lang w:val="en-US"/>
        </w:rPr>
        <w:t>Considering</w:t>
      </w:r>
      <w:r w:rsidR="005501D7">
        <w:rPr>
          <w:lang w:val="en-US"/>
        </w:rPr>
        <w:t xml:space="preserve"> the results obtain, it seems appropriate to state that the object</w:t>
      </w:r>
      <w:r>
        <w:rPr>
          <w:lang w:val="en-US"/>
        </w:rPr>
        <w:t>ive</w:t>
      </w:r>
      <w:r w:rsidR="005501D7">
        <w:rPr>
          <w:lang w:val="en-US"/>
        </w:rPr>
        <w:t xml:space="preserve"> was, at least in part, successfully achieved. </w:t>
      </w:r>
      <w:r w:rsidR="005501D7" w:rsidRPr="005501D7">
        <w:rPr>
          <w:lang w:val="en-US"/>
        </w:rPr>
        <w:t xml:space="preserve">The ambition of developing </w:t>
      </w:r>
      <w:r w:rsidRPr="005501D7">
        <w:rPr>
          <w:lang w:val="en-US"/>
        </w:rPr>
        <w:t>an</w:t>
      </w:r>
      <w:r w:rsidR="005501D7" w:rsidRPr="005501D7">
        <w:rPr>
          <w:lang w:val="en-US"/>
        </w:rPr>
        <w:t xml:space="preserve"> AR game capable of </w:t>
      </w:r>
      <w:r w:rsidRPr="005501D7">
        <w:rPr>
          <w:lang w:val="en-US"/>
        </w:rPr>
        <w:t>transmitting</w:t>
      </w:r>
      <w:r w:rsidR="005501D7" w:rsidRPr="005501D7">
        <w:rPr>
          <w:lang w:val="en-US"/>
        </w:rPr>
        <w:t xml:space="preserve"> infor</w:t>
      </w:r>
      <w:r w:rsidR="005501D7">
        <w:rPr>
          <w:lang w:val="en-US"/>
        </w:rPr>
        <w:t>mation and educating</w:t>
      </w:r>
      <w:r>
        <w:rPr>
          <w:lang w:val="en-US"/>
        </w:rPr>
        <w:t xml:space="preserve"> its players</w:t>
      </w:r>
      <w:r w:rsidR="005501D7">
        <w:rPr>
          <w:lang w:val="en-US"/>
        </w:rPr>
        <w:t xml:space="preserve"> about surgical procedures was realized. </w:t>
      </w:r>
      <w:r w:rsidR="005501D7" w:rsidRPr="005501D7">
        <w:rPr>
          <w:lang w:val="en-US"/>
        </w:rPr>
        <w:lastRenderedPageBreak/>
        <w:t xml:space="preserve">However, it’s not possible to draw any conclusions about the game’s </w:t>
      </w:r>
      <w:r w:rsidR="005501D7">
        <w:rPr>
          <w:lang w:val="en-US"/>
        </w:rPr>
        <w:t xml:space="preserve">ability to ease negative emotions. </w:t>
      </w:r>
      <w:r w:rsidR="005501D7" w:rsidRPr="005501D7">
        <w:rPr>
          <w:lang w:val="en-US"/>
        </w:rPr>
        <w:t>This uncertainty is</w:t>
      </w:r>
      <w:r>
        <w:rPr>
          <w:lang w:val="en-US"/>
        </w:rPr>
        <w:t xml:space="preserve"> apparent</w:t>
      </w:r>
      <w:r w:rsidR="005501D7" w:rsidRPr="005501D7">
        <w:rPr>
          <w:lang w:val="en-US"/>
        </w:rPr>
        <w:t xml:space="preserve"> since it was not possible to conduct tests </w:t>
      </w:r>
      <w:r w:rsidR="005501D7">
        <w:rPr>
          <w:lang w:val="en-US"/>
        </w:rPr>
        <w:t>with volunteers of the intended age group and in appropriate locations. These circumstances appear necessary to obtain reliable results.</w:t>
      </w:r>
    </w:p>
    <w:p w14:paraId="245FC61D" w14:textId="1C24E08A" w:rsidR="00755D8B" w:rsidRPr="005501D7" w:rsidRDefault="00064E27" w:rsidP="002B70B6">
      <w:pPr>
        <w:rPr>
          <w:lang w:val="en-US"/>
        </w:rPr>
      </w:pPr>
      <w:r w:rsidRPr="00786C44">
        <w:rPr>
          <w:b/>
          <w:lang w:val="en-US"/>
        </w:rPr>
        <w:t>Keywords:</w:t>
      </w:r>
      <w:r w:rsidRPr="00786C44">
        <w:rPr>
          <w:lang w:val="en-US"/>
        </w:rPr>
        <w:t xml:space="preserve"> </w:t>
      </w:r>
      <w:r w:rsidR="005501D7">
        <w:rPr>
          <w:lang w:val="en-US"/>
        </w:rPr>
        <w:t>Emotions, Child Centered Play Therapy, Augmented Reality, Technology, Unity</w:t>
      </w:r>
      <w:r w:rsidR="00755D8B" w:rsidRPr="005501D7">
        <w:rPr>
          <w:lang w:val="en-US"/>
        </w:rPr>
        <w:br w:type="page"/>
      </w:r>
    </w:p>
    <w:p w14:paraId="3C43F00C" w14:textId="77777777" w:rsidR="00501EFA" w:rsidRDefault="00A00F99" w:rsidP="002B70B6">
      <w:pPr>
        <w:pStyle w:val="Titulo1"/>
        <w:spacing w:line="360" w:lineRule="auto"/>
      </w:pPr>
      <w:r w:rsidRPr="00164427">
        <w:rPr>
          <w:rFonts w:cs="Times New Roman"/>
        </w:rPr>
        <w:lastRenderedPageBreak/>
        <w:t>Índice</w:t>
      </w:r>
      <w:r w:rsidR="001960A4" w:rsidRPr="00164427">
        <w:rPr>
          <w:rFonts w:cs="Times New Roman"/>
        </w:rPr>
        <w:t xml:space="preserve"> </w:t>
      </w:r>
    </w:p>
    <w:p w14:paraId="52E72E58" w14:textId="5CA4175C" w:rsidR="00B65DD6" w:rsidRDefault="00E154B4">
      <w:pPr>
        <w:pStyle w:val="TOC1"/>
        <w:rPr>
          <w:rFonts w:asciiTheme="minorHAnsi" w:eastAsiaTheme="minorEastAsia" w:hAnsiTheme="minorHAnsi"/>
          <w:b w:val="0"/>
          <w:bCs w:val="0"/>
          <w:noProof/>
          <w:kern w:val="2"/>
          <w:lang w:val="en-PT" w:eastAsia="en-GB"/>
          <w14:ligatures w14:val="standardContextual"/>
        </w:rPr>
      </w:pPr>
      <w:r>
        <w:rPr>
          <w:rFonts w:asciiTheme="minorHAnsi" w:hAnsiTheme="minorHAnsi" w:cstheme="minorHAnsi"/>
          <w:sz w:val="20"/>
          <w:szCs w:val="20"/>
        </w:rPr>
        <w:fldChar w:fldCharType="begin"/>
      </w:r>
      <w:r>
        <w:rPr>
          <w:rFonts w:asciiTheme="minorHAnsi" w:hAnsiTheme="minorHAnsi" w:cstheme="minorHAnsi"/>
          <w:sz w:val="20"/>
          <w:szCs w:val="20"/>
        </w:rPr>
        <w:instrText xml:space="preserve"> TOC \o "1-3" \h \z \u </w:instrText>
      </w:r>
      <w:r>
        <w:rPr>
          <w:rFonts w:asciiTheme="minorHAnsi" w:hAnsiTheme="minorHAnsi" w:cstheme="minorHAnsi"/>
          <w:sz w:val="20"/>
          <w:szCs w:val="20"/>
        </w:rPr>
        <w:fldChar w:fldCharType="separate"/>
      </w:r>
      <w:hyperlink w:anchor="_Toc171084282" w:history="1">
        <w:r w:rsidR="00B65DD6" w:rsidRPr="00915C01">
          <w:rPr>
            <w:rStyle w:val="Hyperlink"/>
            <w:noProof/>
          </w:rPr>
          <w:t>Dedicatória</w:t>
        </w:r>
        <w:r w:rsidR="00B65DD6">
          <w:rPr>
            <w:noProof/>
            <w:webHidden/>
          </w:rPr>
          <w:tab/>
        </w:r>
        <w:r w:rsidR="00B65DD6">
          <w:rPr>
            <w:noProof/>
            <w:webHidden/>
          </w:rPr>
          <w:fldChar w:fldCharType="begin"/>
        </w:r>
        <w:r w:rsidR="00B65DD6">
          <w:rPr>
            <w:noProof/>
            <w:webHidden/>
          </w:rPr>
          <w:instrText xml:space="preserve"> PAGEREF _Toc171084282 \h </w:instrText>
        </w:r>
        <w:r w:rsidR="00B65DD6">
          <w:rPr>
            <w:noProof/>
            <w:webHidden/>
          </w:rPr>
        </w:r>
        <w:r w:rsidR="00B65DD6">
          <w:rPr>
            <w:noProof/>
            <w:webHidden/>
          </w:rPr>
          <w:fldChar w:fldCharType="separate"/>
        </w:r>
        <w:r w:rsidR="00B65DD6">
          <w:rPr>
            <w:noProof/>
            <w:webHidden/>
          </w:rPr>
          <w:t>ii</w:t>
        </w:r>
        <w:r w:rsidR="00B65DD6">
          <w:rPr>
            <w:noProof/>
            <w:webHidden/>
          </w:rPr>
          <w:fldChar w:fldCharType="end"/>
        </w:r>
      </w:hyperlink>
    </w:p>
    <w:p w14:paraId="09E9B76B" w14:textId="40990A84" w:rsidR="00B65DD6" w:rsidRDefault="00B65DD6">
      <w:pPr>
        <w:pStyle w:val="TOC1"/>
        <w:rPr>
          <w:rFonts w:asciiTheme="minorHAnsi" w:eastAsiaTheme="minorEastAsia" w:hAnsiTheme="minorHAnsi"/>
          <w:b w:val="0"/>
          <w:bCs w:val="0"/>
          <w:noProof/>
          <w:kern w:val="2"/>
          <w:lang w:val="en-PT" w:eastAsia="en-GB"/>
          <w14:ligatures w14:val="standardContextual"/>
        </w:rPr>
      </w:pPr>
      <w:hyperlink w:anchor="_Toc171084283" w:history="1">
        <w:r w:rsidRPr="00915C01">
          <w:rPr>
            <w:rStyle w:val="Hyperlink"/>
            <w:noProof/>
          </w:rPr>
          <w:t>Agradecimentos</w:t>
        </w:r>
        <w:r>
          <w:rPr>
            <w:noProof/>
            <w:webHidden/>
          </w:rPr>
          <w:tab/>
        </w:r>
        <w:r>
          <w:rPr>
            <w:noProof/>
            <w:webHidden/>
          </w:rPr>
          <w:fldChar w:fldCharType="begin"/>
        </w:r>
        <w:r>
          <w:rPr>
            <w:noProof/>
            <w:webHidden/>
          </w:rPr>
          <w:instrText xml:space="preserve"> PAGEREF _Toc171084283 \h </w:instrText>
        </w:r>
        <w:r>
          <w:rPr>
            <w:noProof/>
            <w:webHidden/>
          </w:rPr>
        </w:r>
        <w:r>
          <w:rPr>
            <w:noProof/>
            <w:webHidden/>
          </w:rPr>
          <w:fldChar w:fldCharType="separate"/>
        </w:r>
        <w:r>
          <w:rPr>
            <w:noProof/>
            <w:webHidden/>
          </w:rPr>
          <w:t>iii</w:t>
        </w:r>
        <w:r>
          <w:rPr>
            <w:noProof/>
            <w:webHidden/>
          </w:rPr>
          <w:fldChar w:fldCharType="end"/>
        </w:r>
      </w:hyperlink>
    </w:p>
    <w:p w14:paraId="662E485B" w14:textId="09C31F44" w:rsidR="00B65DD6" w:rsidRDefault="00B65DD6">
      <w:pPr>
        <w:pStyle w:val="TOC1"/>
        <w:rPr>
          <w:rFonts w:asciiTheme="minorHAnsi" w:eastAsiaTheme="minorEastAsia" w:hAnsiTheme="minorHAnsi"/>
          <w:b w:val="0"/>
          <w:bCs w:val="0"/>
          <w:noProof/>
          <w:kern w:val="2"/>
          <w:lang w:val="en-PT" w:eastAsia="en-GB"/>
          <w14:ligatures w14:val="standardContextual"/>
        </w:rPr>
      </w:pPr>
      <w:hyperlink w:anchor="_Toc171084284" w:history="1">
        <w:r w:rsidRPr="00915C01">
          <w:rPr>
            <w:rStyle w:val="Hyperlink"/>
            <w:noProof/>
          </w:rPr>
          <w:t>Resumo</w:t>
        </w:r>
        <w:r>
          <w:rPr>
            <w:noProof/>
            <w:webHidden/>
          </w:rPr>
          <w:tab/>
        </w:r>
        <w:r>
          <w:rPr>
            <w:noProof/>
            <w:webHidden/>
          </w:rPr>
          <w:fldChar w:fldCharType="begin"/>
        </w:r>
        <w:r>
          <w:rPr>
            <w:noProof/>
            <w:webHidden/>
          </w:rPr>
          <w:instrText xml:space="preserve"> PAGEREF _Toc171084284 \h </w:instrText>
        </w:r>
        <w:r>
          <w:rPr>
            <w:noProof/>
            <w:webHidden/>
          </w:rPr>
        </w:r>
        <w:r>
          <w:rPr>
            <w:noProof/>
            <w:webHidden/>
          </w:rPr>
          <w:fldChar w:fldCharType="separate"/>
        </w:r>
        <w:r>
          <w:rPr>
            <w:noProof/>
            <w:webHidden/>
          </w:rPr>
          <w:t>v</w:t>
        </w:r>
        <w:r>
          <w:rPr>
            <w:noProof/>
            <w:webHidden/>
          </w:rPr>
          <w:fldChar w:fldCharType="end"/>
        </w:r>
      </w:hyperlink>
    </w:p>
    <w:p w14:paraId="189AA5A6" w14:textId="5545EFD7" w:rsidR="00B65DD6" w:rsidRDefault="00B65DD6">
      <w:pPr>
        <w:pStyle w:val="TOC1"/>
        <w:rPr>
          <w:rFonts w:asciiTheme="minorHAnsi" w:eastAsiaTheme="minorEastAsia" w:hAnsiTheme="minorHAnsi"/>
          <w:b w:val="0"/>
          <w:bCs w:val="0"/>
          <w:noProof/>
          <w:kern w:val="2"/>
          <w:lang w:val="en-PT" w:eastAsia="en-GB"/>
          <w14:ligatures w14:val="standardContextual"/>
        </w:rPr>
      </w:pPr>
      <w:hyperlink w:anchor="_Toc171084285" w:history="1">
        <w:r w:rsidRPr="00915C01">
          <w:rPr>
            <w:rStyle w:val="Hyperlink"/>
            <w:noProof/>
            <w:lang w:val="en-US"/>
          </w:rPr>
          <w:t>Abstract</w:t>
        </w:r>
        <w:r>
          <w:rPr>
            <w:noProof/>
            <w:webHidden/>
          </w:rPr>
          <w:tab/>
        </w:r>
        <w:r>
          <w:rPr>
            <w:noProof/>
            <w:webHidden/>
          </w:rPr>
          <w:fldChar w:fldCharType="begin"/>
        </w:r>
        <w:r>
          <w:rPr>
            <w:noProof/>
            <w:webHidden/>
          </w:rPr>
          <w:instrText xml:space="preserve"> PAGEREF _Toc171084285 \h </w:instrText>
        </w:r>
        <w:r>
          <w:rPr>
            <w:noProof/>
            <w:webHidden/>
          </w:rPr>
        </w:r>
        <w:r>
          <w:rPr>
            <w:noProof/>
            <w:webHidden/>
          </w:rPr>
          <w:fldChar w:fldCharType="separate"/>
        </w:r>
        <w:r>
          <w:rPr>
            <w:noProof/>
            <w:webHidden/>
          </w:rPr>
          <w:t>vii</w:t>
        </w:r>
        <w:r>
          <w:rPr>
            <w:noProof/>
            <w:webHidden/>
          </w:rPr>
          <w:fldChar w:fldCharType="end"/>
        </w:r>
      </w:hyperlink>
    </w:p>
    <w:p w14:paraId="7FD19BEE" w14:textId="10F06523" w:rsidR="00B65DD6" w:rsidRDefault="00B65DD6">
      <w:pPr>
        <w:pStyle w:val="TOC1"/>
        <w:rPr>
          <w:rFonts w:asciiTheme="minorHAnsi" w:eastAsiaTheme="minorEastAsia" w:hAnsiTheme="minorHAnsi"/>
          <w:b w:val="0"/>
          <w:bCs w:val="0"/>
          <w:noProof/>
          <w:kern w:val="2"/>
          <w:lang w:val="en-PT" w:eastAsia="en-GB"/>
          <w14:ligatures w14:val="standardContextual"/>
        </w:rPr>
      </w:pPr>
      <w:hyperlink w:anchor="_Toc171084286" w:history="1">
        <w:r w:rsidRPr="00915C01">
          <w:rPr>
            <w:rStyle w:val="Hyperlink"/>
            <w:noProof/>
          </w:rPr>
          <w:t>Lista de Figuras</w:t>
        </w:r>
        <w:r>
          <w:rPr>
            <w:noProof/>
            <w:webHidden/>
          </w:rPr>
          <w:tab/>
        </w:r>
        <w:r>
          <w:rPr>
            <w:noProof/>
            <w:webHidden/>
          </w:rPr>
          <w:fldChar w:fldCharType="begin"/>
        </w:r>
        <w:r>
          <w:rPr>
            <w:noProof/>
            <w:webHidden/>
          </w:rPr>
          <w:instrText xml:space="preserve"> PAGEREF _Toc171084286 \h </w:instrText>
        </w:r>
        <w:r>
          <w:rPr>
            <w:noProof/>
            <w:webHidden/>
          </w:rPr>
        </w:r>
        <w:r>
          <w:rPr>
            <w:noProof/>
            <w:webHidden/>
          </w:rPr>
          <w:fldChar w:fldCharType="separate"/>
        </w:r>
        <w:r>
          <w:rPr>
            <w:noProof/>
            <w:webHidden/>
          </w:rPr>
          <w:t>xii</w:t>
        </w:r>
        <w:r>
          <w:rPr>
            <w:noProof/>
            <w:webHidden/>
          </w:rPr>
          <w:fldChar w:fldCharType="end"/>
        </w:r>
      </w:hyperlink>
    </w:p>
    <w:p w14:paraId="2757F65E" w14:textId="312C8B13" w:rsidR="00B65DD6" w:rsidRDefault="00B65DD6">
      <w:pPr>
        <w:pStyle w:val="TOC1"/>
        <w:rPr>
          <w:rFonts w:asciiTheme="minorHAnsi" w:eastAsiaTheme="minorEastAsia" w:hAnsiTheme="minorHAnsi"/>
          <w:b w:val="0"/>
          <w:bCs w:val="0"/>
          <w:noProof/>
          <w:kern w:val="2"/>
          <w:lang w:val="en-PT" w:eastAsia="en-GB"/>
          <w14:ligatures w14:val="standardContextual"/>
        </w:rPr>
      </w:pPr>
      <w:hyperlink w:anchor="_Toc171084287" w:history="1">
        <w:r w:rsidRPr="00915C01">
          <w:rPr>
            <w:rStyle w:val="Hyperlink"/>
            <w:noProof/>
          </w:rPr>
          <w:t>Lista de Tabelas</w:t>
        </w:r>
        <w:r>
          <w:rPr>
            <w:noProof/>
            <w:webHidden/>
          </w:rPr>
          <w:tab/>
        </w:r>
        <w:r>
          <w:rPr>
            <w:noProof/>
            <w:webHidden/>
          </w:rPr>
          <w:fldChar w:fldCharType="begin"/>
        </w:r>
        <w:r>
          <w:rPr>
            <w:noProof/>
            <w:webHidden/>
          </w:rPr>
          <w:instrText xml:space="preserve"> PAGEREF _Toc171084287 \h </w:instrText>
        </w:r>
        <w:r>
          <w:rPr>
            <w:noProof/>
            <w:webHidden/>
          </w:rPr>
        </w:r>
        <w:r>
          <w:rPr>
            <w:noProof/>
            <w:webHidden/>
          </w:rPr>
          <w:fldChar w:fldCharType="separate"/>
        </w:r>
        <w:r>
          <w:rPr>
            <w:noProof/>
            <w:webHidden/>
          </w:rPr>
          <w:t>xiv</w:t>
        </w:r>
        <w:r>
          <w:rPr>
            <w:noProof/>
            <w:webHidden/>
          </w:rPr>
          <w:fldChar w:fldCharType="end"/>
        </w:r>
      </w:hyperlink>
    </w:p>
    <w:p w14:paraId="74934631" w14:textId="473E5206" w:rsidR="00B65DD6" w:rsidRDefault="00B65DD6">
      <w:pPr>
        <w:pStyle w:val="TOC1"/>
        <w:rPr>
          <w:rFonts w:asciiTheme="minorHAnsi" w:eastAsiaTheme="minorEastAsia" w:hAnsiTheme="minorHAnsi"/>
          <w:b w:val="0"/>
          <w:bCs w:val="0"/>
          <w:noProof/>
          <w:kern w:val="2"/>
          <w:lang w:val="en-PT" w:eastAsia="en-GB"/>
          <w14:ligatures w14:val="standardContextual"/>
        </w:rPr>
      </w:pPr>
      <w:hyperlink w:anchor="_Toc171084288" w:history="1">
        <w:r w:rsidRPr="00915C01">
          <w:rPr>
            <w:rStyle w:val="Hyperlink"/>
            <w:noProof/>
          </w:rPr>
          <w:t>Lista de siglas e acrónimos</w:t>
        </w:r>
        <w:r>
          <w:rPr>
            <w:noProof/>
            <w:webHidden/>
          </w:rPr>
          <w:tab/>
        </w:r>
        <w:r>
          <w:rPr>
            <w:noProof/>
            <w:webHidden/>
          </w:rPr>
          <w:fldChar w:fldCharType="begin"/>
        </w:r>
        <w:r>
          <w:rPr>
            <w:noProof/>
            <w:webHidden/>
          </w:rPr>
          <w:instrText xml:space="preserve"> PAGEREF _Toc171084288 \h </w:instrText>
        </w:r>
        <w:r>
          <w:rPr>
            <w:noProof/>
            <w:webHidden/>
          </w:rPr>
        </w:r>
        <w:r>
          <w:rPr>
            <w:noProof/>
            <w:webHidden/>
          </w:rPr>
          <w:fldChar w:fldCharType="separate"/>
        </w:r>
        <w:r>
          <w:rPr>
            <w:noProof/>
            <w:webHidden/>
          </w:rPr>
          <w:t>xv</w:t>
        </w:r>
        <w:r>
          <w:rPr>
            <w:noProof/>
            <w:webHidden/>
          </w:rPr>
          <w:fldChar w:fldCharType="end"/>
        </w:r>
      </w:hyperlink>
    </w:p>
    <w:p w14:paraId="50F8C208" w14:textId="3D98D3AC" w:rsidR="00B65DD6" w:rsidRDefault="00B65DD6">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84289" w:history="1">
        <w:r w:rsidRPr="00915C01">
          <w:rPr>
            <w:rStyle w:val="Hyperlink"/>
            <w:noProof/>
            <w14:scene3d>
              <w14:camera w14:prst="orthographicFront"/>
              <w14:lightRig w14:rig="threePt" w14:dir="t">
                <w14:rot w14:lat="0" w14:lon="0" w14:rev="0"/>
              </w14:lightRig>
            </w14:scene3d>
          </w:rPr>
          <w:t>1.</w:t>
        </w:r>
        <w:r>
          <w:rPr>
            <w:rFonts w:asciiTheme="minorHAnsi" w:eastAsiaTheme="minorEastAsia" w:hAnsiTheme="minorHAnsi"/>
            <w:b w:val="0"/>
            <w:bCs w:val="0"/>
            <w:noProof/>
            <w:kern w:val="2"/>
            <w:lang w:val="en-PT" w:eastAsia="en-GB"/>
            <w14:ligatures w14:val="standardContextual"/>
          </w:rPr>
          <w:tab/>
        </w:r>
        <w:r w:rsidRPr="00915C01">
          <w:rPr>
            <w:rStyle w:val="Hyperlink"/>
            <w:noProof/>
          </w:rPr>
          <w:t>Introdução</w:t>
        </w:r>
        <w:r>
          <w:rPr>
            <w:noProof/>
            <w:webHidden/>
          </w:rPr>
          <w:tab/>
        </w:r>
        <w:r>
          <w:rPr>
            <w:noProof/>
            <w:webHidden/>
          </w:rPr>
          <w:fldChar w:fldCharType="begin"/>
        </w:r>
        <w:r>
          <w:rPr>
            <w:noProof/>
            <w:webHidden/>
          </w:rPr>
          <w:instrText xml:space="preserve"> PAGEREF _Toc171084289 \h </w:instrText>
        </w:r>
        <w:r>
          <w:rPr>
            <w:noProof/>
            <w:webHidden/>
          </w:rPr>
        </w:r>
        <w:r>
          <w:rPr>
            <w:noProof/>
            <w:webHidden/>
          </w:rPr>
          <w:fldChar w:fldCharType="separate"/>
        </w:r>
        <w:r>
          <w:rPr>
            <w:noProof/>
            <w:webHidden/>
          </w:rPr>
          <w:t>1</w:t>
        </w:r>
        <w:r>
          <w:rPr>
            <w:noProof/>
            <w:webHidden/>
          </w:rPr>
          <w:fldChar w:fldCharType="end"/>
        </w:r>
      </w:hyperlink>
    </w:p>
    <w:p w14:paraId="72388CE3" w14:textId="1F73965F" w:rsidR="00B65DD6" w:rsidRDefault="00B65DD6">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84290" w:history="1">
        <w:r w:rsidRPr="00915C01">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bCs w:val="0"/>
            <w:noProof/>
            <w:kern w:val="2"/>
            <w:lang w:val="en-PT" w:eastAsia="en-GB"/>
            <w14:ligatures w14:val="standardContextual"/>
          </w:rPr>
          <w:tab/>
        </w:r>
        <w:r w:rsidRPr="00915C01">
          <w:rPr>
            <w:rStyle w:val="Hyperlink"/>
            <w:noProof/>
          </w:rPr>
          <w:t>Estado da Arte</w:t>
        </w:r>
        <w:r>
          <w:rPr>
            <w:noProof/>
            <w:webHidden/>
          </w:rPr>
          <w:tab/>
        </w:r>
        <w:r>
          <w:rPr>
            <w:noProof/>
            <w:webHidden/>
          </w:rPr>
          <w:fldChar w:fldCharType="begin"/>
        </w:r>
        <w:r>
          <w:rPr>
            <w:noProof/>
            <w:webHidden/>
          </w:rPr>
          <w:instrText xml:space="preserve"> PAGEREF _Toc171084290 \h </w:instrText>
        </w:r>
        <w:r>
          <w:rPr>
            <w:noProof/>
            <w:webHidden/>
          </w:rPr>
        </w:r>
        <w:r>
          <w:rPr>
            <w:noProof/>
            <w:webHidden/>
          </w:rPr>
          <w:fldChar w:fldCharType="separate"/>
        </w:r>
        <w:r>
          <w:rPr>
            <w:noProof/>
            <w:webHidden/>
          </w:rPr>
          <w:t>6</w:t>
        </w:r>
        <w:r>
          <w:rPr>
            <w:noProof/>
            <w:webHidden/>
          </w:rPr>
          <w:fldChar w:fldCharType="end"/>
        </w:r>
      </w:hyperlink>
    </w:p>
    <w:p w14:paraId="7E81D473" w14:textId="5E6F2820" w:rsidR="00B65DD6" w:rsidRDefault="00B65DD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84291" w:history="1">
        <w:r w:rsidRPr="00915C01">
          <w:rPr>
            <w:rStyle w:val="Hyperlink"/>
            <w:noProof/>
          </w:rPr>
          <w:t>2.1.</w:t>
        </w:r>
        <w:r>
          <w:rPr>
            <w:rFonts w:asciiTheme="minorHAnsi" w:eastAsiaTheme="minorEastAsia" w:hAnsiTheme="minorHAnsi" w:cstheme="minorBidi"/>
            <w:b w:val="0"/>
            <w:bCs w:val="0"/>
            <w:noProof/>
            <w:kern w:val="2"/>
            <w:szCs w:val="24"/>
            <w:lang w:val="en-PT" w:eastAsia="en-GB"/>
            <w14:ligatures w14:val="standardContextual"/>
          </w:rPr>
          <w:tab/>
        </w:r>
        <w:r w:rsidRPr="00915C01">
          <w:rPr>
            <w:rStyle w:val="Hyperlink"/>
            <w:noProof/>
          </w:rPr>
          <w:t>Artigos científicos</w:t>
        </w:r>
        <w:r>
          <w:rPr>
            <w:noProof/>
            <w:webHidden/>
          </w:rPr>
          <w:tab/>
        </w:r>
        <w:r>
          <w:rPr>
            <w:noProof/>
            <w:webHidden/>
          </w:rPr>
          <w:fldChar w:fldCharType="begin"/>
        </w:r>
        <w:r>
          <w:rPr>
            <w:noProof/>
            <w:webHidden/>
          </w:rPr>
          <w:instrText xml:space="preserve"> PAGEREF _Toc171084291 \h </w:instrText>
        </w:r>
        <w:r>
          <w:rPr>
            <w:noProof/>
            <w:webHidden/>
          </w:rPr>
        </w:r>
        <w:r>
          <w:rPr>
            <w:noProof/>
            <w:webHidden/>
          </w:rPr>
          <w:fldChar w:fldCharType="separate"/>
        </w:r>
        <w:r>
          <w:rPr>
            <w:noProof/>
            <w:webHidden/>
          </w:rPr>
          <w:t>6</w:t>
        </w:r>
        <w:r>
          <w:rPr>
            <w:noProof/>
            <w:webHidden/>
          </w:rPr>
          <w:fldChar w:fldCharType="end"/>
        </w:r>
      </w:hyperlink>
    </w:p>
    <w:p w14:paraId="55C046DF" w14:textId="3B46F63B" w:rsidR="00B65DD6" w:rsidRDefault="00B65DD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84292" w:history="1">
        <w:r w:rsidRPr="00915C01">
          <w:rPr>
            <w:rStyle w:val="Hyperlink"/>
            <w:noProof/>
          </w:rPr>
          <w:t>2.2.</w:t>
        </w:r>
        <w:r>
          <w:rPr>
            <w:rFonts w:asciiTheme="minorHAnsi" w:eastAsiaTheme="minorEastAsia" w:hAnsiTheme="minorHAnsi" w:cstheme="minorBidi"/>
            <w:b w:val="0"/>
            <w:bCs w:val="0"/>
            <w:noProof/>
            <w:kern w:val="2"/>
            <w:szCs w:val="24"/>
            <w:lang w:val="en-PT" w:eastAsia="en-GB"/>
            <w14:ligatures w14:val="standardContextual"/>
          </w:rPr>
          <w:tab/>
        </w:r>
        <w:r w:rsidRPr="00915C01">
          <w:rPr>
            <w:rStyle w:val="Hyperlink"/>
            <w:noProof/>
          </w:rPr>
          <w:t>Aplicações reais</w:t>
        </w:r>
        <w:r>
          <w:rPr>
            <w:noProof/>
            <w:webHidden/>
          </w:rPr>
          <w:tab/>
        </w:r>
        <w:r>
          <w:rPr>
            <w:noProof/>
            <w:webHidden/>
          </w:rPr>
          <w:fldChar w:fldCharType="begin"/>
        </w:r>
        <w:r>
          <w:rPr>
            <w:noProof/>
            <w:webHidden/>
          </w:rPr>
          <w:instrText xml:space="preserve"> PAGEREF _Toc171084292 \h </w:instrText>
        </w:r>
        <w:r>
          <w:rPr>
            <w:noProof/>
            <w:webHidden/>
          </w:rPr>
        </w:r>
        <w:r>
          <w:rPr>
            <w:noProof/>
            <w:webHidden/>
          </w:rPr>
          <w:fldChar w:fldCharType="separate"/>
        </w:r>
        <w:r>
          <w:rPr>
            <w:noProof/>
            <w:webHidden/>
          </w:rPr>
          <w:t>7</w:t>
        </w:r>
        <w:r>
          <w:rPr>
            <w:noProof/>
            <w:webHidden/>
          </w:rPr>
          <w:fldChar w:fldCharType="end"/>
        </w:r>
      </w:hyperlink>
    </w:p>
    <w:p w14:paraId="4C6BC608" w14:textId="41096765" w:rsidR="00B65DD6" w:rsidRDefault="00B65DD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84293" w:history="1">
        <w:r w:rsidRPr="00915C01">
          <w:rPr>
            <w:rStyle w:val="Hyperlink"/>
            <w:noProof/>
          </w:rPr>
          <w:t>2.3.</w:t>
        </w:r>
        <w:r>
          <w:rPr>
            <w:rFonts w:asciiTheme="minorHAnsi" w:eastAsiaTheme="minorEastAsia" w:hAnsiTheme="minorHAnsi" w:cstheme="minorBidi"/>
            <w:b w:val="0"/>
            <w:bCs w:val="0"/>
            <w:noProof/>
            <w:kern w:val="2"/>
            <w:szCs w:val="24"/>
            <w:lang w:val="en-PT" w:eastAsia="en-GB"/>
            <w14:ligatures w14:val="standardContextual"/>
          </w:rPr>
          <w:tab/>
        </w:r>
        <w:r w:rsidRPr="00915C01">
          <w:rPr>
            <w:rStyle w:val="Hyperlink"/>
            <w:noProof/>
          </w:rPr>
          <w:t>Desafios e considerações</w:t>
        </w:r>
        <w:r>
          <w:rPr>
            <w:noProof/>
            <w:webHidden/>
          </w:rPr>
          <w:tab/>
        </w:r>
        <w:r>
          <w:rPr>
            <w:noProof/>
            <w:webHidden/>
          </w:rPr>
          <w:fldChar w:fldCharType="begin"/>
        </w:r>
        <w:r>
          <w:rPr>
            <w:noProof/>
            <w:webHidden/>
          </w:rPr>
          <w:instrText xml:space="preserve"> PAGEREF _Toc171084293 \h </w:instrText>
        </w:r>
        <w:r>
          <w:rPr>
            <w:noProof/>
            <w:webHidden/>
          </w:rPr>
        </w:r>
        <w:r>
          <w:rPr>
            <w:noProof/>
            <w:webHidden/>
          </w:rPr>
          <w:fldChar w:fldCharType="separate"/>
        </w:r>
        <w:r>
          <w:rPr>
            <w:noProof/>
            <w:webHidden/>
          </w:rPr>
          <w:t>8</w:t>
        </w:r>
        <w:r>
          <w:rPr>
            <w:noProof/>
            <w:webHidden/>
          </w:rPr>
          <w:fldChar w:fldCharType="end"/>
        </w:r>
      </w:hyperlink>
    </w:p>
    <w:p w14:paraId="5D9905C2" w14:textId="6A0AD26C" w:rsidR="00B65DD6" w:rsidRDefault="00B65DD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84294" w:history="1">
        <w:r w:rsidRPr="00915C01">
          <w:rPr>
            <w:rStyle w:val="Hyperlink"/>
            <w:noProof/>
          </w:rPr>
          <w:t>2.4.</w:t>
        </w:r>
        <w:r>
          <w:rPr>
            <w:rFonts w:asciiTheme="minorHAnsi" w:eastAsiaTheme="minorEastAsia" w:hAnsiTheme="minorHAnsi" w:cstheme="minorBidi"/>
            <w:b w:val="0"/>
            <w:bCs w:val="0"/>
            <w:noProof/>
            <w:kern w:val="2"/>
            <w:szCs w:val="24"/>
            <w:lang w:val="en-PT" w:eastAsia="en-GB"/>
            <w14:ligatures w14:val="standardContextual"/>
          </w:rPr>
          <w:tab/>
        </w:r>
        <w:r w:rsidRPr="00915C01">
          <w:rPr>
            <w:rStyle w:val="Hyperlink"/>
            <w:noProof/>
          </w:rPr>
          <w:t>Realidade aumentada</w:t>
        </w:r>
        <w:r>
          <w:rPr>
            <w:noProof/>
            <w:webHidden/>
          </w:rPr>
          <w:tab/>
        </w:r>
        <w:r>
          <w:rPr>
            <w:noProof/>
            <w:webHidden/>
          </w:rPr>
          <w:fldChar w:fldCharType="begin"/>
        </w:r>
        <w:r>
          <w:rPr>
            <w:noProof/>
            <w:webHidden/>
          </w:rPr>
          <w:instrText xml:space="preserve"> PAGEREF _Toc171084294 \h </w:instrText>
        </w:r>
        <w:r>
          <w:rPr>
            <w:noProof/>
            <w:webHidden/>
          </w:rPr>
        </w:r>
        <w:r>
          <w:rPr>
            <w:noProof/>
            <w:webHidden/>
          </w:rPr>
          <w:fldChar w:fldCharType="separate"/>
        </w:r>
        <w:r>
          <w:rPr>
            <w:noProof/>
            <w:webHidden/>
          </w:rPr>
          <w:t>9</w:t>
        </w:r>
        <w:r>
          <w:rPr>
            <w:noProof/>
            <w:webHidden/>
          </w:rPr>
          <w:fldChar w:fldCharType="end"/>
        </w:r>
      </w:hyperlink>
    </w:p>
    <w:p w14:paraId="527ED00C" w14:textId="4F889394"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295" w:history="1">
        <w:r w:rsidRPr="00915C01">
          <w:rPr>
            <w:rStyle w:val="Hyperlink"/>
            <w:noProof/>
          </w:rPr>
          <w:t>2.4.1.</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Tipos de Realidade Aumentada</w:t>
        </w:r>
        <w:r>
          <w:rPr>
            <w:noProof/>
            <w:webHidden/>
          </w:rPr>
          <w:tab/>
        </w:r>
        <w:r>
          <w:rPr>
            <w:noProof/>
            <w:webHidden/>
          </w:rPr>
          <w:fldChar w:fldCharType="begin"/>
        </w:r>
        <w:r>
          <w:rPr>
            <w:noProof/>
            <w:webHidden/>
          </w:rPr>
          <w:instrText xml:space="preserve"> PAGEREF _Toc171084295 \h </w:instrText>
        </w:r>
        <w:r>
          <w:rPr>
            <w:noProof/>
            <w:webHidden/>
          </w:rPr>
        </w:r>
        <w:r>
          <w:rPr>
            <w:noProof/>
            <w:webHidden/>
          </w:rPr>
          <w:fldChar w:fldCharType="separate"/>
        </w:r>
        <w:r>
          <w:rPr>
            <w:noProof/>
            <w:webHidden/>
          </w:rPr>
          <w:t>10</w:t>
        </w:r>
        <w:r>
          <w:rPr>
            <w:noProof/>
            <w:webHidden/>
          </w:rPr>
          <w:fldChar w:fldCharType="end"/>
        </w:r>
      </w:hyperlink>
    </w:p>
    <w:p w14:paraId="66003DC4" w14:textId="4B6DCB6E" w:rsidR="00B65DD6" w:rsidRDefault="00B65DD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296" w:history="1">
        <w:r w:rsidRPr="00915C01">
          <w:rPr>
            <w:rStyle w:val="Hyperlink"/>
            <w:noProof/>
          </w:rPr>
          <w:t>2.4.1.1.</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Realidade Aumentada baseada em marcadores</w:t>
        </w:r>
        <w:r>
          <w:rPr>
            <w:noProof/>
            <w:webHidden/>
          </w:rPr>
          <w:tab/>
        </w:r>
        <w:r>
          <w:rPr>
            <w:noProof/>
            <w:webHidden/>
          </w:rPr>
          <w:fldChar w:fldCharType="begin"/>
        </w:r>
        <w:r>
          <w:rPr>
            <w:noProof/>
            <w:webHidden/>
          </w:rPr>
          <w:instrText xml:space="preserve"> PAGEREF _Toc171084296 \h </w:instrText>
        </w:r>
        <w:r>
          <w:rPr>
            <w:noProof/>
            <w:webHidden/>
          </w:rPr>
        </w:r>
        <w:r>
          <w:rPr>
            <w:noProof/>
            <w:webHidden/>
          </w:rPr>
          <w:fldChar w:fldCharType="separate"/>
        </w:r>
        <w:r>
          <w:rPr>
            <w:noProof/>
            <w:webHidden/>
          </w:rPr>
          <w:t>11</w:t>
        </w:r>
        <w:r>
          <w:rPr>
            <w:noProof/>
            <w:webHidden/>
          </w:rPr>
          <w:fldChar w:fldCharType="end"/>
        </w:r>
      </w:hyperlink>
    </w:p>
    <w:p w14:paraId="324E6723" w14:textId="08B5BD18" w:rsidR="00B65DD6" w:rsidRDefault="00B65DD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297" w:history="1">
        <w:r w:rsidRPr="00915C01">
          <w:rPr>
            <w:rStyle w:val="Hyperlink"/>
            <w:noProof/>
          </w:rPr>
          <w:t>2.4.1.2.</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Realidade Aumentada baseada na localização</w:t>
        </w:r>
        <w:r>
          <w:rPr>
            <w:noProof/>
            <w:webHidden/>
          </w:rPr>
          <w:tab/>
        </w:r>
        <w:r>
          <w:rPr>
            <w:noProof/>
            <w:webHidden/>
          </w:rPr>
          <w:fldChar w:fldCharType="begin"/>
        </w:r>
        <w:r>
          <w:rPr>
            <w:noProof/>
            <w:webHidden/>
          </w:rPr>
          <w:instrText xml:space="preserve"> PAGEREF _Toc171084297 \h </w:instrText>
        </w:r>
        <w:r>
          <w:rPr>
            <w:noProof/>
            <w:webHidden/>
          </w:rPr>
        </w:r>
        <w:r>
          <w:rPr>
            <w:noProof/>
            <w:webHidden/>
          </w:rPr>
          <w:fldChar w:fldCharType="separate"/>
        </w:r>
        <w:r>
          <w:rPr>
            <w:noProof/>
            <w:webHidden/>
          </w:rPr>
          <w:t>11</w:t>
        </w:r>
        <w:r>
          <w:rPr>
            <w:noProof/>
            <w:webHidden/>
          </w:rPr>
          <w:fldChar w:fldCharType="end"/>
        </w:r>
      </w:hyperlink>
    </w:p>
    <w:p w14:paraId="04D788E1" w14:textId="572CD957" w:rsidR="00B65DD6" w:rsidRDefault="00B65DD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298" w:history="1">
        <w:r w:rsidRPr="00915C01">
          <w:rPr>
            <w:rStyle w:val="Hyperlink"/>
            <w:noProof/>
          </w:rPr>
          <w:t>2.4.1.3.</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Realidade Aumentada baseada na projeção</w:t>
        </w:r>
        <w:r>
          <w:rPr>
            <w:noProof/>
            <w:webHidden/>
          </w:rPr>
          <w:tab/>
        </w:r>
        <w:r>
          <w:rPr>
            <w:noProof/>
            <w:webHidden/>
          </w:rPr>
          <w:fldChar w:fldCharType="begin"/>
        </w:r>
        <w:r>
          <w:rPr>
            <w:noProof/>
            <w:webHidden/>
          </w:rPr>
          <w:instrText xml:space="preserve"> PAGEREF _Toc171084298 \h </w:instrText>
        </w:r>
        <w:r>
          <w:rPr>
            <w:noProof/>
            <w:webHidden/>
          </w:rPr>
        </w:r>
        <w:r>
          <w:rPr>
            <w:noProof/>
            <w:webHidden/>
          </w:rPr>
          <w:fldChar w:fldCharType="separate"/>
        </w:r>
        <w:r>
          <w:rPr>
            <w:noProof/>
            <w:webHidden/>
          </w:rPr>
          <w:t>11</w:t>
        </w:r>
        <w:r>
          <w:rPr>
            <w:noProof/>
            <w:webHidden/>
          </w:rPr>
          <w:fldChar w:fldCharType="end"/>
        </w:r>
      </w:hyperlink>
    </w:p>
    <w:p w14:paraId="5BAAC713" w14:textId="43FFFA5C" w:rsidR="00B65DD6" w:rsidRDefault="00B65DD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299" w:history="1">
        <w:r w:rsidRPr="00915C01">
          <w:rPr>
            <w:rStyle w:val="Hyperlink"/>
            <w:noProof/>
          </w:rPr>
          <w:t>2.4.1.4.</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Realidade Aumentada baseada na superimposição</w:t>
        </w:r>
        <w:r>
          <w:rPr>
            <w:noProof/>
            <w:webHidden/>
          </w:rPr>
          <w:tab/>
        </w:r>
        <w:r>
          <w:rPr>
            <w:noProof/>
            <w:webHidden/>
          </w:rPr>
          <w:fldChar w:fldCharType="begin"/>
        </w:r>
        <w:r>
          <w:rPr>
            <w:noProof/>
            <w:webHidden/>
          </w:rPr>
          <w:instrText xml:space="preserve"> PAGEREF _Toc171084299 \h </w:instrText>
        </w:r>
        <w:r>
          <w:rPr>
            <w:noProof/>
            <w:webHidden/>
          </w:rPr>
        </w:r>
        <w:r>
          <w:rPr>
            <w:noProof/>
            <w:webHidden/>
          </w:rPr>
          <w:fldChar w:fldCharType="separate"/>
        </w:r>
        <w:r>
          <w:rPr>
            <w:noProof/>
            <w:webHidden/>
          </w:rPr>
          <w:t>12</w:t>
        </w:r>
        <w:r>
          <w:rPr>
            <w:noProof/>
            <w:webHidden/>
          </w:rPr>
          <w:fldChar w:fldCharType="end"/>
        </w:r>
      </w:hyperlink>
    </w:p>
    <w:p w14:paraId="41A40B9A" w14:textId="009AA248" w:rsidR="00B65DD6" w:rsidRDefault="00B65DD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00" w:history="1">
        <w:r w:rsidRPr="00915C01">
          <w:rPr>
            <w:rStyle w:val="Hyperlink"/>
            <w:noProof/>
          </w:rPr>
          <w:t>2.4.1.5.</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Realidade Aumentada baseada na delineação</w:t>
        </w:r>
        <w:r>
          <w:rPr>
            <w:noProof/>
            <w:webHidden/>
          </w:rPr>
          <w:tab/>
        </w:r>
        <w:r>
          <w:rPr>
            <w:noProof/>
            <w:webHidden/>
          </w:rPr>
          <w:fldChar w:fldCharType="begin"/>
        </w:r>
        <w:r>
          <w:rPr>
            <w:noProof/>
            <w:webHidden/>
          </w:rPr>
          <w:instrText xml:space="preserve"> PAGEREF _Toc171084300 \h </w:instrText>
        </w:r>
        <w:r>
          <w:rPr>
            <w:noProof/>
            <w:webHidden/>
          </w:rPr>
        </w:r>
        <w:r>
          <w:rPr>
            <w:noProof/>
            <w:webHidden/>
          </w:rPr>
          <w:fldChar w:fldCharType="separate"/>
        </w:r>
        <w:r>
          <w:rPr>
            <w:noProof/>
            <w:webHidden/>
          </w:rPr>
          <w:t>12</w:t>
        </w:r>
        <w:r>
          <w:rPr>
            <w:noProof/>
            <w:webHidden/>
          </w:rPr>
          <w:fldChar w:fldCharType="end"/>
        </w:r>
      </w:hyperlink>
    </w:p>
    <w:p w14:paraId="4D5DFBC5" w14:textId="1CF8A378"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01" w:history="1">
        <w:r w:rsidRPr="00915C01">
          <w:rPr>
            <w:rStyle w:val="Hyperlink"/>
            <w:noProof/>
          </w:rPr>
          <w:t>2.4.2.</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Tecnologias</w:t>
        </w:r>
        <w:r>
          <w:rPr>
            <w:noProof/>
            <w:webHidden/>
          </w:rPr>
          <w:tab/>
        </w:r>
        <w:r>
          <w:rPr>
            <w:noProof/>
            <w:webHidden/>
          </w:rPr>
          <w:fldChar w:fldCharType="begin"/>
        </w:r>
        <w:r>
          <w:rPr>
            <w:noProof/>
            <w:webHidden/>
          </w:rPr>
          <w:instrText xml:space="preserve"> PAGEREF _Toc171084301 \h </w:instrText>
        </w:r>
        <w:r>
          <w:rPr>
            <w:noProof/>
            <w:webHidden/>
          </w:rPr>
        </w:r>
        <w:r>
          <w:rPr>
            <w:noProof/>
            <w:webHidden/>
          </w:rPr>
          <w:fldChar w:fldCharType="separate"/>
        </w:r>
        <w:r>
          <w:rPr>
            <w:noProof/>
            <w:webHidden/>
          </w:rPr>
          <w:t>12</w:t>
        </w:r>
        <w:r>
          <w:rPr>
            <w:noProof/>
            <w:webHidden/>
          </w:rPr>
          <w:fldChar w:fldCharType="end"/>
        </w:r>
      </w:hyperlink>
    </w:p>
    <w:p w14:paraId="299092D4" w14:textId="45DDDA5C" w:rsidR="00B65DD6" w:rsidRDefault="00B65DD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02" w:history="1">
        <w:r w:rsidRPr="00915C01">
          <w:rPr>
            <w:rStyle w:val="Hyperlink"/>
            <w:noProof/>
          </w:rPr>
          <w:t>2.4.2.1.</w:t>
        </w:r>
        <w:r>
          <w:rPr>
            <w:rFonts w:asciiTheme="minorHAnsi" w:eastAsiaTheme="minorEastAsia" w:hAnsiTheme="minorHAnsi" w:cstheme="minorBidi"/>
            <w:noProof/>
            <w:kern w:val="2"/>
            <w:szCs w:val="24"/>
            <w:lang w:val="en-PT" w:eastAsia="en-GB"/>
            <w14:ligatures w14:val="standardContextual"/>
          </w:rPr>
          <w:tab/>
        </w:r>
        <w:r w:rsidRPr="00915C01">
          <w:rPr>
            <w:rStyle w:val="Hyperlink"/>
            <w:i/>
            <w:iCs/>
            <w:noProof/>
          </w:rPr>
          <w:t>Hardware</w:t>
        </w:r>
        <w:r>
          <w:rPr>
            <w:noProof/>
            <w:webHidden/>
          </w:rPr>
          <w:tab/>
        </w:r>
        <w:r>
          <w:rPr>
            <w:noProof/>
            <w:webHidden/>
          </w:rPr>
          <w:fldChar w:fldCharType="begin"/>
        </w:r>
        <w:r>
          <w:rPr>
            <w:noProof/>
            <w:webHidden/>
          </w:rPr>
          <w:instrText xml:space="preserve"> PAGEREF _Toc171084302 \h </w:instrText>
        </w:r>
        <w:r>
          <w:rPr>
            <w:noProof/>
            <w:webHidden/>
          </w:rPr>
        </w:r>
        <w:r>
          <w:rPr>
            <w:noProof/>
            <w:webHidden/>
          </w:rPr>
          <w:fldChar w:fldCharType="separate"/>
        </w:r>
        <w:r>
          <w:rPr>
            <w:noProof/>
            <w:webHidden/>
          </w:rPr>
          <w:t>12</w:t>
        </w:r>
        <w:r>
          <w:rPr>
            <w:noProof/>
            <w:webHidden/>
          </w:rPr>
          <w:fldChar w:fldCharType="end"/>
        </w:r>
      </w:hyperlink>
    </w:p>
    <w:p w14:paraId="2A5D95D3" w14:textId="20380F0D" w:rsidR="00B65DD6" w:rsidRDefault="00B65DD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03" w:history="1">
        <w:r w:rsidRPr="00915C01">
          <w:rPr>
            <w:rStyle w:val="Hyperlink"/>
            <w:noProof/>
          </w:rPr>
          <w:t>2.4.2.2.</w:t>
        </w:r>
        <w:r>
          <w:rPr>
            <w:rFonts w:asciiTheme="minorHAnsi" w:eastAsiaTheme="minorEastAsia" w:hAnsiTheme="minorHAnsi" w:cstheme="minorBidi"/>
            <w:noProof/>
            <w:kern w:val="2"/>
            <w:szCs w:val="24"/>
            <w:lang w:val="en-PT" w:eastAsia="en-GB"/>
            <w14:ligatures w14:val="standardContextual"/>
          </w:rPr>
          <w:tab/>
        </w:r>
        <w:r w:rsidRPr="00915C01">
          <w:rPr>
            <w:rStyle w:val="Hyperlink"/>
            <w:i/>
            <w:iCs/>
            <w:noProof/>
          </w:rPr>
          <w:t>Software</w:t>
        </w:r>
        <w:r>
          <w:rPr>
            <w:noProof/>
            <w:webHidden/>
          </w:rPr>
          <w:tab/>
        </w:r>
        <w:r>
          <w:rPr>
            <w:noProof/>
            <w:webHidden/>
          </w:rPr>
          <w:fldChar w:fldCharType="begin"/>
        </w:r>
        <w:r>
          <w:rPr>
            <w:noProof/>
            <w:webHidden/>
          </w:rPr>
          <w:instrText xml:space="preserve"> PAGEREF _Toc171084303 \h </w:instrText>
        </w:r>
        <w:r>
          <w:rPr>
            <w:noProof/>
            <w:webHidden/>
          </w:rPr>
        </w:r>
        <w:r>
          <w:rPr>
            <w:noProof/>
            <w:webHidden/>
          </w:rPr>
          <w:fldChar w:fldCharType="separate"/>
        </w:r>
        <w:r>
          <w:rPr>
            <w:noProof/>
            <w:webHidden/>
          </w:rPr>
          <w:t>13</w:t>
        </w:r>
        <w:r>
          <w:rPr>
            <w:noProof/>
            <w:webHidden/>
          </w:rPr>
          <w:fldChar w:fldCharType="end"/>
        </w:r>
      </w:hyperlink>
    </w:p>
    <w:p w14:paraId="63498C14" w14:textId="29F917AF" w:rsidR="00B65DD6" w:rsidRDefault="00B65DD6">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84304" w:history="1">
        <w:r w:rsidRPr="00915C01">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bCs w:val="0"/>
            <w:noProof/>
            <w:kern w:val="2"/>
            <w:lang w:val="en-PT" w:eastAsia="en-GB"/>
            <w14:ligatures w14:val="standardContextual"/>
          </w:rPr>
          <w:tab/>
        </w:r>
        <w:r w:rsidRPr="00915C01">
          <w:rPr>
            <w:rStyle w:val="Hyperlink"/>
            <w:noProof/>
          </w:rPr>
          <w:t>Proposta da Solução</w:t>
        </w:r>
        <w:r>
          <w:rPr>
            <w:noProof/>
            <w:webHidden/>
          </w:rPr>
          <w:tab/>
        </w:r>
        <w:r>
          <w:rPr>
            <w:noProof/>
            <w:webHidden/>
          </w:rPr>
          <w:fldChar w:fldCharType="begin"/>
        </w:r>
        <w:r>
          <w:rPr>
            <w:noProof/>
            <w:webHidden/>
          </w:rPr>
          <w:instrText xml:space="preserve"> PAGEREF _Toc171084304 \h </w:instrText>
        </w:r>
        <w:r>
          <w:rPr>
            <w:noProof/>
            <w:webHidden/>
          </w:rPr>
        </w:r>
        <w:r>
          <w:rPr>
            <w:noProof/>
            <w:webHidden/>
          </w:rPr>
          <w:fldChar w:fldCharType="separate"/>
        </w:r>
        <w:r>
          <w:rPr>
            <w:noProof/>
            <w:webHidden/>
          </w:rPr>
          <w:t>14</w:t>
        </w:r>
        <w:r>
          <w:rPr>
            <w:noProof/>
            <w:webHidden/>
          </w:rPr>
          <w:fldChar w:fldCharType="end"/>
        </w:r>
      </w:hyperlink>
    </w:p>
    <w:p w14:paraId="178FBF99" w14:textId="1780E8E1" w:rsidR="00B65DD6" w:rsidRDefault="00B65DD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84305" w:history="1">
        <w:r w:rsidRPr="00915C01">
          <w:rPr>
            <w:rStyle w:val="Hyperlink"/>
            <w:noProof/>
          </w:rPr>
          <w:t>3.1.</w:t>
        </w:r>
        <w:r>
          <w:rPr>
            <w:rFonts w:asciiTheme="minorHAnsi" w:eastAsiaTheme="minorEastAsia" w:hAnsiTheme="minorHAnsi" w:cstheme="minorBidi"/>
            <w:b w:val="0"/>
            <w:bCs w:val="0"/>
            <w:noProof/>
            <w:kern w:val="2"/>
            <w:szCs w:val="24"/>
            <w:lang w:val="en-PT" w:eastAsia="en-GB"/>
            <w14:ligatures w14:val="standardContextual"/>
          </w:rPr>
          <w:tab/>
        </w:r>
        <w:r w:rsidRPr="00915C01">
          <w:rPr>
            <w:rStyle w:val="Hyperlink"/>
            <w:noProof/>
          </w:rPr>
          <w:t>Requisitos</w:t>
        </w:r>
        <w:r>
          <w:rPr>
            <w:noProof/>
            <w:webHidden/>
          </w:rPr>
          <w:tab/>
        </w:r>
        <w:r>
          <w:rPr>
            <w:noProof/>
            <w:webHidden/>
          </w:rPr>
          <w:fldChar w:fldCharType="begin"/>
        </w:r>
        <w:r>
          <w:rPr>
            <w:noProof/>
            <w:webHidden/>
          </w:rPr>
          <w:instrText xml:space="preserve"> PAGEREF _Toc171084305 \h </w:instrText>
        </w:r>
        <w:r>
          <w:rPr>
            <w:noProof/>
            <w:webHidden/>
          </w:rPr>
        </w:r>
        <w:r>
          <w:rPr>
            <w:noProof/>
            <w:webHidden/>
          </w:rPr>
          <w:fldChar w:fldCharType="separate"/>
        </w:r>
        <w:r>
          <w:rPr>
            <w:noProof/>
            <w:webHidden/>
          </w:rPr>
          <w:t>14</w:t>
        </w:r>
        <w:r>
          <w:rPr>
            <w:noProof/>
            <w:webHidden/>
          </w:rPr>
          <w:fldChar w:fldCharType="end"/>
        </w:r>
      </w:hyperlink>
    </w:p>
    <w:p w14:paraId="00B60C61" w14:textId="01F45CEB"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06" w:history="1">
        <w:r w:rsidRPr="00915C01">
          <w:rPr>
            <w:rStyle w:val="Hyperlink"/>
            <w:noProof/>
          </w:rPr>
          <w:t>3.1.1.</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Requisitos Funcionais</w:t>
        </w:r>
        <w:r>
          <w:rPr>
            <w:noProof/>
            <w:webHidden/>
          </w:rPr>
          <w:tab/>
        </w:r>
        <w:r>
          <w:rPr>
            <w:noProof/>
            <w:webHidden/>
          </w:rPr>
          <w:fldChar w:fldCharType="begin"/>
        </w:r>
        <w:r>
          <w:rPr>
            <w:noProof/>
            <w:webHidden/>
          </w:rPr>
          <w:instrText xml:space="preserve"> PAGEREF _Toc171084306 \h </w:instrText>
        </w:r>
        <w:r>
          <w:rPr>
            <w:noProof/>
            <w:webHidden/>
          </w:rPr>
        </w:r>
        <w:r>
          <w:rPr>
            <w:noProof/>
            <w:webHidden/>
          </w:rPr>
          <w:fldChar w:fldCharType="separate"/>
        </w:r>
        <w:r>
          <w:rPr>
            <w:noProof/>
            <w:webHidden/>
          </w:rPr>
          <w:t>14</w:t>
        </w:r>
        <w:r>
          <w:rPr>
            <w:noProof/>
            <w:webHidden/>
          </w:rPr>
          <w:fldChar w:fldCharType="end"/>
        </w:r>
      </w:hyperlink>
    </w:p>
    <w:p w14:paraId="630596C4" w14:textId="1C2F2E82"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07" w:history="1">
        <w:r w:rsidRPr="00915C01">
          <w:rPr>
            <w:rStyle w:val="Hyperlink"/>
            <w:noProof/>
          </w:rPr>
          <w:t>3.1.2.</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Requisitos Não Funcionais</w:t>
        </w:r>
        <w:r>
          <w:rPr>
            <w:noProof/>
            <w:webHidden/>
          </w:rPr>
          <w:tab/>
        </w:r>
        <w:r>
          <w:rPr>
            <w:noProof/>
            <w:webHidden/>
          </w:rPr>
          <w:fldChar w:fldCharType="begin"/>
        </w:r>
        <w:r>
          <w:rPr>
            <w:noProof/>
            <w:webHidden/>
          </w:rPr>
          <w:instrText xml:space="preserve"> PAGEREF _Toc171084307 \h </w:instrText>
        </w:r>
        <w:r>
          <w:rPr>
            <w:noProof/>
            <w:webHidden/>
          </w:rPr>
        </w:r>
        <w:r>
          <w:rPr>
            <w:noProof/>
            <w:webHidden/>
          </w:rPr>
          <w:fldChar w:fldCharType="separate"/>
        </w:r>
        <w:r>
          <w:rPr>
            <w:noProof/>
            <w:webHidden/>
          </w:rPr>
          <w:t>14</w:t>
        </w:r>
        <w:r>
          <w:rPr>
            <w:noProof/>
            <w:webHidden/>
          </w:rPr>
          <w:fldChar w:fldCharType="end"/>
        </w:r>
      </w:hyperlink>
    </w:p>
    <w:p w14:paraId="6875B984" w14:textId="5AA25AA3" w:rsidR="00B65DD6" w:rsidRDefault="00B65DD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84308" w:history="1">
        <w:r w:rsidRPr="00915C01">
          <w:rPr>
            <w:rStyle w:val="Hyperlink"/>
            <w:noProof/>
          </w:rPr>
          <w:t>3.2.</w:t>
        </w:r>
        <w:r>
          <w:rPr>
            <w:rFonts w:asciiTheme="minorHAnsi" w:eastAsiaTheme="minorEastAsia" w:hAnsiTheme="minorHAnsi" w:cstheme="minorBidi"/>
            <w:b w:val="0"/>
            <w:bCs w:val="0"/>
            <w:noProof/>
            <w:kern w:val="2"/>
            <w:szCs w:val="24"/>
            <w:lang w:val="en-PT" w:eastAsia="en-GB"/>
            <w14:ligatures w14:val="standardContextual"/>
          </w:rPr>
          <w:tab/>
        </w:r>
        <w:r w:rsidRPr="00915C01">
          <w:rPr>
            <w:rStyle w:val="Hyperlink"/>
            <w:noProof/>
          </w:rPr>
          <w:t>Arquitetura</w:t>
        </w:r>
        <w:r>
          <w:rPr>
            <w:noProof/>
            <w:webHidden/>
          </w:rPr>
          <w:tab/>
        </w:r>
        <w:r>
          <w:rPr>
            <w:noProof/>
            <w:webHidden/>
          </w:rPr>
          <w:fldChar w:fldCharType="begin"/>
        </w:r>
        <w:r>
          <w:rPr>
            <w:noProof/>
            <w:webHidden/>
          </w:rPr>
          <w:instrText xml:space="preserve"> PAGEREF _Toc171084308 \h </w:instrText>
        </w:r>
        <w:r>
          <w:rPr>
            <w:noProof/>
            <w:webHidden/>
          </w:rPr>
        </w:r>
        <w:r>
          <w:rPr>
            <w:noProof/>
            <w:webHidden/>
          </w:rPr>
          <w:fldChar w:fldCharType="separate"/>
        </w:r>
        <w:r>
          <w:rPr>
            <w:noProof/>
            <w:webHidden/>
          </w:rPr>
          <w:t>15</w:t>
        </w:r>
        <w:r>
          <w:rPr>
            <w:noProof/>
            <w:webHidden/>
          </w:rPr>
          <w:fldChar w:fldCharType="end"/>
        </w:r>
      </w:hyperlink>
    </w:p>
    <w:p w14:paraId="075AD9DE" w14:textId="692DD404"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09" w:history="1">
        <w:r w:rsidRPr="00915C01">
          <w:rPr>
            <w:rStyle w:val="Hyperlink"/>
            <w:noProof/>
          </w:rPr>
          <w:t>3.2.1.</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Apresentação</w:t>
        </w:r>
        <w:r>
          <w:rPr>
            <w:noProof/>
            <w:webHidden/>
          </w:rPr>
          <w:tab/>
        </w:r>
        <w:r>
          <w:rPr>
            <w:noProof/>
            <w:webHidden/>
          </w:rPr>
          <w:fldChar w:fldCharType="begin"/>
        </w:r>
        <w:r>
          <w:rPr>
            <w:noProof/>
            <w:webHidden/>
          </w:rPr>
          <w:instrText xml:space="preserve"> PAGEREF _Toc171084309 \h </w:instrText>
        </w:r>
        <w:r>
          <w:rPr>
            <w:noProof/>
            <w:webHidden/>
          </w:rPr>
        </w:r>
        <w:r>
          <w:rPr>
            <w:noProof/>
            <w:webHidden/>
          </w:rPr>
          <w:fldChar w:fldCharType="separate"/>
        </w:r>
        <w:r>
          <w:rPr>
            <w:noProof/>
            <w:webHidden/>
          </w:rPr>
          <w:t>15</w:t>
        </w:r>
        <w:r>
          <w:rPr>
            <w:noProof/>
            <w:webHidden/>
          </w:rPr>
          <w:fldChar w:fldCharType="end"/>
        </w:r>
      </w:hyperlink>
    </w:p>
    <w:p w14:paraId="4364D61E" w14:textId="0C29E271"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10" w:history="1">
        <w:r w:rsidRPr="00915C01">
          <w:rPr>
            <w:rStyle w:val="Hyperlink"/>
            <w:noProof/>
          </w:rPr>
          <w:t>3.2.2.</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Lógica de Jogo</w:t>
        </w:r>
        <w:r>
          <w:rPr>
            <w:noProof/>
            <w:webHidden/>
          </w:rPr>
          <w:tab/>
        </w:r>
        <w:r>
          <w:rPr>
            <w:noProof/>
            <w:webHidden/>
          </w:rPr>
          <w:fldChar w:fldCharType="begin"/>
        </w:r>
        <w:r>
          <w:rPr>
            <w:noProof/>
            <w:webHidden/>
          </w:rPr>
          <w:instrText xml:space="preserve"> PAGEREF _Toc171084310 \h </w:instrText>
        </w:r>
        <w:r>
          <w:rPr>
            <w:noProof/>
            <w:webHidden/>
          </w:rPr>
        </w:r>
        <w:r>
          <w:rPr>
            <w:noProof/>
            <w:webHidden/>
          </w:rPr>
          <w:fldChar w:fldCharType="separate"/>
        </w:r>
        <w:r>
          <w:rPr>
            <w:noProof/>
            <w:webHidden/>
          </w:rPr>
          <w:t>15</w:t>
        </w:r>
        <w:r>
          <w:rPr>
            <w:noProof/>
            <w:webHidden/>
          </w:rPr>
          <w:fldChar w:fldCharType="end"/>
        </w:r>
      </w:hyperlink>
    </w:p>
    <w:p w14:paraId="0E7706C8" w14:textId="714EB818"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11" w:history="1">
        <w:r w:rsidRPr="00915C01">
          <w:rPr>
            <w:rStyle w:val="Hyperlink"/>
            <w:noProof/>
          </w:rPr>
          <w:t>3.2.3.</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Recursos</w:t>
        </w:r>
        <w:r>
          <w:rPr>
            <w:noProof/>
            <w:webHidden/>
          </w:rPr>
          <w:tab/>
        </w:r>
        <w:r>
          <w:rPr>
            <w:noProof/>
            <w:webHidden/>
          </w:rPr>
          <w:fldChar w:fldCharType="begin"/>
        </w:r>
        <w:r>
          <w:rPr>
            <w:noProof/>
            <w:webHidden/>
          </w:rPr>
          <w:instrText xml:space="preserve"> PAGEREF _Toc171084311 \h </w:instrText>
        </w:r>
        <w:r>
          <w:rPr>
            <w:noProof/>
            <w:webHidden/>
          </w:rPr>
        </w:r>
        <w:r>
          <w:rPr>
            <w:noProof/>
            <w:webHidden/>
          </w:rPr>
          <w:fldChar w:fldCharType="separate"/>
        </w:r>
        <w:r>
          <w:rPr>
            <w:noProof/>
            <w:webHidden/>
          </w:rPr>
          <w:t>16</w:t>
        </w:r>
        <w:r>
          <w:rPr>
            <w:noProof/>
            <w:webHidden/>
          </w:rPr>
          <w:fldChar w:fldCharType="end"/>
        </w:r>
      </w:hyperlink>
    </w:p>
    <w:p w14:paraId="074BDDE2" w14:textId="49BC283D" w:rsidR="00B65DD6" w:rsidRDefault="00B65DD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84312" w:history="1">
        <w:r w:rsidRPr="00915C01">
          <w:rPr>
            <w:rStyle w:val="Hyperlink"/>
            <w:noProof/>
          </w:rPr>
          <w:t>3.3.</w:t>
        </w:r>
        <w:r>
          <w:rPr>
            <w:rFonts w:asciiTheme="minorHAnsi" w:eastAsiaTheme="minorEastAsia" w:hAnsiTheme="minorHAnsi" w:cstheme="minorBidi"/>
            <w:b w:val="0"/>
            <w:bCs w:val="0"/>
            <w:noProof/>
            <w:kern w:val="2"/>
            <w:szCs w:val="24"/>
            <w:lang w:val="en-PT" w:eastAsia="en-GB"/>
            <w14:ligatures w14:val="standardContextual"/>
          </w:rPr>
          <w:tab/>
        </w:r>
        <w:r w:rsidRPr="00915C01">
          <w:rPr>
            <w:rStyle w:val="Hyperlink"/>
            <w:noProof/>
          </w:rPr>
          <w:t>Vertente Didática</w:t>
        </w:r>
        <w:r>
          <w:rPr>
            <w:noProof/>
            <w:webHidden/>
          </w:rPr>
          <w:tab/>
        </w:r>
        <w:r>
          <w:rPr>
            <w:noProof/>
            <w:webHidden/>
          </w:rPr>
          <w:fldChar w:fldCharType="begin"/>
        </w:r>
        <w:r>
          <w:rPr>
            <w:noProof/>
            <w:webHidden/>
          </w:rPr>
          <w:instrText xml:space="preserve"> PAGEREF _Toc171084312 \h </w:instrText>
        </w:r>
        <w:r>
          <w:rPr>
            <w:noProof/>
            <w:webHidden/>
          </w:rPr>
        </w:r>
        <w:r>
          <w:rPr>
            <w:noProof/>
            <w:webHidden/>
          </w:rPr>
          <w:fldChar w:fldCharType="separate"/>
        </w:r>
        <w:r>
          <w:rPr>
            <w:noProof/>
            <w:webHidden/>
          </w:rPr>
          <w:t>16</w:t>
        </w:r>
        <w:r>
          <w:rPr>
            <w:noProof/>
            <w:webHidden/>
          </w:rPr>
          <w:fldChar w:fldCharType="end"/>
        </w:r>
      </w:hyperlink>
    </w:p>
    <w:p w14:paraId="048BD590" w14:textId="4A2D544D" w:rsidR="00B65DD6" w:rsidRDefault="00B65DD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84313" w:history="1">
        <w:r w:rsidRPr="00915C01">
          <w:rPr>
            <w:rStyle w:val="Hyperlink"/>
            <w:noProof/>
          </w:rPr>
          <w:t>3.4.</w:t>
        </w:r>
        <w:r>
          <w:rPr>
            <w:rFonts w:asciiTheme="minorHAnsi" w:eastAsiaTheme="minorEastAsia" w:hAnsiTheme="minorHAnsi" w:cstheme="minorBidi"/>
            <w:b w:val="0"/>
            <w:bCs w:val="0"/>
            <w:noProof/>
            <w:kern w:val="2"/>
            <w:szCs w:val="24"/>
            <w:lang w:val="en-PT" w:eastAsia="en-GB"/>
            <w14:ligatures w14:val="standardContextual"/>
          </w:rPr>
          <w:tab/>
        </w:r>
        <w:r w:rsidRPr="00915C01">
          <w:rPr>
            <w:rStyle w:val="Hyperlink"/>
            <w:noProof/>
          </w:rPr>
          <w:t>Vertente Lúdica</w:t>
        </w:r>
        <w:r>
          <w:rPr>
            <w:noProof/>
            <w:webHidden/>
          </w:rPr>
          <w:tab/>
        </w:r>
        <w:r>
          <w:rPr>
            <w:noProof/>
            <w:webHidden/>
          </w:rPr>
          <w:fldChar w:fldCharType="begin"/>
        </w:r>
        <w:r>
          <w:rPr>
            <w:noProof/>
            <w:webHidden/>
          </w:rPr>
          <w:instrText xml:space="preserve"> PAGEREF _Toc171084313 \h </w:instrText>
        </w:r>
        <w:r>
          <w:rPr>
            <w:noProof/>
            <w:webHidden/>
          </w:rPr>
        </w:r>
        <w:r>
          <w:rPr>
            <w:noProof/>
            <w:webHidden/>
          </w:rPr>
          <w:fldChar w:fldCharType="separate"/>
        </w:r>
        <w:r>
          <w:rPr>
            <w:noProof/>
            <w:webHidden/>
          </w:rPr>
          <w:t>16</w:t>
        </w:r>
        <w:r>
          <w:rPr>
            <w:noProof/>
            <w:webHidden/>
          </w:rPr>
          <w:fldChar w:fldCharType="end"/>
        </w:r>
      </w:hyperlink>
    </w:p>
    <w:p w14:paraId="038C9A1B" w14:textId="1D10113F" w:rsidR="00B65DD6" w:rsidRDefault="00B65DD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84314" w:history="1">
        <w:r w:rsidRPr="00915C01">
          <w:rPr>
            <w:rStyle w:val="Hyperlink"/>
            <w:noProof/>
          </w:rPr>
          <w:t>3.5.</w:t>
        </w:r>
        <w:r>
          <w:rPr>
            <w:rFonts w:asciiTheme="minorHAnsi" w:eastAsiaTheme="minorEastAsia" w:hAnsiTheme="minorHAnsi" w:cstheme="minorBidi"/>
            <w:b w:val="0"/>
            <w:bCs w:val="0"/>
            <w:noProof/>
            <w:kern w:val="2"/>
            <w:szCs w:val="24"/>
            <w:lang w:val="en-PT" w:eastAsia="en-GB"/>
            <w14:ligatures w14:val="standardContextual"/>
          </w:rPr>
          <w:tab/>
        </w:r>
        <w:r w:rsidRPr="00915C01">
          <w:rPr>
            <w:rStyle w:val="Hyperlink"/>
            <w:noProof/>
          </w:rPr>
          <w:t>Protótipo</w:t>
        </w:r>
        <w:r>
          <w:rPr>
            <w:noProof/>
            <w:webHidden/>
          </w:rPr>
          <w:tab/>
        </w:r>
        <w:r>
          <w:rPr>
            <w:noProof/>
            <w:webHidden/>
          </w:rPr>
          <w:fldChar w:fldCharType="begin"/>
        </w:r>
        <w:r>
          <w:rPr>
            <w:noProof/>
            <w:webHidden/>
          </w:rPr>
          <w:instrText xml:space="preserve"> PAGEREF _Toc171084314 \h </w:instrText>
        </w:r>
        <w:r>
          <w:rPr>
            <w:noProof/>
            <w:webHidden/>
          </w:rPr>
        </w:r>
        <w:r>
          <w:rPr>
            <w:noProof/>
            <w:webHidden/>
          </w:rPr>
          <w:fldChar w:fldCharType="separate"/>
        </w:r>
        <w:r>
          <w:rPr>
            <w:noProof/>
            <w:webHidden/>
          </w:rPr>
          <w:t>17</w:t>
        </w:r>
        <w:r>
          <w:rPr>
            <w:noProof/>
            <w:webHidden/>
          </w:rPr>
          <w:fldChar w:fldCharType="end"/>
        </w:r>
      </w:hyperlink>
    </w:p>
    <w:p w14:paraId="4400B867" w14:textId="23D0AF11" w:rsidR="00B65DD6" w:rsidRDefault="00B65DD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84315" w:history="1">
        <w:r w:rsidRPr="00915C01">
          <w:rPr>
            <w:rStyle w:val="Hyperlink"/>
            <w:noProof/>
          </w:rPr>
          <w:t>3.6.</w:t>
        </w:r>
        <w:r>
          <w:rPr>
            <w:rFonts w:asciiTheme="minorHAnsi" w:eastAsiaTheme="minorEastAsia" w:hAnsiTheme="minorHAnsi" w:cstheme="minorBidi"/>
            <w:b w:val="0"/>
            <w:bCs w:val="0"/>
            <w:noProof/>
            <w:kern w:val="2"/>
            <w:szCs w:val="24"/>
            <w:lang w:val="en-PT" w:eastAsia="en-GB"/>
            <w14:ligatures w14:val="standardContextual"/>
          </w:rPr>
          <w:tab/>
        </w:r>
        <w:r w:rsidRPr="00915C01">
          <w:rPr>
            <w:rStyle w:val="Hyperlink"/>
            <w:noProof/>
          </w:rPr>
          <w:t>Dispositivos Android</w:t>
        </w:r>
        <w:r>
          <w:rPr>
            <w:noProof/>
            <w:webHidden/>
          </w:rPr>
          <w:tab/>
        </w:r>
        <w:r>
          <w:rPr>
            <w:noProof/>
            <w:webHidden/>
          </w:rPr>
          <w:fldChar w:fldCharType="begin"/>
        </w:r>
        <w:r>
          <w:rPr>
            <w:noProof/>
            <w:webHidden/>
          </w:rPr>
          <w:instrText xml:space="preserve"> PAGEREF _Toc171084315 \h </w:instrText>
        </w:r>
        <w:r>
          <w:rPr>
            <w:noProof/>
            <w:webHidden/>
          </w:rPr>
        </w:r>
        <w:r>
          <w:rPr>
            <w:noProof/>
            <w:webHidden/>
          </w:rPr>
          <w:fldChar w:fldCharType="separate"/>
        </w:r>
        <w:r>
          <w:rPr>
            <w:noProof/>
            <w:webHidden/>
          </w:rPr>
          <w:t>21</w:t>
        </w:r>
        <w:r>
          <w:rPr>
            <w:noProof/>
            <w:webHidden/>
          </w:rPr>
          <w:fldChar w:fldCharType="end"/>
        </w:r>
      </w:hyperlink>
    </w:p>
    <w:p w14:paraId="6AAF22E7" w14:textId="34EEBBBE" w:rsidR="00B65DD6" w:rsidRDefault="00B65DD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84316" w:history="1">
        <w:r w:rsidRPr="00915C01">
          <w:rPr>
            <w:rStyle w:val="Hyperlink"/>
            <w:noProof/>
          </w:rPr>
          <w:t>3.7.</w:t>
        </w:r>
        <w:r>
          <w:rPr>
            <w:rFonts w:asciiTheme="minorHAnsi" w:eastAsiaTheme="minorEastAsia" w:hAnsiTheme="minorHAnsi" w:cstheme="minorBidi"/>
            <w:b w:val="0"/>
            <w:bCs w:val="0"/>
            <w:noProof/>
            <w:kern w:val="2"/>
            <w:szCs w:val="24"/>
            <w:lang w:val="en-PT" w:eastAsia="en-GB"/>
            <w14:ligatures w14:val="standardContextual"/>
          </w:rPr>
          <w:tab/>
        </w:r>
        <w:r w:rsidRPr="00915C01">
          <w:rPr>
            <w:rStyle w:val="Hyperlink"/>
            <w:noProof/>
          </w:rPr>
          <w:t>Jogo com a Framework Vuforia</w:t>
        </w:r>
        <w:r>
          <w:rPr>
            <w:noProof/>
            <w:webHidden/>
          </w:rPr>
          <w:tab/>
        </w:r>
        <w:r>
          <w:rPr>
            <w:noProof/>
            <w:webHidden/>
          </w:rPr>
          <w:fldChar w:fldCharType="begin"/>
        </w:r>
        <w:r>
          <w:rPr>
            <w:noProof/>
            <w:webHidden/>
          </w:rPr>
          <w:instrText xml:space="preserve"> PAGEREF _Toc171084316 \h </w:instrText>
        </w:r>
        <w:r>
          <w:rPr>
            <w:noProof/>
            <w:webHidden/>
          </w:rPr>
        </w:r>
        <w:r>
          <w:rPr>
            <w:noProof/>
            <w:webHidden/>
          </w:rPr>
          <w:fldChar w:fldCharType="separate"/>
        </w:r>
        <w:r>
          <w:rPr>
            <w:noProof/>
            <w:webHidden/>
          </w:rPr>
          <w:t>22</w:t>
        </w:r>
        <w:r>
          <w:rPr>
            <w:noProof/>
            <w:webHidden/>
          </w:rPr>
          <w:fldChar w:fldCharType="end"/>
        </w:r>
      </w:hyperlink>
    </w:p>
    <w:p w14:paraId="5BDAEFCD" w14:textId="47B37106" w:rsidR="00B65DD6" w:rsidRDefault="00B65DD6">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84317" w:history="1">
        <w:r w:rsidRPr="00915C01">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bCs w:val="0"/>
            <w:noProof/>
            <w:kern w:val="2"/>
            <w:lang w:val="en-PT" w:eastAsia="en-GB"/>
            <w14:ligatures w14:val="standardContextual"/>
          </w:rPr>
          <w:tab/>
        </w:r>
        <w:r w:rsidRPr="00915C01">
          <w:rPr>
            <w:rStyle w:val="Hyperlink"/>
            <w:noProof/>
          </w:rPr>
          <w:t>Desenvolvimento</w:t>
        </w:r>
        <w:r>
          <w:rPr>
            <w:noProof/>
            <w:webHidden/>
          </w:rPr>
          <w:tab/>
        </w:r>
        <w:r>
          <w:rPr>
            <w:noProof/>
            <w:webHidden/>
          </w:rPr>
          <w:fldChar w:fldCharType="begin"/>
        </w:r>
        <w:r>
          <w:rPr>
            <w:noProof/>
            <w:webHidden/>
          </w:rPr>
          <w:instrText xml:space="preserve"> PAGEREF _Toc171084317 \h </w:instrText>
        </w:r>
        <w:r>
          <w:rPr>
            <w:noProof/>
            <w:webHidden/>
          </w:rPr>
        </w:r>
        <w:r>
          <w:rPr>
            <w:noProof/>
            <w:webHidden/>
          </w:rPr>
          <w:fldChar w:fldCharType="separate"/>
        </w:r>
        <w:r>
          <w:rPr>
            <w:noProof/>
            <w:webHidden/>
          </w:rPr>
          <w:t>23</w:t>
        </w:r>
        <w:r>
          <w:rPr>
            <w:noProof/>
            <w:webHidden/>
          </w:rPr>
          <w:fldChar w:fldCharType="end"/>
        </w:r>
      </w:hyperlink>
    </w:p>
    <w:p w14:paraId="792E7D49" w14:textId="6CBFD2C3" w:rsidR="00B65DD6" w:rsidRDefault="00B65DD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84318" w:history="1">
        <w:r w:rsidRPr="00915C01">
          <w:rPr>
            <w:rStyle w:val="Hyperlink"/>
            <w:noProof/>
          </w:rPr>
          <w:t>4.1.</w:t>
        </w:r>
        <w:r>
          <w:rPr>
            <w:rFonts w:asciiTheme="minorHAnsi" w:eastAsiaTheme="minorEastAsia" w:hAnsiTheme="minorHAnsi" w:cstheme="minorBidi"/>
            <w:b w:val="0"/>
            <w:bCs w:val="0"/>
            <w:noProof/>
            <w:kern w:val="2"/>
            <w:szCs w:val="24"/>
            <w:lang w:val="en-PT" w:eastAsia="en-GB"/>
            <w14:ligatures w14:val="standardContextual"/>
          </w:rPr>
          <w:tab/>
        </w:r>
        <w:r w:rsidRPr="00915C01">
          <w:rPr>
            <w:rStyle w:val="Hyperlink"/>
            <w:noProof/>
          </w:rPr>
          <w:t>Unity</w:t>
        </w:r>
        <w:r>
          <w:rPr>
            <w:noProof/>
            <w:webHidden/>
          </w:rPr>
          <w:tab/>
        </w:r>
        <w:r>
          <w:rPr>
            <w:noProof/>
            <w:webHidden/>
          </w:rPr>
          <w:fldChar w:fldCharType="begin"/>
        </w:r>
        <w:r>
          <w:rPr>
            <w:noProof/>
            <w:webHidden/>
          </w:rPr>
          <w:instrText xml:space="preserve"> PAGEREF _Toc171084318 \h </w:instrText>
        </w:r>
        <w:r>
          <w:rPr>
            <w:noProof/>
            <w:webHidden/>
          </w:rPr>
        </w:r>
        <w:r>
          <w:rPr>
            <w:noProof/>
            <w:webHidden/>
          </w:rPr>
          <w:fldChar w:fldCharType="separate"/>
        </w:r>
        <w:r>
          <w:rPr>
            <w:noProof/>
            <w:webHidden/>
          </w:rPr>
          <w:t>23</w:t>
        </w:r>
        <w:r>
          <w:rPr>
            <w:noProof/>
            <w:webHidden/>
          </w:rPr>
          <w:fldChar w:fldCharType="end"/>
        </w:r>
      </w:hyperlink>
    </w:p>
    <w:p w14:paraId="0789565B" w14:textId="0184464C"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19" w:history="1">
        <w:r w:rsidRPr="00915C01">
          <w:rPr>
            <w:rStyle w:val="Hyperlink"/>
            <w:noProof/>
          </w:rPr>
          <w:t>4.1.1.</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Recursos</w:t>
        </w:r>
        <w:r>
          <w:rPr>
            <w:noProof/>
            <w:webHidden/>
          </w:rPr>
          <w:tab/>
        </w:r>
        <w:r>
          <w:rPr>
            <w:noProof/>
            <w:webHidden/>
          </w:rPr>
          <w:fldChar w:fldCharType="begin"/>
        </w:r>
        <w:r>
          <w:rPr>
            <w:noProof/>
            <w:webHidden/>
          </w:rPr>
          <w:instrText xml:space="preserve"> PAGEREF _Toc171084319 \h </w:instrText>
        </w:r>
        <w:r>
          <w:rPr>
            <w:noProof/>
            <w:webHidden/>
          </w:rPr>
        </w:r>
        <w:r>
          <w:rPr>
            <w:noProof/>
            <w:webHidden/>
          </w:rPr>
          <w:fldChar w:fldCharType="separate"/>
        </w:r>
        <w:r>
          <w:rPr>
            <w:noProof/>
            <w:webHidden/>
          </w:rPr>
          <w:t>23</w:t>
        </w:r>
        <w:r>
          <w:rPr>
            <w:noProof/>
            <w:webHidden/>
          </w:rPr>
          <w:fldChar w:fldCharType="end"/>
        </w:r>
      </w:hyperlink>
    </w:p>
    <w:p w14:paraId="3AC285B3" w14:textId="2C2CE98D"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20" w:history="1">
        <w:r w:rsidRPr="00915C01">
          <w:rPr>
            <w:rStyle w:val="Hyperlink"/>
            <w:noProof/>
          </w:rPr>
          <w:t>4.1.2.</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Editor</w:t>
        </w:r>
        <w:r>
          <w:rPr>
            <w:noProof/>
            <w:webHidden/>
          </w:rPr>
          <w:tab/>
        </w:r>
        <w:r>
          <w:rPr>
            <w:noProof/>
            <w:webHidden/>
          </w:rPr>
          <w:fldChar w:fldCharType="begin"/>
        </w:r>
        <w:r>
          <w:rPr>
            <w:noProof/>
            <w:webHidden/>
          </w:rPr>
          <w:instrText xml:space="preserve"> PAGEREF _Toc171084320 \h </w:instrText>
        </w:r>
        <w:r>
          <w:rPr>
            <w:noProof/>
            <w:webHidden/>
          </w:rPr>
        </w:r>
        <w:r>
          <w:rPr>
            <w:noProof/>
            <w:webHidden/>
          </w:rPr>
          <w:fldChar w:fldCharType="separate"/>
        </w:r>
        <w:r>
          <w:rPr>
            <w:noProof/>
            <w:webHidden/>
          </w:rPr>
          <w:t>23</w:t>
        </w:r>
        <w:r>
          <w:rPr>
            <w:noProof/>
            <w:webHidden/>
          </w:rPr>
          <w:fldChar w:fldCharType="end"/>
        </w:r>
      </w:hyperlink>
    </w:p>
    <w:p w14:paraId="538FF70C" w14:textId="4B2792C6"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21" w:history="1">
        <w:r w:rsidRPr="00915C01">
          <w:rPr>
            <w:rStyle w:val="Hyperlink"/>
            <w:noProof/>
          </w:rPr>
          <w:t>4.1.3.</w:t>
        </w:r>
        <w:r>
          <w:rPr>
            <w:rFonts w:asciiTheme="minorHAnsi" w:eastAsiaTheme="minorEastAsia" w:hAnsiTheme="minorHAnsi" w:cstheme="minorBidi"/>
            <w:noProof/>
            <w:kern w:val="2"/>
            <w:szCs w:val="24"/>
            <w:lang w:val="en-PT" w:eastAsia="en-GB"/>
            <w14:ligatures w14:val="standardContextual"/>
          </w:rPr>
          <w:tab/>
        </w:r>
        <w:r w:rsidRPr="00915C01">
          <w:rPr>
            <w:rStyle w:val="Hyperlink"/>
            <w:i/>
            <w:iCs/>
            <w:noProof/>
          </w:rPr>
          <w:t>Packages</w:t>
        </w:r>
        <w:r>
          <w:rPr>
            <w:noProof/>
            <w:webHidden/>
          </w:rPr>
          <w:tab/>
        </w:r>
        <w:r>
          <w:rPr>
            <w:noProof/>
            <w:webHidden/>
          </w:rPr>
          <w:fldChar w:fldCharType="begin"/>
        </w:r>
        <w:r>
          <w:rPr>
            <w:noProof/>
            <w:webHidden/>
          </w:rPr>
          <w:instrText xml:space="preserve"> PAGEREF _Toc171084321 \h </w:instrText>
        </w:r>
        <w:r>
          <w:rPr>
            <w:noProof/>
            <w:webHidden/>
          </w:rPr>
        </w:r>
        <w:r>
          <w:rPr>
            <w:noProof/>
            <w:webHidden/>
          </w:rPr>
          <w:fldChar w:fldCharType="separate"/>
        </w:r>
        <w:r>
          <w:rPr>
            <w:noProof/>
            <w:webHidden/>
          </w:rPr>
          <w:t>24</w:t>
        </w:r>
        <w:r>
          <w:rPr>
            <w:noProof/>
            <w:webHidden/>
          </w:rPr>
          <w:fldChar w:fldCharType="end"/>
        </w:r>
      </w:hyperlink>
    </w:p>
    <w:p w14:paraId="55056B17" w14:textId="7F08013A"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22" w:history="1">
        <w:r w:rsidRPr="00915C01">
          <w:rPr>
            <w:rStyle w:val="Hyperlink"/>
            <w:noProof/>
          </w:rPr>
          <w:t>4.1.4.</w:t>
        </w:r>
        <w:r>
          <w:rPr>
            <w:rFonts w:asciiTheme="minorHAnsi" w:eastAsiaTheme="minorEastAsia" w:hAnsiTheme="minorHAnsi" w:cstheme="minorBidi"/>
            <w:noProof/>
            <w:kern w:val="2"/>
            <w:szCs w:val="24"/>
            <w:lang w:val="en-PT" w:eastAsia="en-GB"/>
            <w14:ligatures w14:val="standardContextual"/>
          </w:rPr>
          <w:tab/>
        </w:r>
        <w:r w:rsidRPr="00915C01">
          <w:rPr>
            <w:rStyle w:val="Hyperlink"/>
            <w:i/>
            <w:iCs/>
            <w:noProof/>
          </w:rPr>
          <w:t>Scenes</w:t>
        </w:r>
        <w:r>
          <w:rPr>
            <w:noProof/>
            <w:webHidden/>
          </w:rPr>
          <w:tab/>
        </w:r>
        <w:r>
          <w:rPr>
            <w:noProof/>
            <w:webHidden/>
          </w:rPr>
          <w:fldChar w:fldCharType="begin"/>
        </w:r>
        <w:r>
          <w:rPr>
            <w:noProof/>
            <w:webHidden/>
          </w:rPr>
          <w:instrText xml:space="preserve"> PAGEREF _Toc171084322 \h </w:instrText>
        </w:r>
        <w:r>
          <w:rPr>
            <w:noProof/>
            <w:webHidden/>
          </w:rPr>
        </w:r>
        <w:r>
          <w:rPr>
            <w:noProof/>
            <w:webHidden/>
          </w:rPr>
          <w:fldChar w:fldCharType="separate"/>
        </w:r>
        <w:r>
          <w:rPr>
            <w:noProof/>
            <w:webHidden/>
          </w:rPr>
          <w:t>25</w:t>
        </w:r>
        <w:r>
          <w:rPr>
            <w:noProof/>
            <w:webHidden/>
          </w:rPr>
          <w:fldChar w:fldCharType="end"/>
        </w:r>
      </w:hyperlink>
    </w:p>
    <w:p w14:paraId="4BEA2221" w14:textId="45D24B19"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23" w:history="1">
        <w:r w:rsidRPr="00915C01">
          <w:rPr>
            <w:rStyle w:val="Hyperlink"/>
            <w:noProof/>
          </w:rPr>
          <w:t>4.1.5.</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Sistema de partículas</w:t>
        </w:r>
        <w:r>
          <w:rPr>
            <w:noProof/>
            <w:webHidden/>
          </w:rPr>
          <w:tab/>
        </w:r>
        <w:r>
          <w:rPr>
            <w:noProof/>
            <w:webHidden/>
          </w:rPr>
          <w:fldChar w:fldCharType="begin"/>
        </w:r>
        <w:r>
          <w:rPr>
            <w:noProof/>
            <w:webHidden/>
          </w:rPr>
          <w:instrText xml:space="preserve"> PAGEREF _Toc171084323 \h </w:instrText>
        </w:r>
        <w:r>
          <w:rPr>
            <w:noProof/>
            <w:webHidden/>
          </w:rPr>
        </w:r>
        <w:r>
          <w:rPr>
            <w:noProof/>
            <w:webHidden/>
          </w:rPr>
          <w:fldChar w:fldCharType="separate"/>
        </w:r>
        <w:r>
          <w:rPr>
            <w:noProof/>
            <w:webHidden/>
          </w:rPr>
          <w:t>25</w:t>
        </w:r>
        <w:r>
          <w:rPr>
            <w:noProof/>
            <w:webHidden/>
          </w:rPr>
          <w:fldChar w:fldCharType="end"/>
        </w:r>
      </w:hyperlink>
    </w:p>
    <w:p w14:paraId="702C1E7B" w14:textId="68100C87"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24" w:history="1">
        <w:r w:rsidRPr="00915C01">
          <w:rPr>
            <w:rStyle w:val="Hyperlink"/>
            <w:noProof/>
          </w:rPr>
          <w:t>4.1.6.</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Áudio</w:t>
        </w:r>
        <w:r>
          <w:rPr>
            <w:noProof/>
            <w:webHidden/>
          </w:rPr>
          <w:tab/>
        </w:r>
        <w:r>
          <w:rPr>
            <w:noProof/>
            <w:webHidden/>
          </w:rPr>
          <w:fldChar w:fldCharType="begin"/>
        </w:r>
        <w:r>
          <w:rPr>
            <w:noProof/>
            <w:webHidden/>
          </w:rPr>
          <w:instrText xml:space="preserve"> PAGEREF _Toc171084324 \h </w:instrText>
        </w:r>
        <w:r>
          <w:rPr>
            <w:noProof/>
            <w:webHidden/>
          </w:rPr>
        </w:r>
        <w:r>
          <w:rPr>
            <w:noProof/>
            <w:webHidden/>
          </w:rPr>
          <w:fldChar w:fldCharType="separate"/>
        </w:r>
        <w:r>
          <w:rPr>
            <w:noProof/>
            <w:webHidden/>
          </w:rPr>
          <w:t>26</w:t>
        </w:r>
        <w:r>
          <w:rPr>
            <w:noProof/>
            <w:webHidden/>
          </w:rPr>
          <w:fldChar w:fldCharType="end"/>
        </w:r>
      </w:hyperlink>
    </w:p>
    <w:p w14:paraId="679A545C" w14:textId="42555C13"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25" w:history="1">
        <w:r w:rsidRPr="00915C01">
          <w:rPr>
            <w:rStyle w:val="Hyperlink"/>
            <w:noProof/>
          </w:rPr>
          <w:t>4.1.7.</w:t>
        </w:r>
        <w:r>
          <w:rPr>
            <w:rFonts w:asciiTheme="minorHAnsi" w:eastAsiaTheme="minorEastAsia" w:hAnsiTheme="minorHAnsi" w:cstheme="minorBidi"/>
            <w:noProof/>
            <w:kern w:val="2"/>
            <w:szCs w:val="24"/>
            <w:lang w:val="en-PT" w:eastAsia="en-GB"/>
            <w14:ligatures w14:val="standardContextual"/>
          </w:rPr>
          <w:tab/>
        </w:r>
        <w:r w:rsidRPr="00915C01">
          <w:rPr>
            <w:rStyle w:val="Hyperlink"/>
            <w:i/>
            <w:iCs/>
            <w:noProof/>
          </w:rPr>
          <w:t>Scripts</w:t>
        </w:r>
        <w:r>
          <w:rPr>
            <w:noProof/>
            <w:webHidden/>
          </w:rPr>
          <w:tab/>
        </w:r>
        <w:r>
          <w:rPr>
            <w:noProof/>
            <w:webHidden/>
          </w:rPr>
          <w:fldChar w:fldCharType="begin"/>
        </w:r>
        <w:r>
          <w:rPr>
            <w:noProof/>
            <w:webHidden/>
          </w:rPr>
          <w:instrText xml:space="preserve"> PAGEREF _Toc171084325 \h </w:instrText>
        </w:r>
        <w:r>
          <w:rPr>
            <w:noProof/>
            <w:webHidden/>
          </w:rPr>
        </w:r>
        <w:r>
          <w:rPr>
            <w:noProof/>
            <w:webHidden/>
          </w:rPr>
          <w:fldChar w:fldCharType="separate"/>
        </w:r>
        <w:r>
          <w:rPr>
            <w:noProof/>
            <w:webHidden/>
          </w:rPr>
          <w:t>27</w:t>
        </w:r>
        <w:r>
          <w:rPr>
            <w:noProof/>
            <w:webHidden/>
          </w:rPr>
          <w:fldChar w:fldCharType="end"/>
        </w:r>
      </w:hyperlink>
    </w:p>
    <w:p w14:paraId="26A33B0B" w14:textId="75FCB3C0"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26" w:history="1">
        <w:r w:rsidRPr="00915C01">
          <w:rPr>
            <w:rStyle w:val="Hyperlink"/>
            <w:noProof/>
          </w:rPr>
          <w:t>4.1.8.</w:t>
        </w:r>
        <w:r>
          <w:rPr>
            <w:rFonts w:asciiTheme="minorHAnsi" w:eastAsiaTheme="minorEastAsia" w:hAnsiTheme="minorHAnsi" w:cstheme="minorBidi"/>
            <w:noProof/>
            <w:kern w:val="2"/>
            <w:szCs w:val="24"/>
            <w:lang w:val="en-PT" w:eastAsia="en-GB"/>
            <w14:ligatures w14:val="standardContextual"/>
          </w:rPr>
          <w:tab/>
        </w:r>
        <w:r w:rsidRPr="00915C01">
          <w:rPr>
            <w:rStyle w:val="Hyperlink"/>
            <w:i/>
            <w:iCs/>
            <w:noProof/>
          </w:rPr>
          <w:t>AR Session</w:t>
        </w:r>
        <w:r w:rsidRPr="00915C01">
          <w:rPr>
            <w:rStyle w:val="Hyperlink"/>
            <w:noProof/>
          </w:rPr>
          <w:t xml:space="preserve"> e </w:t>
        </w:r>
        <w:r w:rsidRPr="00915C01">
          <w:rPr>
            <w:rStyle w:val="Hyperlink"/>
            <w:i/>
            <w:iCs/>
            <w:noProof/>
          </w:rPr>
          <w:t>XR Origin</w:t>
        </w:r>
        <w:r>
          <w:rPr>
            <w:noProof/>
            <w:webHidden/>
          </w:rPr>
          <w:tab/>
        </w:r>
        <w:r>
          <w:rPr>
            <w:noProof/>
            <w:webHidden/>
          </w:rPr>
          <w:fldChar w:fldCharType="begin"/>
        </w:r>
        <w:r>
          <w:rPr>
            <w:noProof/>
            <w:webHidden/>
          </w:rPr>
          <w:instrText xml:space="preserve"> PAGEREF _Toc171084326 \h </w:instrText>
        </w:r>
        <w:r>
          <w:rPr>
            <w:noProof/>
            <w:webHidden/>
          </w:rPr>
        </w:r>
        <w:r>
          <w:rPr>
            <w:noProof/>
            <w:webHidden/>
          </w:rPr>
          <w:fldChar w:fldCharType="separate"/>
        </w:r>
        <w:r>
          <w:rPr>
            <w:noProof/>
            <w:webHidden/>
          </w:rPr>
          <w:t>28</w:t>
        </w:r>
        <w:r>
          <w:rPr>
            <w:noProof/>
            <w:webHidden/>
          </w:rPr>
          <w:fldChar w:fldCharType="end"/>
        </w:r>
      </w:hyperlink>
    </w:p>
    <w:p w14:paraId="5F1CE4DE" w14:textId="0D5BC835"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27" w:history="1">
        <w:r w:rsidRPr="00915C01">
          <w:rPr>
            <w:rStyle w:val="Hyperlink"/>
            <w:noProof/>
          </w:rPr>
          <w:t>4.1.9.</w:t>
        </w:r>
        <w:r>
          <w:rPr>
            <w:rFonts w:asciiTheme="minorHAnsi" w:eastAsiaTheme="minorEastAsia" w:hAnsiTheme="minorHAnsi" w:cstheme="minorBidi"/>
            <w:noProof/>
            <w:kern w:val="2"/>
            <w:szCs w:val="24"/>
            <w:lang w:val="en-PT" w:eastAsia="en-GB"/>
            <w14:ligatures w14:val="standardContextual"/>
          </w:rPr>
          <w:tab/>
        </w:r>
        <w:r w:rsidRPr="00915C01">
          <w:rPr>
            <w:rStyle w:val="Hyperlink"/>
            <w:i/>
            <w:iCs/>
            <w:noProof/>
          </w:rPr>
          <w:t>Prefabs</w:t>
        </w:r>
        <w:r>
          <w:rPr>
            <w:noProof/>
            <w:webHidden/>
          </w:rPr>
          <w:tab/>
        </w:r>
        <w:r>
          <w:rPr>
            <w:noProof/>
            <w:webHidden/>
          </w:rPr>
          <w:fldChar w:fldCharType="begin"/>
        </w:r>
        <w:r>
          <w:rPr>
            <w:noProof/>
            <w:webHidden/>
          </w:rPr>
          <w:instrText xml:space="preserve"> PAGEREF _Toc171084327 \h </w:instrText>
        </w:r>
        <w:r>
          <w:rPr>
            <w:noProof/>
            <w:webHidden/>
          </w:rPr>
        </w:r>
        <w:r>
          <w:rPr>
            <w:noProof/>
            <w:webHidden/>
          </w:rPr>
          <w:fldChar w:fldCharType="separate"/>
        </w:r>
        <w:r>
          <w:rPr>
            <w:noProof/>
            <w:webHidden/>
          </w:rPr>
          <w:t>28</w:t>
        </w:r>
        <w:r>
          <w:rPr>
            <w:noProof/>
            <w:webHidden/>
          </w:rPr>
          <w:fldChar w:fldCharType="end"/>
        </w:r>
      </w:hyperlink>
    </w:p>
    <w:p w14:paraId="72850A9D" w14:textId="16F5CF1A" w:rsidR="00B65DD6" w:rsidRDefault="00B65DD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28" w:history="1">
        <w:r w:rsidRPr="00915C01">
          <w:rPr>
            <w:rStyle w:val="Hyperlink"/>
            <w:noProof/>
          </w:rPr>
          <w:t>4.1.10.</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Animações</w:t>
        </w:r>
        <w:r>
          <w:rPr>
            <w:noProof/>
            <w:webHidden/>
          </w:rPr>
          <w:tab/>
        </w:r>
        <w:r>
          <w:rPr>
            <w:noProof/>
            <w:webHidden/>
          </w:rPr>
          <w:fldChar w:fldCharType="begin"/>
        </w:r>
        <w:r>
          <w:rPr>
            <w:noProof/>
            <w:webHidden/>
          </w:rPr>
          <w:instrText xml:space="preserve"> PAGEREF _Toc171084328 \h </w:instrText>
        </w:r>
        <w:r>
          <w:rPr>
            <w:noProof/>
            <w:webHidden/>
          </w:rPr>
        </w:r>
        <w:r>
          <w:rPr>
            <w:noProof/>
            <w:webHidden/>
          </w:rPr>
          <w:fldChar w:fldCharType="separate"/>
        </w:r>
        <w:r>
          <w:rPr>
            <w:noProof/>
            <w:webHidden/>
          </w:rPr>
          <w:t>28</w:t>
        </w:r>
        <w:r>
          <w:rPr>
            <w:noProof/>
            <w:webHidden/>
          </w:rPr>
          <w:fldChar w:fldCharType="end"/>
        </w:r>
      </w:hyperlink>
    </w:p>
    <w:p w14:paraId="74F50D70" w14:textId="555D880D" w:rsidR="00B65DD6" w:rsidRDefault="00B65DD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84329" w:history="1">
        <w:r w:rsidRPr="00915C01">
          <w:rPr>
            <w:rStyle w:val="Hyperlink"/>
            <w:noProof/>
          </w:rPr>
          <w:t>4.2.</w:t>
        </w:r>
        <w:r>
          <w:rPr>
            <w:rFonts w:asciiTheme="minorHAnsi" w:eastAsiaTheme="minorEastAsia" w:hAnsiTheme="minorHAnsi" w:cstheme="minorBidi"/>
            <w:b w:val="0"/>
            <w:bCs w:val="0"/>
            <w:noProof/>
            <w:kern w:val="2"/>
            <w:szCs w:val="24"/>
            <w:lang w:val="en-PT" w:eastAsia="en-GB"/>
            <w14:ligatures w14:val="standardContextual"/>
          </w:rPr>
          <w:tab/>
        </w:r>
        <w:r w:rsidRPr="00915C01">
          <w:rPr>
            <w:rStyle w:val="Hyperlink"/>
            <w:noProof/>
          </w:rPr>
          <w:t>Blender</w:t>
        </w:r>
        <w:r>
          <w:rPr>
            <w:noProof/>
            <w:webHidden/>
          </w:rPr>
          <w:tab/>
        </w:r>
        <w:r>
          <w:rPr>
            <w:noProof/>
            <w:webHidden/>
          </w:rPr>
          <w:fldChar w:fldCharType="begin"/>
        </w:r>
        <w:r>
          <w:rPr>
            <w:noProof/>
            <w:webHidden/>
          </w:rPr>
          <w:instrText xml:space="preserve"> PAGEREF _Toc171084329 \h </w:instrText>
        </w:r>
        <w:r>
          <w:rPr>
            <w:noProof/>
            <w:webHidden/>
          </w:rPr>
        </w:r>
        <w:r>
          <w:rPr>
            <w:noProof/>
            <w:webHidden/>
          </w:rPr>
          <w:fldChar w:fldCharType="separate"/>
        </w:r>
        <w:r>
          <w:rPr>
            <w:noProof/>
            <w:webHidden/>
          </w:rPr>
          <w:t>29</w:t>
        </w:r>
        <w:r>
          <w:rPr>
            <w:noProof/>
            <w:webHidden/>
          </w:rPr>
          <w:fldChar w:fldCharType="end"/>
        </w:r>
      </w:hyperlink>
    </w:p>
    <w:p w14:paraId="78116ACF" w14:textId="698F6B43"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30" w:history="1">
        <w:r w:rsidRPr="00915C01">
          <w:rPr>
            <w:rStyle w:val="Hyperlink"/>
            <w:noProof/>
          </w:rPr>
          <w:t>4.2.1.</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Modelação</w:t>
        </w:r>
        <w:r>
          <w:rPr>
            <w:noProof/>
            <w:webHidden/>
          </w:rPr>
          <w:tab/>
        </w:r>
        <w:r>
          <w:rPr>
            <w:noProof/>
            <w:webHidden/>
          </w:rPr>
          <w:fldChar w:fldCharType="begin"/>
        </w:r>
        <w:r>
          <w:rPr>
            <w:noProof/>
            <w:webHidden/>
          </w:rPr>
          <w:instrText xml:space="preserve"> PAGEREF _Toc171084330 \h </w:instrText>
        </w:r>
        <w:r>
          <w:rPr>
            <w:noProof/>
            <w:webHidden/>
          </w:rPr>
        </w:r>
        <w:r>
          <w:rPr>
            <w:noProof/>
            <w:webHidden/>
          </w:rPr>
          <w:fldChar w:fldCharType="separate"/>
        </w:r>
        <w:r>
          <w:rPr>
            <w:noProof/>
            <w:webHidden/>
          </w:rPr>
          <w:t>30</w:t>
        </w:r>
        <w:r>
          <w:rPr>
            <w:noProof/>
            <w:webHidden/>
          </w:rPr>
          <w:fldChar w:fldCharType="end"/>
        </w:r>
      </w:hyperlink>
    </w:p>
    <w:p w14:paraId="4F3B8168" w14:textId="20D74698"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31" w:history="1">
        <w:r w:rsidRPr="00915C01">
          <w:rPr>
            <w:rStyle w:val="Hyperlink"/>
            <w:noProof/>
          </w:rPr>
          <w:t>4.2.2.</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Texturização</w:t>
        </w:r>
        <w:r>
          <w:rPr>
            <w:noProof/>
            <w:webHidden/>
          </w:rPr>
          <w:tab/>
        </w:r>
        <w:r>
          <w:rPr>
            <w:noProof/>
            <w:webHidden/>
          </w:rPr>
          <w:fldChar w:fldCharType="begin"/>
        </w:r>
        <w:r>
          <w:rPr>
            <w:noProof/>
            <w:webHidden/>
          </w:rPr>
          <w:instrText xml:space="preserve"> PAGEREF _Toc171084331 \h </w:instrText>
        </w:r>
        <w:r>
          <w:rPr>
            <w:noProof/>
            <w:webHidden/>
          </w:rPr>
        </w:r>
        <w:r>
          <w:rPr>
            <w:noProof/>
            <w:webHidden/>
          </w:rPr>
          <w:fldChar w:fldCharType="separate"/>
        </w:r>
        <w:r>
          <w:rPr>
            <w:noProof/>
            <w:webHidden/>
          </w:rPr>
          <w:t>30</w:t>
        </w:r>
        <w:r>
          <w:rPr>
            <w:noProof/>
            <w:webHidden/>
          </w:rPr>
          <w:fldChar w:fldCharType="end"/>
        </w:r>
      </w:hyperlink>
    </w:p>
    <w:p w14:paraId="38E05683" w14:textId="6716C675"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32" w:history="1">
        <w:r w:rsidRPr="00915C01">
          <w:rPr>
            <w:rStyle w:val="Hyperlink"/>
            <w:noProof/>
          </w:rPr>
          <w:t>4.2.3.</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Exportação de modelos</w:t>
        </w:r>
        <w:r>
          <w:rPr>
            <w:noProof/>
            <w:webHidden/>
          </w:rPr>
          <w:tab/>
        </w:r>
        <w:r>
          <w:rPr>
            <w:noProof/>
            <w:webHidden/>
          </w:rPr>
          <w:fldChar w:fldCharType="begin"/>
        </w:r>
        <w:r>
          <w:rPr>
            <w:noProof/>
            <w:webHidden/>
          </w:rPr>
          <w:instrText xml:space="preserve"> PAGEREF _Toc171084332 \h </w:instrText>
        </w:r>
        <w:r>
          <w:rPr>
            <w:noProof/>
            <w:webHidden/>
          </w:rPr>
        </w:r>
        <w:r>
          <w:rPr>
            <w:noProof/>
            <w:webHidden/>
          </w:rPr>
          <w:fldChar w:fldCharType="separate"/>
        </w:r>
        <w:r>
          <w:rPr>
            <w:noProof/>
            <w:webHidden/>
          </w:rPr>
          <w:t>30</w:t>
        </w:r>
        <w:r>
          <w:rPr>
            <w:noProof/>
            <w:webHidden/>
          </w:rPr>
          <w:fldChar w:fldCharType="end"/>
        </w:r>
      </w:hyperlink>
    </w:p>
    <w:p w14:paraId="1163B05E" w14:textId="5F92B012" w:rsidR="00B65DD6" w:rsidRDefault="00B65DD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84333" w:history="1">
        <w:r w:rsidRPr="00915C01">
          <w:rPr>
            <w:rStyle w:val="Hyperlink"/>
            <w:noProof/>
          </w:rPr>
          <w:t>4.3.</w:t>
        </w:r>
        <w:r>
          <w:rPr>
            <w:rFonts w:asciiTheme="minorHAnsi" w:eastAsiaTheme="minorEastAsia" w:hAnsiTheme="minorHAnsi" w:cstheme="minorBidi"/>
            <w:b w:val="0"/>
            <w:bCs w:val="0"/>
            <w:noProof/>
            <w:kern w:val="2"/>
            <w:szCs w:val="24"/>
            <w:lang w:val="en-PT" w:eastAsia="en-GB"/>
            <w14:ligatures w14:val="standardContextual"/>
          </w:rPr>
          <w:tab/>
        </w:r>
        <w:r w:rsidRPr="00915C01">
          <w:rPr>
            <w:rStyle w:val="Hyperlink"/>
            <w:noProof/>
          </w:rPr>
          <w:t>BraveHearts AR Jogo</w:t>
        </w:r>
        <w:r>
          <w:rPr>
            <w:noProof/>
            <w:webHidden/>
          </w:rPr>
          <w:tab/>
        </w:r>
        <w:r>
          <w:rPr>
            <w:noProof/>
            <w:webHidden/>
          </w:rPr>
          <w:fldChar w:fldCharType="begin"/>
        </w:r>
        <w:r>
          <w:rPr>
            <w:noProof/>
            <w:webHidden/>
          </w:rPr>
          <w:instrText xml:space="preserve"> PAGEREF _Toc171084333 \h </w:instrText>
        </w:r>
        <w:r>
          <w:rPr>
            <w:noProof/>
            <w:webHidden/>
          </w:rPr>
        </w:r>
        <w:r>
          <w:rPr>
            <w:noProof/>
            <w:webHidden/>
          </w:rPr>
          <w:fldChar w:fldCharType="separate"/>
        </w:r>
        <w:r>
          <w:rPr>
            <w:noProof/>
            <w:webHidden/>
          </w:rPr>
          <w:t>30</w:t>
        </w:r>
        <w:r>
          <w:rPr>
            <w:noProof/>
            <w:webHidden/>
          </w:rPr>
          <w:fldChar w:fldCharType="end"/>
        </w:r>
      </w:hyperlink>
    </w:p>
    <w:p w14:paraId="3871B248" w14:textId="659DACC9"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34" w:history="1">
        <w:r w:rsidRPr="00915C01">
          <w:rPr>
            <w:rStyle w:val="Hyperlink"/>
            <w:noProof/>
          </w:rPr>
          <w:t>4.3.1.</w:t>
        </w:r>
        <w:r>
          <w:rPr>
            <w:rFonts w:asciiTheme="minorHAnsi" w:eastAsiaTheme="minorEastAsia" w:hAnsiTheme="minorHAnsi" w:cstheme="minorBidi"/>
            <w:noProof/>
            <w:kern w:val="2"/>
            <w:szCs w:val="24"/>
            <w:lang w:val="en-PT" w:eastAsia="en-GB"/>
            <w14:ligatures w14:val="standardContextual"/>
          </w:rPr>
          <w:tab/>
        </w:r>
        <w:r w:rsidRPr="00915C01">
          <w:rPr>
            <w:rStyle w:val="Hyperlink"/>
            <w:i/>
            <w:iCs/>
            <w:noProof/>
          </w:rPr>
          <w:t>Buddy</w:t>
        </w:r>
        <w:r>
          <w:rPr>
            <w:noProof/>
            <w:webHidden/>
          </w:rPr>
          <w:tab/>
        </w:r>
        <w:r>
          <w:rPr>
            <w:noProof/>
            <w:webHidden/>
          </w:rPr>
          <w:fldChar w:fldCharType="begin"/>
        </w:r>
        <w:r>
          <w:rPr>
            <w:noProof/>
            <w:webHidden/>
          </w:rPr>
          <w:instrText xml:space="preserve"> PAGEREF _Toc171084334 \h </w:instrText>
        </w:r>
        <w:r>
          <w:rPr>
            <w:noProof/>
            <w:webHidden/>
          </w:rPr>
        </w:r>
        <w:r>
          <w:rPr>
            <w:noProof/>
            <w:webHidden/>
          </w:rPr>
          <w:fldChar w:fldCharType="separate"/>
        </w:r>
        <w:r>
          <w:rPr>
            <w:noProof/>
            <w:webHidden/>
          </w:rPr>
          <w:t>31</w:t>
        </w:r>
        <w:r>
          <w:rPr>
            <w:noProof/>
            <w:webHidden/>
          </w:rPr>
          <w:fldChar w:fldCharType="end"/>
        </w:r>
      </w:hyperlink>
    </w:p>
    <w:p w14:paraId="7CD14D78" w14:textId="6845E263"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35" w:history="1">
        <w:r w:rsidRPr="00915C01">
          <w:rPr>
            <w:rStyle w:val="Hyperlink"/>
            <w:noProof/>
          </w:rPr>
          <w:t>4.3.2.</w:t>
        </w:r>
        <w:r>
          <w:rPr>
            <w:rFonts w:asciiTheme="minorHAnsi" w:eastAsiaTheme="minorEastAsia" w:hAnsiTheme="minorHAnsi" w:cstheme="minorBidi"/>
            <w:noProof/>
            <w:kern w:val="2"/>
            <w:szCs w:val="24"/>
            <w:lang w:val="en-PT" w:eastAsia="en-GB"/>
            <w14:ligatures w14:val="standardContextual"/>
          </w:rPr>
          <w:tab/>
        </w:r>
        <w:r w:rsidRPr="00915C01">
          <w:rPr>
            <w:rStyle w:val="Hyperlink"/>
            <w:i/>
            <w:iCs/>
            <w:noProof/>
          </w:rPr>
          <w:t>Start Scene</w:t>
        </w:r>
        <w:r>
          <w:rPr>
            <w:noProof/>
            <w:webHidden/>
          </w:rPr>
          <w:tab/>
        </w:r>
        <w:r>
          <w:rPr>
            <w:noProof/>
            <w:webHidden/>
          </w:rPr>
          <w:fldChar w:fldCharType="begin"/>
        </w:r>
        <w:r>
          <w:rPr>
            <w:noProof/>
            <w:webHidden/>
          </w:rPr>
          <w:instrText xml:space="preserve"> PAGEREF _Toc171084335 \h </w:instrText>
        </w:r>
        <w:r>
          <w:rPr>
            <w:noProof/>
            <w:webHidden/>
          </w:rPr>
        </w:r>
        <w:r>
          <w:rPr>
            <w:noProof/>
            <w:webHidden/>
          </w:rPr>
          <w:fldChar w:fldCharType="separate"/>
        </w:r>
        <w:r>
          <w:rPr>
            <w:noProof/>
            <w:webHidden/>
          </w:rPr>
          <w:t>32</w:t>
        </w:r>
        <w:r>
          <w:rPr>
            <w:noProof/>
            <w:webHidden/>
          </w:rPr>
          <w:fldChar w:fldCharType="end"/>
        </w:r>
      </w:hyperlink>
    </w:p>
    <w:p w14:paraId="0495E238" w14:textId="05D43BEE"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36" w:history="1">
        <w:r w:rsidRPr="00915C01">
          <w:rPr>
            <w:rStyle w:val="Hyperlink"/>
            <w:noProof/>
          </w:rPr>
          <w:t>4.3.3.</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Jogo de memória</w:t>
        </w:r>
        <w:r>
          <w:rPr>
            <w:noProof/>
            <w:webHidden/>
          </w:rPr>
          <w:tab/>
        </w:r>
        <w:r>
          <w:rPr>
            <w:noProof/>
            <w:webHidden/>
          </w:rPr>
          <w:fldChar w:fldCharType="begin"/>
        </w:r>
        <w:r>
          <w:rPr>
            <w:noProof/>
            <w:webHidden/>
          </w:rPr>
          <w:instrText xml:space="preserve"> PAGEREF _Toc171084336 \h </w:instrText>
        </w:r>
        <w:r>
          <w:rPr>
            <w:noProof/>
            <w:webHidden/>
          </w:rPr>
        </w:r>
        <w:r>
          <w:rPr>
            <w:noProof/>
            <w:webHidden/>
          </w:rPr>
          <w:fldChar w:fldCharType="separate"/>
        </w:r>
        <w:r>
          <w:rPr>
            <w:noProof/>
            <w:webHidden/>
          </w:rPr>
          <w:t>33</w:t>
        </w:r>
        <w:r>
          <w:rPr>
            <w:noProof/>
            <w:webHidden/>
          </w:rPr>
          <w:fldChar w:fldCharType="end"/>
        </w:r>
      </w:hyperlink>
    </w:p>
    <w:p w14:paraId="051427EF" w14:textId="2090EFC1"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37" w:history="1">
        <w:r w:rsidRPr="00915C01">
          <w:rPr>
            <w:rStyle w:val="Hyperlink"/>
            <w:noProof/>
          </w:rPr>
          <w:t>4.3.4.</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Minijogos</w:t>
        </w:r>
        <w:r>
          <w:rPr>
            <w:noProof/>
            <w:webHidden/>
          </w:rPr>
          <w:tab/>
        </w:r>
        <w:r>
          <w:rPr>
            <w:noProof/>
            <w:webHidden/>
          </w:rPr>
          <w:fldChar w:fldCharType="begin"/>
        </w:r>
        <w:r>
          <w:rPr>
            <w:noProof/>
            <w:webHidden/>
          </w:rPr>
          <w:instrText xml:space="preserve"> PAGEREF _Toc171084337 \h </w:instrText>
        </w:r>
        <w:r>
          <w:rPr>
            <w:noProof/>
            <w:webHidden/>
          </w:rPr>
        </w:r>
        <w:r>
          <w:rPr>
            <w:noProof/>
            <w:webHidden/>
          </w:rPr>
          <w:fldChar w:fldCharType="separate"/>
        </w:r>
        <w:r>
          <w:rPr>
            <w:noProof/>
            <w:webHidden/>
          </w:rPr>
          <w:t>37</w:t>
        </w:r>
        <w:r>
          <w:rPr>
            <w:noProof/>
            <w:webHidden/>
          </w:rPr>
          <w:fldChar w:fldCharType="end"/>
        </w:r>
      </w:hyperlink>
    </w:p>
    <w:p w14:paraId="714CA807" w14:textId="7FB7C17A" w:rsidR="00B65DD6" w:rsidRDefault="00B65DD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38" w:history="1">
        <w:r w:rsidRPr="00915C01">
          <w:rPr>
            <w:rStyle w:val="Hyperlink"/>
            <w:noProof/>
          </w:rPr>
          <w:t>4.3.4.1.</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Minijogo 1 – Penso EMLA</w:t>
        </w:r>
        <w:r>
          <w:rPr>
            <w:noProof/>
            <w:webHidden/>
          </w:rPr>
          <w:tab/>
        </w:r>
        <w:r>
          <w:rPr>
            <w:noProof/>
            <w:webHidden/>
          </w:rPr>
          <w:fldChar w:fldCharType="begin"/>
        </w:r>
        <w:r>
          <w:rPr>
            <w:noProof/>
            <w:webHidden/>
          </w:rPr>
          <w:instrText xml:space="preserve"> PAGEREF _Toc171084338 \h </w:instrText>
        </w:r>
        <w:r>
          <w:rPr>
            <w:noProof/>
            <w:webHidden/>
          </w:rPr>
        </w:r>
        <w:r>
          <w:rPr>
            <w:noProof/>
            <w:webHidden/>
          </w:rPr>
          <w:fldChar w:fldCharType="separate"/>
        </w:r>
        <w:r>
          <w:rPr>
            <w:noProof/>
            <w:webHidden/>
          </w:rPr>
          <w:t>37</w:t>
        </w:r>
        <w:r>
          <w:rPr>
            <w:noProof/>
            <w:webHidden/>
          </w:rPr>
          <w:fldChar w:fldCharType="end"/>
        </w:r>
      </w:hyperlink>
    </w:p>
    <w:p w14:paraId="24D71B31" w14:textId="4936B933" w:rsidR="00B65DD6" w:rsidRDefault="00B65DD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39" w:history="1">
        <w:r w:rsidRPr="00915C01">
          <w:rPr>
            <w:rStyle w:val="Hyperlink"/>
            <w:noProof/>
          </w:rPr>
          <w:t>4.3.4.2.</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Minijogo 2 – Garrote</w:t>
        </w:r>
        <w:r>
          <w:rPr>
            <w:noProof/>
            <w:webHidden/>
          </w:rPr>
          <w:tab/>
        </w:r>
        <w:r>
          <w:rPr>
            <w:noProof/>
            <w:webHidden/>
          </w:rPr>
          <w:fldChar w:fldCharType="begin"/>
        </w:r>
        <w:r>
          <w:rPr>
            <w:noProof/>
            <w:webHidden/>
          </w:rPr>
          <w:instrText xml:space="preserve"> PAGEREF _Toc171084339 \h </w:instrText>
        </w:r>
        <w:r>
          <w:rPr>
            <w:noProof/>
            <w:webHidden/>
          </w:rPr>
        </w:r>
        <w:r>
          <w:rPr>
            <w:noProof/>
            <w:webHidden/>
          </w:rPr>
          <w:fldChar w:fldCharType="separate"/>
        </w:r>
        <w:r>
          <w:rPr>
            <w:noProof/>
            <w:webHidden/>
          </w:rPr>
          <w:t>40</w:t>
        </w:r>
        <w:r>
          <w:rPr>
            <w:noProof/>
            <w:webHidden/>
          </w:rPr>
          <w:fldChar w:fldCharType="end"/>
        </w:r>
      </w:hyperlink>
    </w:p>
    <w:p w14:paraId="6B3AEA02" w14:textId="39258B2E" w:rsidR="00B65DD6" w:rsidRDefault="00B65DD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40" w:history="1">
        <w:r w:rsidRPr="00915C01">
          <w:rPr>
            <w:rStyle w:val="Hyperlink"/>
            <w:noProof/>
          </w:rPr>
          <w:t>4.3.4.3.</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Minijogo 3 – Cateter</w:t>
        </w:r>
        <w:r>
          <w:rPr>
            <w:noProof/>
            <w:webHidden/>
          </w:rPr>
          <w:tab/>
        </w:r>
        <w:r>
          <w:rPr>
            <w:noProof/>
            <w:webHidden/>
          </w:rPr>
          <w:fldChar w:fldCharType="begin"/>
        </w:r>
        <w:r>
          <w:rPr>
            <w:noProof/>
            <w:webHidden/>
          </w:rPr>
          <w:instrText xml:space="preserve"> PAGEREF _Toc171084340 \h </w:instrText>
        </w:r>
        <w:r>
          <w:rPr>
            <w:noProof/>
            <w:webHidden/>
          </w:rPr>
        </w:r>
        <w:r>
          <w:rPr>
            <w:noProof/>
            <w:webHidden/>
          </w:rPr>
          <w:fldChar w:fldCharType="separate"/>
        </w:r>
        <w:r>
          <w:rPr>
            <w:noProof/>
            <w:webHidden/>
          </w:rPr>
          <w:t>42</w:t>
        </w:r>
        <w:r>
          <w:rPr>
            <w:noProof/>
            <w:webHidden/>
          </w:rPr>
          <w:fldChar w:fldCharType="end"/>
        </w:r>
      </w:hyperlink>
    </w:p>
    <w:p w14:paraId="4E304C4E" w14:textId="6AE5AE18"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41" w:history="1">
        <w:r w:rsidRPr="00915C01">
          <w:rPr>
            <w:rStyle w:val="Hyperlink"/>
            <w:noProof/>
          </w:rPr>
          <w:t>4.3.5.</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Recompensar o jogador</w:t>
        </w:r>
        <w:r>
          <w:rPr>
            <w:noProof/>
            <w:webHidden/>
          </w:rPr>
          <w:tab/>
        </w:r>
        <w:r>
          <w:rPr>
            <w:noProof/>
            <w:webHidden/>
          </w:rPr>
          <w:fldChar w:fldCharType="begin"/>
        </w:r>
        <w:r>
          <w:rPr>
            <w:noProof/>
            <w:webHidden/>
          </w:rPr>
          <w:instrText xml:space="preserve"> PAGEREF _Toc171084341 \h </w:instrText>
        </w:r>
        <w:r>
          <w:rPr>
            <w:noProof/>
            <w:webHidden/>
          </w:rPr>
        </w:r>
        <w:r>
          <w:rPr>
            <w:noProof/>
            <w:webHidden/>
          </w:rPr>
          <w:fldChar w:fldCharType="separate"/>
        </w:r>
        <w:r>
          <w:rPr>
            <w:noProof/>
            <w:webHidden/>
          </w:rPr>
          <w:t>44</w:t>
        </w:r>
        <w:r>
          <w:rPr>
            <w:noProof/>
            <w:webHidden/>
          </w:rPr>
          <w:fldChar w:fldCharType="end"/>
        </w:r>
      </w:hyperlink>
    </w:p>
    <w:p w14:paraId="2DEC36A9" w14:textId="797B7936"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42" w:history="1">
        <w:r w:rsidRPr="00915C01">
          <w:rPr>
            <w:rStyle w:val="Hyperlink"/>
            <w:noProof/>
          </w:rPr>
          <w:t>4.3.6.</w:t>
        </w:r>
        <w:r>
          <w:rPr>
            <w:rFonts w:asciiTheme="minorHAnsi" w:eastAsiaTheme="minorEastAsia" w:hAnsiTheme="minorHAnsi" w:cstheme="minorBidi"/>
            <w:noProof/>
            <w:kern w:val="2"/>
            <w:szCs w:val="24"/>
            <w:lang w:val="en-PT" w:eastAsia="en-GB"/>
            <w14:ligatures w14:val="standardContextual"/>
          </w:rPr>
          <w:tab/>
        </w:r>
        <w:r w:rsidRPr="00915C01">
          <w:rPr>
            <w:rStyle w:val="Hyperlink"/>
            <w:i/>
            <w:iCs/>
            <w:noProof/>
          </w:rPr>
          <w:t>End Scene</w:t>
        </w:r>
        <w:r>
          <w:rPr>
            <w:noProof/>
            <w:webHidden/>
          </w:rPr>
          <w:tab/>
        </w:r>
        <w:r>
          <w:rPr>
            <w:noProof/>
            <w:webHidden/>
          </w:rPr>
          <w:fldChar w:fldCharType="begin"/>
        </w:r>
        <w:r>
          <w:rPr>
            <w:noProof/>
            <w:webHidden/>
          </w:rPr>
          <w:instrText xml:space="preserve"> PAGEREF _Toc171084342 \h </w:instrText>
        </w:r>
        <w:r>
          <w:rPr>
            <w:noProof/>
            <w:webHidden/>
          </w:rPr>
        </w:r>
        <w:r>
          <w:rPr>
            <w:noProof/>
            <w:webHidden/>
          </w:rPr>
          <w:fldChar w:fldCharType="separate"/>
        </w:r>
        <w:r>
          <w:rPr>
            <w:noProof/>
            <w:webHidden/>
          </w:rPr>
          <w:t>45</w:t>
        </w:r>
        <w:r>
          <w:rPr>
            <w:noProof/>
            <w:webHidden/>
          </w:rPr>
          <w:fldChar w:fldCharType="end"/>
        </w:r>
      </w:hyperlink>
    </w:p>
    <w:p w14:paraId="59F9C191" w14:textId="5BE74FCF" w:rsidR="00B65DD6" w:rsidRDefault="00B65DD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84343" w:history="1">
        <w:r w:rsidRPr="00915C01">
          <w:rPr>
            <w:rStyle w:val="Hyperlink"/>
            <w:noProof/>
          </w:rPr>
          <w:t>4.3.7.</w:t>
        </w:r>
        <w:r>
          <w:rPr>
            <w:rFonts w:asciiTheme="minorHAnsi" w:eastAsiaTheme="minorEastAsia" w:hAnsiTheme="minorHAnsi" w:cstheme="minorBidi"/>
            <w:noProof/>
            <w:kern w:val="2"/>
            <w:szCs w:val="24"/>
            <w:lang w:val="en-PT" w:eastAsia="en-GB"/>
            <w14:ligatures w14:val="standardContextual"/>
          </w:rPr>
          <w:tab/>
        </w:r>
        <w:r w:rsidRPr="00915C01">
          <w:rPr>
            <w:rStyle w:val="Hyperlink"/>
            <w:noProof/>
          </w:rPr>
          <w:t>Sistemas de demonstração de progresso</w:t>
        </w:r>
        <w:r>
          <w:rPr>
            <w:noProof/>
            <w:webHidden/>
          </w:rPr>
          <w:tab/>
        </w:r>
        <w:r>
          <w:rPr>
            <w:noProof/>
            <w:webHidden/>
          </w:rPr>
          <w:fldChar w:fldCharType="begin"/>
        </w:r>
        <w:r>
          <w:rPr>
            <w:noProof/>
            <w:webHidden/>
          </w:rPr>
          <w:instrText xml:space="preserve"> PAGEREF _Toc171084343 \h </w:instrText>
        </w:r>
        <w:r>
          <w:rPr>
            <w:noProof/>
            <w:webHidden/>
          </w:rPr>
        </w:r>
        <w:r>
          <w:rPr>
            <w:noProof/>
            <w:webHidden/>
          </w:rPr>
          <w:fldChar w:fldCharType="separate"/>
        </w:r>
        <w:r>
          <w:rPr>
            <w:noProof/>
            <w:webHidden/>
          </w:rPr>
          <w:t>46</w:t>
        </w:r>
        <w:r>
          <w:rPr>
            <w:noProof/>
            <w:webHidden/>
          </w:rPr>
          <w:fldChar w:fldCharType="end"/>
        </w:r>
      </w:hyperlink>
    </w:p>
    <w:p w14:paraId="5D83BF26" w14:textId="27FE34A3" w:rsidR="00B65DD6" w:rsidRDefault="00B65DD6">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84344" w:history="1">
        <w:r w:rsidRPr="00915C01">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bCs w:val="0"/>
            <w:noProof/>
            <w:kern w:val="2"/>
            <w:lang w:val="en-PT" w:eastAsia="en-GB"/>
            <w14:ligatures w14:val="standardContextual"/>
          </w:rPr>
          <w:tab/>
        </w:r>
        <w:r w:rsidRPr="00915C01">
          <w:rPr>
            <w:rStyle w:val="Hyperlink"/>
            <w:noProof/>
          </w:rPr>
          <w:t>Testes</w:t>
        </w:r>
        <w:r>
          <w:rPr>
            <w:noProof/>
            <w:webHidden/>
          </w:rPr>
          <w:tab/>
        </w:r>
        <w:r>
          <w:rPr>
            <w:noProof/>
            <w:webHidden/>
          </w:rPr>
          <w:fldChar w:fldCharType="begin"/>
        </w:r>
        <w:r>
          <w:rPr>
            <w:noProof/>
            <w:webHidden/>
          </w:rPr>
          <w:instrText xml:space="preserve"> PAGEREF _Toc171084344 \h </w:instrText>
        </w:r>
        <w:r>
          <w:rPr>
            <w:noProof/>
            <w:webHidden/>
          </w:rPr>
        </w:r>
        <w:r>
          <w:rPr>
            <w:noProof/>
            <w:webHidden/>
          </w:rPr>
          <w:fldChar w:fldCharType="separate"/>
        </w:r>
        <w:r>
          <w:rPr>
            <w:noProof/>
            <w:webHidden/>
          </w:rPr>
          <w:t>48</w:t>
        </w:r>
        <w:r>
          <w:rPr>
            <w:noProof/>
            <w:webHidden/>
          </w:rPr>
          <w:fldChar w:fldCharType="end"/>
        </w:r>
      </w:hyperlink>
    </w:p>
    <w:p w14:paraId="22490F17" w14:textId="41E6D757" w:rsidR="00B65DD6" w:rsidRDefault="00B65DD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84345" w:history="1">
        <w:r w:rsidRPr="00915C01">
          <w:rPr>
            <w:rStyle w:val="Hyperlink"/>
            <w:noProof/>
          </w:rPr>
          <w:t>5.1.</w:t>
        </w:r>
        <w:r>
          <w:rPr>
            <w:rFonts w:asciiTheme="minorHAnsi" w:eastAsiaTheme="minorEastAsia" w:hAnsiTheme="minorHAnsi" w:cstheme="minorBidi"/>
            <w:b w:val="0"/>
            <w:bCs w:val="0"/>
            <w:noProof/>
            <w:kern w:val="2"/>
            <w:szCs w:val="24"/>
            <w:lang w:val="en-PT" w:eastAsia="en-GB"/>
            <w14:ligatures w14:val="standardContextual"/>
          </w:rPr>
          <w:tab/>
        </w:r>
        <w:r w:rsidRPr="00915C01">
          <w:rPr>
            <w:rStyle w:val="Hyperlink"/>
            <w:noProof/>
          </w:rPr>
          <w:t>Planeamento e execução</w:t>
        </w:r>
        <w:r>
          <w:rPr>
            <w:noProof/>
            <w:webHidden/>
          </w:rPr>
          <w:tab/>
        </w:r>
        <w:r>
          <w:rPr>
            <w:noProof/>
            <w:webHidden/>
          </w:rPr>
          <w:fldChar w:fldCharType="begin"/>
        </w:r>
        <w:r>
          <w:rPr>
            <w:noProof/>
            <w:webHidden/>
          </w:rPr>
          <w:instrText xml:space="preserve"> PAGEREF _Toc171084345 \h </w:instrText>
        </w:r>
        <w:r>
          <w:rPr>
            <w:noProof/>
            <w:webHidden/>
          </w:rPr>
        </w:r>
        <w:r>
          <w:rPr>
            <w:noProof/>
            <w:webHidden/>
          </w:rPr>
          <w:fldChar w:fldCharType="separate"/>
        </w:r>
        <w:r>
          <w:rPr>
            <w:noProof/>
            <w:webHidden/>
          </w:rPr>
          <w:t>48</w:t>
        </w:r>
        <w:r>
          <w:rPr>
            <w:noProof/>
            <w:webHidden/>
          </w:rPr>
          <w:fldChar w:fldCharType="end"/>
        </w:r>
      </w:hyperlink>
    </w:p>
    <w:p w14:paraId="67D4A99D" w14:textId="300079C1" w:rsidR="00B65DD6" w:rsidRDefault="00B65DD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84346" w:history="1">
        <w:r w:rsidRPr="00915C01">
          <w:rPr>
            <w:rStyle w:val="Hyperlink"/>
            <w:noProof/>
          </w:rPr>
          <w:t>5.2.</w:t>
        </w:r>
        <w:r>
          <w:rPr>
            <w:rFonts w:asciiTheme="minorHAnsi" w:eastAsiaTheme="minorEastAsia" w:hAnsiTheme="minorHAnsi" w:cstheme="minorBidi"/>
            <w:b w:val="0"/>
            <w:bCs w:val="0"/>
            <w:noProof/>
            <w:kern w:val="2"/>
            <w:szCs w:val="24"/>
            <w:lang w:val="en-PT" w:eastAsia="en-GB"/>
            <w14:ligatures w14:val="standardContextual"/>
          </w:rPr>
          <w:tab/>
        </w:r>
        <w:r w:rsidRPr="00915C01">
          <w:rPr>
            <w:rStyle w:val="Hyperlink"/>
            <w:noProof/>
          </w:rPr>
          <w:t>Discussão de resultados</w:t>
        </w:r>
        <w:r>
          <w:rPr>
            <w:noProof/>
            <w:webHidden/>
          </w:rPr>
          <w:tab/>
        </w:r>
        <w:r>
          <w:rPr>
            <w:noProof/>
            <w:webHidden/>
          </w:rPr>
          <w:fldChar w:fldCharType="begin"/>
        </w:r>
        <w:r>
          <w:rPr>
            <w:noProof/>
            <w:webHidden/>
          </w:rPr>
          <w:instrText xml:space="preserve"> PAGEREF _Toc171084346 \h </w:instrText>
        </w:r>
        <w:r>
          <w:rPr>
            <w:noProof/>
            <w:webHidden/>
          </w:rPr>
        </w:r>
        <w:r>
          <w:rPr>
            <w:noProof/>
            <w:webHidden/>
          </w:rPr>
          <w:fldChar w:fldCharType="separate"/>
        </w:r>
        <w:r>
          <w:rPr>
            <w:noProof/>
            <w:webHidden/>
          </w:rPr>
          <w:t>50</w:t>
        </w:r>
        <w:r>
          <w:rPr>
            <w:noProof/>
            <w:webHidden/>
          </w:rPr>
          <w:fldChar w:fldCharType="end"/>
        </w:r>
      </w:hyperlink>
    </w:p>
    <w:p w14:paraId="647BD814" w14:textId="48870E46" w:rsidR="00B65DD6" w:rsidRDefault="00B65DD6">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84347" w:history="1">
        <w:r w:rsidRPr="00915C01">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bCs w:val="0"/>
            <w:noProof/>
            <w:kern w:val="2"/>
            <w:lang w:val="en-PT" w:eastAsia="en-GB"/>
            <w14:ligatures w14:val="standardContextual"/>
          </w:rPr>
          <w:tab/>
        </w:r>
        <w:r w:rsidRPr="00915C01">
          <w:rPr>
            <w:rStyle w:val="Hyperlink"/>
            <w:noProof/>
          </w:rPr>
          <w:t>Conclusão e Trabalho Futuro</w:t>
        </w:r>
        <w:r>
          <w:rPr>
            <w:noProof/>
            <w:webHidden/>
          </w:rPr>
          <w:tab/>
        </w:r>
        <w:r>
          <w:rPr>
            <w:noProof/>
            <w:webHidden/>
          </w:rPr>
          <w:fldChar w:fldCharType="begin"/>
        </w:r>
        <w:r>
          <w:rPr>
            <w:noProof/>
            <w:webHidden/>
          </w:rPr>
          <w:instrText xml:space="preserve"> PAGEREF _Toc171084347 \h </w:instrText>
        </w:r>
        <w:r>
          <w:rPr>
            <w:noProof/>
            <w:webHidden/>
          </w:rPr>
        </w:r>
        <w:r>
          <w:rPr>
            <w:noProof/>
            <w:webHidden/>
          </w:rPr>
          <w:fldChar w:fldCharType="separate"/>
        </w:r>
        <w:r>
          <w:rPr>
            <w:noProof/>
            <w:webHidden/>
          </w:rPr>
          <w:t>55</w:t>
        </w:r>
        <w:r>
          <w:rPr>
            <w:noProof/>
            <w:webHidden/>
          </w:rPr>
          <w:fldChar w:fldCharType="end"/>
        </w:r>
      </w:hyperlink>
    </w:p>
    <w:p w14:paraId="7E1D749E" w14:textId="067E9F27" w:rsidR="00B65DD6" w:rsidRDefault="00B65DD6">
      <w:pPr>
        <w:pStyle w:val="TOC1"/>
        <w:rPr>
          <w:rFonts w:asciiTheme="minorHAnsi" w:eastAsiaTheme="minorEastAsia" w:hAnsiTheme="minorHAnsi"/>
          <w:b w:val="0"/>
          <w:bCs w:val="0"/>
          <w:noProof/>
          <w:kern w:val="2"/>
          <w:lang w:val="en-PT" w:eastAsia="en-GB"/>
          <w14:ligatures w14:val="standardContextual"/>
        </w:rPr>
      </w:pPr>
      <w:hyperlink w:anchor="_Toc171084348" w:history="1">
        <w:r w:rsidRPr="00915C01">
          <w:rPr>
            <w:rStyle w:val="Hyperlink"/>
            <w:noProof/>
            <w:lang w:val="en-US"/>
          </w:rPr>
          <w:t>Bibliografia</w:t>
        </w:r>
        <w:r>
          <w:rPr>
            <w:noProof/>
            <w:webHidden/>
          </w:rPr>
          <w:tab/>
        </w:r>
        <w:r>
          <w:rPr>
            <w:noProof/>
            <w:webHidden/>
          </w:rPr>
          <w:fldChar w:fldCharType="begin"/>
        </w:r>
        <w:r>
          <w:rPr>
            <w:noProof/>
            <w:webHidden/>
          </w:rPr>
          <w:instrText xml:space="preserve"> PAGEREF _Toc171084348 \h </w:instrText>
        </w:r>
        <w:r>
          <w:rPr>
            <w:noProof/>
            <w:webHidden/>
          </w:rPr>
        </w:r>
        <w:r>
          <w:rPr>
            <w:noProof/>
            <w:webHidden/>
          </w:rPr>
          <w:fldChar w:fldCharType="separate"/>
        </w:r>
        <w:r>
          <w:rPr>
            <w:noProof/>
            <w:webHidden/>
          </w:rPr>
          <w:t>57</w:t>
        </w:r>
        <w:r>
          <w:rPr>
            <w:noProof/>
            <w:webHidden/>
          </w:rPr>
          <w:fldChar w:fldCharType="end"/>
        </w:r>
      </w:hyperlink>
    </w:p>
    <w:p w14:paraId="4B0FCD2E" w14:textId="68391DF5" w:rsidR="00B65DD6" w:rsidRDefault="00B65DD6">
      <w:pPr>
        <w:pStyle w:val="TOC1"/>
        <w:rPr>
          <w:rFonts w:asciiTheme="minorHAnsi" w:eastAsiaTheme="minorEastAsia" w:hAnsiTheme="minorHAnsi"/>
          <w:b w:val="0"/>
          <w:bCs w:val="0"/>
          <w:noProof/>
          <w:kern w:val="2"/>
          <w:lang w:val="en-PT" w:eastAsia="en-GB"/>
          <w14:ligatures w14:val="standardContextual"/>
        </w:rPr>
      </w:pPr>
      <w:hyperlink w:anchor="_Toc171084349" w:history="1">
        <w:r w:rsidRPr="00915C01">
          <w:rPr>
            <w:rStyle w:val="Hyperlink"/>
            <w:noProof/>
          </w:rPr>
          <w:t>Apêndices</w:t>
        </w:r>
        <w:r>
          <w:rPr>
            <w:noProof/>
            <w:webHidden/>
          </w:rPr>
          <w:tab/>
        </w:r>
        <w:r>
          <w:rPr>
            <w:noProof/>
            <w:webHidden/>
          </w:rPr>
          <w:fldChar w:fldCharType="begin"/>
        </w:r>
        <w:r>
          <w:rPr>
            <w:noProof/>
            <w:webHidden/>
          </w:rPr>
          <w:instrText xml:space="preserve"> PAGEREF _Toc171084349 \h </w:instrText>
        </w:r>
        <w:r>
          <w:rPr>
            <w:noProof/>
            <w:webHidden/>
          </w:rPr>
        </w:r>
        <w:r>
          <w:rPr>
            <w:noProof/>
            <w:webHidden/>
          </w:rPr>
          <w:fldChar w:fldCharType="separate"/>
        </w:r>
        <w:r>
          <w:rPr>
            <w:noProof/>
            <w:webHidden/>
          </w:rPr>
          <w:t>60</w:t>
        </w:r>
        <w:r>
          <w:rPr>
            <w:noProof/>
            <w:webHidden/>
          </w:rPr>
          <w:fldChar w:fldCharType="end"/>
        </w:r>
      </w:hyperlink>
    </w:p>
    <w:p w14:paraId="383F3A40" w14:textId="79495654" w:rsidR="00B65DD6" w:rsidRDefault="00B65DD6">
      <w:pPr>
        <w:pStyle w:val="TOC1"/>
        <w:rPr>
          <w:rFonts w:asciiTheme="minorHAnsi" w:eastAsiaTheme="minorEastAsia" w:hAnsiTheme="minorHAnsi"/>
          <w:b w:val="0"/>
          <w:bCs w:val="0"/>
          <w:noProof/>
          <w:kern w:val="2"/>
          <w:lang w:val="en-PT" w:eastAsia="en-GB"/>
          <w14:ligatures w14:val="standardContextual"/>
        </w:rPr>
      </w:pPr>
      <w:hyperlink w:anchor="_Toc171084350" w:history="1">
        <w:r w:rsidRPr="00915C01">
          <w:rPr>
            <w:rStyle w:val="Hyperlink"/>
            <w:noProof/>
          </w:rPr>
          <w:t>Anexos</w:t>
        </w:r>
        <w:r>
          <w:rPr>
            <w:noProof/>
            <w:webHidden/>
          </w:rPr>
          <w:tab/>
        </w:r>
        <w:r>
          <w:rPr>
            <w:noProof/>
            <w:webHidden/>
          </w:rPr>
          <w:fldChar w:fldCharType="begin"/>
        </w:r>
        <w:r>
          <w:rPr>
            <w:noProof/>
            <w:webHidden/>
          </w:rPr>
          <w:instrText xml:space="preserve"> PAGEREF _Toc171084350 \h </w:instrText>
        </w:r>
        <w:r>
          <w:rPr>
            <w:noProof/>
            <w:webHidden/>
          </w:rPr>
        </w:r>
        <w:r>
          <w:rPr>
            <w:noProof/>
            <w:webHidden/>
          </w:rPr>
          <w:fldChar w:fldCharType="separate"/>
        </w:r>
        <w:r>
          <w:rPr>
            <w:noProof/>
            <w:webHidden/>
          </w:rPr>
          <w:t>64</w:t>
        </w:r>
        <w:r>
          <w:rPr>
            <w:noProof/>
            <w:webHidden/>
          </w:rPr>
          <w:fldChar w:fldCharType="end"/>
        </w:r>
      </w:hyperlink>
    </w:p>
    <w:p w14:paraId="6CAA693D" w14:textId="41FDD044" w:rsidR="00B65DD6" w:rsidRDefault="00B65DD6">
      <w:pPr>
        <w:pStyle w:val="TOC1"/>
        <w:rPr>
          <w:rFonts w:asciiTheme="minorHAnsi" w:eastAsiaTheme="minorEastAsia" w:hAnsiTheme="minorHAnsi"/>
          <w:b w:val="0"/>
          <w:bCs w:val="0"/>
          <w:noProof/>
          <w:kern w:val="2"/>
          <w:lang w:val="en-PT" w:eastAsia="en-GB"/>
          <w14:ligatures w14:val="standardContextual"/>
        </w:rPr>
      </w:pPr>
      <w:hyperlink w:anchor="_Toc171084351" w:history="1">
        <w:r w:rsidRPr="00915C01">
          <w:rPr>
            <w:rStyle w:val="Hyperlink"/>
            <w:noProof/>
          </w:rPr>
          <w:t>Glossário</w:t>
        </w:r>
        <w:r>
          <w:rPr>
            <w:noProof/>
            <w:webHidden/>
          </w:rPr>
          <w:tab/>
        </w:r>
        <w:r>
          <w:rPr>
            <w:noProof/>
            <w:webHidden/>
          </w:rPr>
          <w:fldChar w:fldCharType="begin"/>
        </w:r>
        <w:r>
          <w:rPr>
            <w:noProof/>
            <w:webHidden/>
          </w:rPr>
          <w:instrText xml:space="preserve"> PAGEREF _Toc171084351 \h </w:instrText>
        </w:r>
        <w:r>
          <w:rPr>
            <w:noProof/>
            <w:webHidden/>
          </w:rPr>
        </w:r>
        <w:r>
          <w:rPr>
            <w:noProof/>
            <w:webHidden/>
          </w:rPr>
          <w:fldChar w:fldCharType="separate"/>
        </w:r>
        <w:r>
          <w:rPr>
            <w:noProof/>
            <w:webHidden/>
          </w:rPr>
          <w:t>67</w:t>
        </w:r>
        <w:r>
          <w:rPr>
            <w:noProof/>
            <w:webHidden/>
          </w:rPr>
          <w:fldChar w:fldCharType="end"/>
        </w:r>
      </w:hyperlink>
    </w:p>
    <w:p w14:paraId="3A620F25" w14:textId="609427A5" w:rsidR="00A00F99" w:rsidRPr="00A00F99" w:rsidRDefault="00E154B4" w:rsidP="002B70B6">
      <w:r>
        <w:rPr>
          <w:rFonts w:asciiTheme="minorHAnsi" w:hAnsiTheme="minorHAnsi" w:cstheme="minorHAnsi"/>
          <w:sz w:val="20"/>
          <w:szCs w:val="20"/>
        </w:rPr>
        <w:fldChar w:fldCharType="end"/>
      </w:r>
    </w:p>
    <w:p w14:paraId="5EEBD14F" w14:textId="0FCEC3A3" w:rsidR="006607A1" w:rsidRDefault="006607A1" w:rsidP="002B70B6">
      <w:pPr>
        <w:ind w:firstLine="0"/>
        <w:jc w:val="left"/>
        <w:rPr>
          <w:rFonts w:cs="Times New Roman"/>
          <w:szCs w:val="24"/>
        </w:rPr>
      </w:pPr>
    </w:p>
    <w:p w14:paraId="21A2D839" w14:textId="1598F096" w:rsidR="006607A1" w:rsidRPr="00B01BD4" w:rsidRDefault="006607A1" w:rsidP="002B70B6">
      <w:pPr>
        <w:pStyle w:val="Heading1"/>
        <w:numPr>
          <w:ilvl w:val="0"/>
          <w:numId w:val="0"/>
        </w:numPr>
        <w:spacing w:line="360" w:lineRule="auto"/>
        <w:ind w:left="360"/>
        <w:jc w:val="both"/>
      </w:pPr>
      <w:bookmarkStart w:id="16" w:name="_Toc357152318"/>
      <w:bookmarkStart w:id="17" w:name="_Toc357154525"/>
      <w:bookmarkStart w:id="18" w:name="_Toc530601446"/>
      <w:bookmarkStart w:id="19" w:name="_Toc171084286"/>
      <w:r>
        <w:lastRenderedPageBreak/>
        <w:t>Lista de F</w:t>
      </w:r>
      <w:r w:rsidRPr="00DA0CA9">
        <w:t>iguras</w:t>
      </w:r>
      <w:bookmarkEnd w:id="16"/>
      <w:bookmarkEnd w:id="17"/>
      <w:bookmarkEnd w:id="18"/>
      <w:bookmarkEnd w:id="19"/>
    </w:p>
    <w:p w14:paraId="5663976B" w14:textId="64C609FD" w:rsidR="00B65DD6" w:rsidRDefault="006607A1">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r>
        <w:rPr>
          <w:szCs w:val="24"/>
        </w:rPr>
        <w:fldChar w:fldCharType="begin"/>
      </w:r>
      <w:r>
        <w:rPr>
          <w:szCs w:val="24"/>
        </w:rPr>
        <w:instrText xml:space="preserve"> TOC \h \z \c "Figura" </w:instrText>
      </w:r>
      <w:r>
        <w:rPr>
          <w:szCs w:val="24"/>
        </w:rPr>
        <w:fldChar w:fldCharType="separate"/>
      </w:r>
      <w:hyperlink w:anchor="_Toc171084352" w:history="1">
        <w:r w:rsidR="00B65DD6" w:rsidRPr="005620E9">
          <w:rPr>
            <w:rStyle w:val="Hyperlink"/>
            <w:noProof/>
          </w:rPr>
          <w:t xml:space="preserve">Figura 1 </w:t>
        </w:r>
        <w:r w:rsidR="00B65DD6" w:rsidRPr="005620E9">
          <w:rPr>
            <w:rStyle w:val="Hyperlink"/>
            <w:bCs/>
            <w:noProof/>
          </w:rPr>
          <w:t>- Cronograma parte 1/2</w:t>
        </w:r>
        <w:r w:rsidR="00B65DD6">
          <w:rPr>
            <w:noProof/>
            <w:webHidden/>
          </w:rPr>
          <w:tab/>
        </w:r>
        <w:r w:rsidR="00B65DD6">
          <w:rPr>
            <w:noProof/>
            <w:webHidden/>
          </w:rPr>
          <w:fldChar w:fldCharType="begin"/>
        </w:r>
        <w:r w:rsidR="00B65DD6">
          <w:rPr>
            <w:noProof/>
            <w:webHidden/>
          </w:rPr>
          <w:instrText xml:space="preserve"> PAGEREF _Toc171084352 \h </w:instrText>
        </w:r>
        <w:r w:rsidR="00B65DD6">
          <w:rPr>
            <w:noProof/>
            <w:webHidden/>
          </w:rPr>
        </w:r>
        <w:r w:rsidR="00B65DD6">
          <w:rPr>
            <w:noProof/>
            <w:webHidden/>
          </w:rPr>
          <w:fldChar w:fldCharType="separate"/>
        </w:r>
        <w:r w:rsidR="00B65DD6">
          <w:rPr>
            <w:noProof/>
            <w:webHidden/>
          </w:rPr>
          <w:t>2</w:t>
        </w:r>
        <w:r w:rsidR="00B65DD6">
          <w:rPr>
            <w:noProof/>
            <w:webHidden/>
          </w:rPr>
          <w:fldChar w:fldCharType="end"/>
        </w:r>
      </w:hyperlink>
    </w:p>
    <w:p w14:paraId="45B4BDC9" w14:textId="7F252115"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53" w:history="1">
        <w:r w:rsidRPr="005620E9">
          <w:rPr>
            <w:rStyle w:val="Hyperlink"/>
            <w:noProof/>
          </w:rPr>
          <w:t xml:space="preserve">Figura 2 </w:t>
        </w:r>
        <w:r w:rsidRPr="005620E9">
          <w:rPr>
            <w:rStyle w:val="Hyperlink"/>
            <w:bCs/>
            <w:noProof/>
          </w:rPr>
          <w:t>- Cronograma parte 2/2</w:t>
        </w:r>
        <w:r>
          <w:rPr>
            <w:noProof/>
            <w:webHidden/>
          </w:rPr>
          <w:tab/>
        </w:r>
        <w:r>
          <w:rPr>
            <w:noProof/>
            <w:webHidden/>
          </w:rPr>
          <w:fldChar w:fldCharType="begin"/>
        </w:r>
        <w:r>
          <w:rPr>
            <w:noProof/>
            <w:webHidden/>
          </w:rPr>
          <w:instrText xml:space="preserve"> PAGEREF _Toc171084353 \h </w:instrText>
        </w:r>
        <w:r>
          <w:rPr>
            <w:noProof/>
            <w:webHidden/>
          </w:rPr>
        </w:r>
        <w:r>
          <w:rPr>
            <w:noProof/>
            <w:webHidden/>
          </w:rPr>
          <w:fldChar w:fldCharType="separate"/>
        </w:r>
        <w:r>
          <w:rPr>
            <w:noProof/>
            <w:webHidden/>
          </w:rPr>
          <w:t>3</w:t>
        </w:r>
        <w:r>
          <w:rPr>
            <w:noProof/>
            <w:webHidden/>
          </w:rPr>
          <w:fldChar w:fldCharType="end"/>
        </w:r>
      </w:hyperlink>
    </w:p>
    <w:p w14:paraId="41E1A0A9" w14:textId="5B882534"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54" w:history="1">
        <w:r w:rsidRPr="005620E9">
          <w:rPr>
            <w:rStyle w:val="Hyperlink"/>
            <w:noProof/>
          </w:rPr>
          <w:t xml:space="preserve">Figura 3 </w:t>
        </w:r>
        <w:r w:rsidRPr="005620E9">
          <w:rPr>
            <w:rStyle w:val="Hyperlink"/>
            <w:bCs/>
            <w:noProof/>
          </w:rPr>
          <w:t>- Diagrama de Milgram</w:t>
        </w:r>
        <w:r>
          <w:rPr>
            <w:noProof/>
            <w:webHidden/>
          </w:rPr>
          <w:tab/>
        </w:r>
        <w:r>
          <w:rPr>
            <w:noProof/>
            <w:webHidden/>
          </w:rPr>
          <w:fldChar w:fldCharType="begin"/>
        </w:r>
        <w:r>
          <w:rPr>
            <w:noProof/>
            <w:webHidden/>
          </w:rPr>
          <w:instrText xml:space="preserve"> PAGEREF _Toc171084354 \h </w:instrText>
        </w:r>
        <w:r>
          <w:rPr>
            <w:noProof/>
            <w:webHidden/>
          </w:rPr>
        </w:r>
        <w:r>
          <w:rPr>
            <w:noProof/>
            <w:webHidden/>
          </w:rPr>
          <w:fldChar w:fldCharType="separate"/>
        </w:r>
        <w:r>
          <w:rPr>
            <w:noProof/>
            <w:webHidden/>
          </w:rPr>
          <w:t>10</w:t>
        </w:r>
        <w:r>
          <w:rPr>
            <w:noProof/>
            <w:webHidden/>
          </w:rPr>
          <w:fldChar w:fldCharType="end"/>
        </w:r>
      </w:hyperlink>
    </w:p>
    <w:p w14:paraId="07DD48AB" w14:textId="764365C6"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55" w:history="1">
        <w:r w:rsidRPr="005620E9">
          <w:rPr>
            <w:rStyle w:val="Hyperlink"/>
            <w:noProof/>
          </w:rPr>
          <w:t xml:space="preserve">Figura 4 </w:t>
        </w:r>
        <w:r w:rsidRPr="005620E9">
          <w:rPr>
            <w:rStyle w:val="Hyperlink"/>
            <w:bCs/>
            <w:noProof/>
          </w:rPr>
          <w:t>- Arquitetura do projeto</w:t>
        </w:r>
        <w:r>
          <w:rPr>
            <w:noProof/>
            <w:webHidden/>
          </w:rPr>
          <w:tab/>
        </w:r>
        <w:r>
          <w:rPr>
            <w:noProof/>
            <w:webHidden/>
          </w:rPr>
          <w:fldChar w:fldCharType="begin"/>
        </w:r>
        <w:r>
          <w:rPr>
            <w:noProof/>
            <w:webHidden/>
          </w:rPr>
          <w:instrText xml:space="preserve"> PAGEREF _Toc171084355 \h </w:instrText>
        </w:r>
        <w:r>
          <w:rPr>
            <w:noProof/>
            <w:webHidden/>
          </w:rPr>
        </w:r>
        <w:r>
          <w:rPr>
            <w:noProof/>
            <w:webHidden/>
          </w:rPr>
          <w:fldChar w:fldCharType="separate"/>
        </w:r>
        <w:r>
          <w:rPr>
            <w:noProof/>
            <w:webHidden/>
          </w:rPr>
          <w:t>16</w:t>
        </w:r>
        <w:r>
          <w:rPr>
            <w:noProof/>
            <w:webHidden/>
          </w:rPr>
          <w:fldChar w:fldCharType="end"/>
        </w:r>
      </w:hyperlink>
    </w:p>
    <w:p w14:paraId="4F39705B" w14:textId="1D1CC442"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56" w:history="1">
        <w:r w:rsidRPr="005620E9">
          <w:rPr>
            <w:rStyle w:val="Hyperlink"/>
            <w:noProof/>
          </w:rPr>
          <w:t xml:space="preserve">Figura 5 </w:t>
        </w:r>
        <w:r w:rsidRPr="005620E9">
          <w:rPr>
            <w:rStyle w:val="Hyperlink"/>
            <w:bCs/>
            <w:noProof/>
          </w:rPr>
          <w:t>– Protótipo não funcional (introdução)</w:t>
        </w:r>
        <w:r>
          <w:rPr>
            <w:noProof/>
            <w:webHidden/>
          </w:rPr>
          <w:tab/>
        </w:r>
        <w:r>
          <w:rPr>
            <w:noProof/>
            <w:webHidden/>
          </w:rPr>
          <w:fldChar w:fldCharType="begin"/>
        </w:r>
        <w:r>
          <w:rPr>
            <w:noProof/>
            <w:webHidden/>
          </w:rPr>
          <w:instrText xml:space="preserve"> PAGEREF _Toc171084356 \h </w:instrText>
        </w:r>
        <w:r>
          <w:rPr>
            <w:noProof/>
            <w:webHidden/>
          </w:rPr>
        </w:r>
        <w:r>
          <w:rPr>
            <w:noProof/>
            <w:webHidden/>
          </w:rPr>
          <w:fldChar w:fldCharType="separate"/>
        </w:r>
        <w:r>
          <w:rPr>
            <w:noProof/>
            <w:webHidden/>
          </w:rPr>
          <w:t>18</w:t>
        </w:r>
        <w:r>
          <w:rPr>
            <w:noProof/>
            <w:webHidden/>
          </w:rPr>
          <w:fldChar w:fldCharType="end"/>
        </w:r>
      </w:hyperlink>
    </w:p>
    <w:p w14:paraId="699841A7" w14:textId="0E23A909"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57" w:history="1">
        <w:r w:rsidRPr="005620E9">
          <w:rPr>
            <w:rStyle w:val="Hyperlink"/>
            <w:noProof/>
          </w:rPr>
          <w:t xml:space="preserve">Figura 6 </w:t>
        </w:r>
        <w:r w:rsidRPr="005620E9">
          <w:rPr>
            <w:rStyle w:val="Hyperlink"/>
            <w:bCs/>
            <w:noProof/>
          </w:rPr>
          <w:t>- Protótipo não funcional (jogo de memória)</w:t>
        </w:r>
        <w:r>
          <w:rPr>
            <w:noProof/>
            <w:webHidden/>
          </w:rPr>
          <w:tab/>
        </w:r>
        <w:r>
          <w:rPr>
            <w:noProof/>
            <w:webHidden/>
          </w:rPr>
          <w:fldChar w:fldCharType="begin"/>
        </w:r>
        <w:r>
          <w:rPr>
            <w:noProof/>
            <w:webHidden/>
          </w:rPr>
          <w:instrText xml:space="preserve"> PAGEREF _Toc171084357 \h </w:instrText>
        </w:r>
        <w:r>
          <w:rPr>
            <w:noProof/>
            <w:webHidden/>
          </w:rPr>
        </w:r>
        <w:r>
          <w:rPr>
            <w:noProof/>
            <w:webHidden/>
          </w:rPr>
          <w:fldChar w:fldCharType="separate"/>
        </w:r>
        <w:r>
          <w:rPr>
            <w:noProof/>
            <w:webHidden/>
          </w:rPr>
          <w:t>19</w:t>
        </w:r>
        <w:r>
          <w:rPr>
            <w:noProof/>
            <w:webHidden/>
          </w:rPr>
          <w:fldChar w:fldCharType="end"/>
        </w:r>
      </w:hyperlink>
    </w:p>
    <w:p w14:paraId="111B8168" w14:textId="402C441A"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58" w:history="1">
        <w:r w:rsidRPr="005620E9">
          <w:rPr>
            <w:rStyle w:val="Hyperlink"/>
            <w:noProof/>
          </w:rPr>
          <w:t xml:space="preserve">Figura 7 </w:t>
        </w:r>
        <w:r w:rsidRPr="005620E9">
          <w:rPr>
            <w:rStyle w:val="Hyperlink"/>
            <w:bCs/>
            <w:noProof/>
          </w:rPr>
          <w:t>- Protótipo não funcional (exemplo de minijogo)</w:t>
        </w:r>
        <w:r>
          <w:rPr>
            <w:noProof/>
            <w:webHidden/>
          </w:rPr>
          <w:tab/>
        </w:r>
        <w:r>
          <w:rPr>
            <w:noProof/>
            <w:webHidden/>
          </w:rPr>
          <w:fldChar w:fldCharType="begin"/>
        </w:r>
        <w:r>
          <w:rPr>
            <w:noProof/>
            <w:webHidden/>
          </w:rPr>
          <w:instrText xml:space="preserve"> PAGEREF _Toc171084358 \h </w:instrText>
        </w:r>
        <w:r>
          <w:rPr>
            <w:noProof/>
            <w:webHidden/>
          </w:rPr>
        </w:r>
        <w:r>
          <w:rPr>
            <w:noProof/>
            <w:webHidden/>
          </w:rPr>
          <w:fldChar w:fldCharType="separate"/>
        </w:r>
        <w:r>
          <w:rPr>
            <w:noProof/>
            <w:webHidden/>
          </w:rPr>
          <w:t>20</w:t>
        </w:r>
        <w:r>
          <w:rPr>
            <w:noProof/>
            <w:webHidden/>
          </w:rPr>
          <w:fldChar w:fldCharType="end"/>
        </w:r>
      </w:hyperlink>
    </w:p>
    <w:p w14:paraId="67402F2C" w14:textId="6A329B77"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59" w:history="1">
        <w:r w:rsidRPr="005620E9">
          <w:rPr>
            <w:rStyle w:val="Hyperlink"/>
            <w:noProof/>
          </w:rPr>
          <w:t xml:space="preserve">Figura 8 </w:t>
        </w:r>
        <w:r w:rsidRPr="005620E9">
          <w:rPr>
            <w:rStyle w:val="Hyperlink"/>
            <w:bCs/>
            <w:noProof/>
          </w:rPr>
          <w:t>- Protótipo não funcional (recompensar o jogador)</w:t>
        </w:r>
        <w:r>
          <w:rPr>
            <w:noProof/>
            <w:webHidden/>
          </w:rPr>
          <w:tab/>
        </w:r>
        <w:r>
          <w:rPr>
            <w:noProof/>
            <w:webHidden/>
          </w:rPr>
          <w:fldChar w:fldCharType="begin"/>
        </w:r>
        <w:r>
          <w:rPr>
            <w:noProof/>
            <w:webHidden/>
          </w:rPr>
          <w:instrText xml:space="preserve"> PAGEREF _Toc171084359 \h </w:instrText>
        </w:r>
        <w:r>
          <w:rPr>
            <w:noProof/>
            <w:webHidden/>
          </w:rPr>
        </w:r>
        <w:r>
          <w:rPr>
            <w:noProof/>
            <w:webHidden/>
          </w:rPr>
          <w:fldChar w:fldCharType="separate"/>
        </w:r>
        <w:r>
          <w:rPr>
            <w:noProof/>
            <w:webHidden/>
          </w:rPr>
          <w:t>21</w:t>
        </w:r>
        <w:r>
          <w:rPr>
            <w:noProof/>
            <w:webHidden/>
          </w:rPr>
          <w:fldChar w:fldCharType="end"/>
        </w:r>
      </w:hyperlink>
    </w:p>
    <w:p w14:paraId="245E9443" w14:textId="256A005F"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60" w:history="1">
        <w:r w:rsidRPr="005620E9">
          <w:rPr>
            <w:rStyle w:val="Hyperlink"/>
            <w:noProof/>
          </w:rPr>
          <w:t xml:space="preserve">Figura 9 </w:t>
        </w:r>
        <w:r w:rsidRPr="005620E9">
          <w:rPr>
            <w:rStyle w:val="Hyperlink"/>
            <w:bCs/>
            <w:noProof/>
          </w:rPr>
          <w:t>- Protótipo não funcional (fim do jogo)</w:t>
        </w:r>
        <w:r>
          <w:rPr>
            <w:noProof/>
            <w:webHidden/>
          </w:rPr>
          <w:tab/>
        </w:r>
        <w:r>
          <w:rPr>
            <w:noProof/>
            <w:webHidden/>
          </w:rPr>
          <w:fldChar w:fldCharType="begin"/>
        </w:r>
        <w:r>
          <w:rPr>
            <w:noProof/>
            <w:webHidden/>
          </w:rPr>
          <w:instrText xml:space="preserve"> PAGEREF _Toc171084360 \h </w:instrText>
        </w:r>
        <w:r>
          <w:rPr>
            <w:noProof/>
            <w:webHidden/>
          </w:rPr>
        </w:r>
        <w:r>
          <w:rPr>
            <w:noProof/>
            <w:webHidden/>
          </w:rPr>
          <w:fldChar w:fldCharType="separate"/>
        </w:r>
        <w:r>
          <w:rPr>
            <w:noProof/>
            <w:webHidden/>
          </w:rPr>
          <w:t>21</w:t>
        </w:r>
        <w:r>
          <w:rPr>
            <w:noProof/>
            <w:webHidden/>
          </w:rPr>
          <w:fldChar w:fldCharType="end"/>
        </w:r>
      </w:hyperlink>
    </w:p>
    <w:p w14:paraId="5B6A89AF" w14:textId="6D010946"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61" w:history="1">
        <w:r w:rsidRPr="005620E9">
          <w:rPr>
            <w:rStyle w:val="Hyperlink"/>
            <w:noProof/>
          </w:rPr>
          <w:t xml:space="preserve">Figura 10 </w:t>
        </w:r>
        <w:r w:rsidRPr="005620E9">
          <w:rPr>
            <w:rStyle w:val="Hyperlink"/>
            <w:bCs/>
            <w:noProof/>
          </w:rPr>
          <w:t>- Editor Unity</w:t>
        </w:r>
        <w:r>
          <w:rPr>
            <w:noProof/>
            <w:webHidden/>
          </w:rPr>
          <w:tab/>
        </w:r>
        <w:r>
          <w:rPr>
            <w:noProof/>
            <w:webHidden/>
          </w:rPr>
          <w:fldChar w:fldCharType="begin"/>
        </w:r>
        <w:r>
          <w:rPr>
            <w:noProof/>
            <w:webHidden/>
          </w:rPr>
          <w:instrText xml:space="preserve"> PAGEREF _Toc171084361 \h </w:instrText>
        </w:r>
        <w:r>
          <w:rPr>
            <w:noProof/>
            <w:webHidden/>
          </w:rPr>
        </w:r>
        <w:r>
          <w:rPr>
            <w:noProof/>
            <w:webHidden/>
          </w:rPr>
          <w:fldChar w:fldCharType="separate"/>
        </w:r>
        <w:r>
          <w:rPr>
            <w:noProof/>
            <w:webHidden/>
          </w:rPr>
          <w:t>24</w:t>
        </w:r>
        <w:r>
          <w:rPr>
            <w:noProof/>
            <w:webHidden/>
          </w:rPr>
          <w:fldChar w:fldCharType="end"/>
        </w:r>
      </w:hyperlink>
    </w:p>
    <w:p w14:paraId="2130D305" w14:textId="3FB8A7C6"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62" w:history="1">
        <w:r w:rsidRPr="005620E9">
          <w:rPr>
            <w:rStyle w:val="Hyperlink"/>
            <w:noProof/>
          </w:rPr>
          <w:t xml:space="preserve">Figura 11 </w:t>
        </w:r>
        <w:r w:rsidRPr="005620E9">
          <w:rPr>
            <w:rStyle w:val="Hyperlink"/>
            <w:bCs/>
            <w:noProof/>
          </w:rPr>
          <w:t xml:space="preserve">- </w:t>
        </w:r>
        <w:r w:rsidRPr="005620E9">
          <w:rPr>
            <w:rStyle w:val="Hyperlink"/>
            <w:bCs/>
            <w:i/>
            <w:noProof/>
          </w:rPr>
          <w:t>Package Manager Window</w:t>
        </w:r>
        <w:r>
          <w:rPr>
            <w:noProof/>
            <w:webHidden/>
          </w:rPr>
          <w:tab/>
        </w:r>
        <w:r>
          <w:rPr>
            <w:noProof/>
            <w:webHidden/>
          </w:rPr>
          <w:fldChar w:fldCharType="begin"/>
        </w:r>
        <w:r>
          <w:rPr>
            <w:noProof/>
            <w:webHidden/>
          </w:rPr>
          <w:instrText xml:space="preserve"> PAGEREF _Toc171084362 \h </w:instrText>
        </w:r>
        <w:r>
          <w:rPr>
            <w:noProof/>
            <w:webHidden/>
          </w:rPr>
        </w:r>
        <w:r>
          <w:rPr>
            <w:noProof/>
            <w:webHidden/>
          </w:rPr>
          <w:fldChar w:fldCharType="separate"/>
        </w:r>
        <w:r>
          <w:rPr>
            <w:noProof/>
            <w:webHidden/>
          </w:rPr>
          <w:t>25</w:t>
        </w:r>
        <w:r>
          <w:rPr>
            <w:noProof/>
            <w:webHidden/>
          </w:rPr>
          <w:fldChar w:fldCharType="end"/>
        </w:r>
      </w:hyperlink>
    </w:p>
    <w:p w14:paraId="691C357D" w14:textId="52479A04"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63" w:history="1">
        <w:r w:rsidRPr="005620E9">
          <w:rPr>
            <w:rStyle w:val="Hyperlink"/>
            <w:noProof/>
          </w:rPr>
          <w:t xml:space="preserve">Figura 12 </w:t>
        </w:r>
        <w:r w:rsidRPr="005620E9">
          <w:rPr>
            <w:rStyle w:val="Hyperlink"/>
            <w:bCs/>
            <w:noProof/>
          </w:rPr>
          <w:t xml:space="preserve">– </w:t>
        </w:r>
        <w:r w:rsidRPr="005620E9">
          <w:rPr>
            <w:rStyle w:val="Hyperlink"/>
            <w:bCs/>
            <w:i/>
            <w:noProof/>
          </w:rPr>
          <w:t>Buddy</w:t>
        </w:r>
        <w:r>
          <w:rPr>
            <w:noProof/>
            <w:webHidden/>
          </w:rPr>
          <w:tab/>
        </w:r>
        <w:r>
          <w:rPr>
            <w:noProof/>
            <w:webHidden/>
          </w:rPr>
          <w:fldChar w:fldCharType="begin"/>
        </w:r>
        <w:r>
          <w:rPr>
            <w:noProof/>
            <w:webHidden/>
          </w:rPr>
          <w:instrText xml:space="preserve"> PAGEREF _Toc171084363 \h </w:instrText>
        </w:r>
        <w:r>
          <w:rPr>
            <w:noProof/>
            <w:webHidden/>
          </w:rPr>
        </w:r>
        <w:r>
          <w:rPr>
            <w:noProof/>
            <w:webHidden/>
          </w:rPr>
          <w:fldChar w:fldCharType="separate"/>
        </w:r>
        <w:r>
          <w:rPr>
            <w:noProof/>
            <w:webHidden/>
          </w:rPr>
          <w:t>32</w:t>
        </w:r>
        <w:r>
          <w:rPr>
            <w:noProof/>
            <w:webHidden/>
          </w:rPr>
          <w:fldChar w:fldCharType="end"/>
        </w:r>
      </w:hyperlink>
    </w:p>
    <w:p w14:paraId="7A3CF1F8" w14:textId="0E9BB611"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64" w:history="1">
        <w:r w:rsidRPr="005620E9">
          <w:rPr>
            <w:rStyle w:val="Hyperlink"/>
            <w:noProof/>
          </w:rPr>
          <w:t xml:space="preserve">Figura 13 </w:t>
        </w:r>
        <w:r w:rsidRPr="005620E9">
          <w:rPr>
            <w:rStyle w:val="Hyperlink"/>
            <w:bCs/>
            <w:noProof/>
          </w:rPr>
          <w:t xml:space="preserve">- </w:t>
        </w:r>
        <w:r w:rsidRPr="005620E9">
          <w:rPr>
            <w:rStyle w:val="Hyperlink"/>
            <w:bCs/>
            <w:i/>
            <w:noProof/>
          </w:rPr>
          <w:t>Start scene</w:t>
        </w:r>
        <w:r>
          <w:rPr>
            <w:noProof/>
            <w:webHidden/>
          </w:rPr>
          <w:tab/>
        </w:r>
        <w:r>
          <w:rPr>
            <w:noProof/>
            <w:webHidden/>
          </w:rPr>
          <w:fldChar w:fldCharType="begin"/>
        </w:r>
        <w:r>
          <w:rPr>
            <w:noProof/>
            <w:webHidden/>
          </w:rPr>
          <w:instrText xml:space="preserve"> PAGEREF _Toc171084364 \h </w:instrText>
        </w:r>
        <w:r>
          <w:rPr>
            <w:noProof/>
            <w:webHidden/>
          </w:rPr>
        </w:r>
        <w:r>
          <w:rPr>
            <w:noProof/>
            <w:webHidden/>
          </w:rPr>
          <w:fldChar w:fldCharType="separate"/>
        </w:r>
        <w:r>
          <w:rPr>
            <w:noProof/>
            <w:webHidden/>
          </w:rPr>
          <w:t>33</w:t>
        </w:r>
        <w:r>
          <w:rPr>
            <w:noProof/>
            <w:webHidden/>
          </w:rPr>
          <w:fldChar w:fldCharType="end"/>
        </w:r>
      </w:hyperlink>
    </w:p>
    <w:p w14:paraId="0F1BB713" w14:textId="2C50C66E"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65" w:history="1">
        <w:r w:rsidRPr="005620E9">
          <w:rPr>
            <w:rStyle w:val="Hyperlink"/>
            <w:noProof/>
          </w:rPr>
          <w:t xml:space="preserve">Figura 14 </w:t>
        </w:r>
        <w:r w:rsidRPr="005620E9">
          <w:rPr>
            <w:rStyle w:val="Hyperlink"/>
            <w:bCs/>
            <w:noProof/>
          </w:rPr>
          <w:t>– Exemplo de marcador</w:t>
        </w:r>
        <w:r>
          <w:rPr>
            <w:noProof/>
            <w:webHidden/>
          </w:rPr>
          <w:tab/>
        </w:r>
        <w:r>
          <w:rPr>
            <w:noProof/>
            <w:webHidden/>
          </w:rPr>
          <w:fldChar w:fldCharType="begin"/>
        </w:r>
        <w:r>
          <w:rPr>
            <w:noProof/>
            <w:webHidden/>
          </w:rPr>
          <w:instrText xml:space="preserve"> PAGEREF _Toc171084365 \h </w:instrText>
        </w:r>
        <w:r>
          <w:rPr>
            <w:noProof/>
            <w:webHidden/>
          </w:rPr>
        </w:r>
        <w:r>
          <w:rPr>
            <w:noProof/>
            <w:webHidden/>
          </w:rPr>
          <w:fldChar w:fldCharType="separate"/>
        </w:r>
        <w:r>
          <w:rPr>
            <w:noProof/>
            <w:webHidden/>
          </w:rPr>
          <w:t>33</w:t>
        </w:r>
        <w:r>
          <w:rPr>
            <w:noProof/>
            <w:webHidden/>
          </w:rPr>
          <w:fldChar w:fldCharType="end"/>
        </w:r>
      </w:hyperlink>
    </w:p>
    <w:p w14:paraId="354B10AC" w14:textId="7214CCF5"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66" w:history="1">
        <w:r w:rsidRPr="005620E9">
          <w:rPr>
            <w:rStyle w:val="Hyperlink"/>
            <w:noProof/>
          </w:rPr>
          <w:t xml:space="preserve">Figura 15 </w:t>
        </w:r>
        <w:r w:rsidRPr="005620E9">
          <w:rPr>
            <w:rStyle w:val="Hyperlink"/>
            <w:bCs/>
            <w:noProof/>
          </w:rPr>
          <w:t>- Diagrama processo do jogo de memória</w:t>
        </w:r>
        <w:r>
          <w:rPr>
            <w:noProof/>
            <w:webHidden/>
          </w:rPr>
          <w:tab/>
        </w:r>
        <w:r>
          <w:rPr>
            <w:noProof/>
            <w:webHidden/>
          </w:rPr>
          <w:fldChar w:fldCharType="begin"/>
        </w:r>
        <w:r>
          <w:rPr>
            <w:noProof/>
            <w:webHidden/>
          </w:rPr>
          <w:instrText xml:space="preserve"> PAGEREF _Toc171084366 \h </w:instrText>
        </w:r>
        <w:r>
          <w:rPr>
            <w:noProof/>
            <w:webHidden/>
          </w:rPr>
        </w:r>
        <w:r>
          <w:rPr>
            <w:noProof/>
            <w:webHidden/>
          </w:rPr>
          <w:fldChar w:fldCharType="separate"/>
        </w:r>
        <w:r>
          <w:rPr>
            <w:noProof/>
            <w:webHidden/>
          </w:rPr>
          <w:t>34</w:t>
        </w:r>
        <w:r>
          <w:rPr>
            <w:noProof/>
            <w:webHidden/>
          </w:rPr>
          <w:fldChar w:fldCharType="end"/>
        </w:r>
      </w:hyperlink>
    </w:p>
    <w:p w14:paraId="1BCB55E0" w14:textId="0299F503"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67" w:history="1">
        <w:r w:rsidRPr="005620E9">
          <w:rPr>
            <w:rStyle w:val="Hyperlink"/>
            <w:noProof/>
          </w:rPr>
          <w:t xml:space="preserve">Figura 16 </w:t>
        </w:r>
        <w:r w:rsidRPr="005620E9">
          <w:rPr>
            <w:rStyle w:val="Hyperlink"/>
            <w:bCs/>
            <w:noProof/>
          </w:rPr>
          <w:t>- Jogo de memória (estado inicial)</w:t>
        </w:r>
        <w:r>
          <w:rPr>
            <w:noProof/>
            <w:webHidden/>
          </w:rPr>
          <w:tab/>
        </w:r>
        <w:r>
          <w:rPr>
            <w:noProof/>
            <w:webHidden/>
          </w:rPr>
          <w:fldChar w:fldCharType="begin"/>
        </w:r>
        <w:r>
          <w:rPr>
            <w:noProof/>
            <w:webHidden/>
          </w:rPr>
          <w:instrText xml:space="preserve"> PAGEREF _Toc171084367 \h </w:instrText>
        </w:r>
        <w:r>
          <w:rPr>
            <w:noProof/>
            <w:webHidden/>
          </w:rPr>
        </w:r>
        <w:r>
          <w:rPr>
            <w:noProof/>
            <w:webHidden/>
          </w:rPr>
          <w:fldChar w:fldCharType="separate"/>
        </w:r>
        <w:r>
          <w:rPr>
            <w:noProof/>
            <w:webHidden/>
          </w:rPr>
          <w:t>36</w:t>
        </w:r>
        <w:r>
          <w:rPr>
            <w:noProof/>
            <w:webHidden/>
          </w:rPr>
          <w:fldChar w:fldCharType="end"/>
        </w:r>
      </w:hyperlink>
    </w:p>
    <w:p w14:paraId="62AA3F79" w14:textId="2ED551FB"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68" w:history="1">
        <w:r w:rsidRPr="005620E9">
          <w:rPr>
            <w:rStyle w:val="Hyperlink"/>
            <w:noProof/>
          </w:rPr>
          <w:t xml:space="preserve">Figura 17 </w:t>
        </w:r>
        <w:r w:rsidRPr="005620E9">
          <w:rPr>
            <w:rStyle w:val="Hyperlink"/>
            <w:bCs/>
            <w:noProof/>
          </w:rPr>
          <w:t>- Jogo de memória (par encontrado)</w:t>
        </w:r>
        <w:r>
          <w:rPr>
            <w:noProof/>
            <w:webHidden/>
          </w:rPr>
          <w:tab/>
        </w:r>
        <w:r>
          <w:rPr>
            <w:noProof/>
            <w:webHidden/>
          </w:rPr>
          <w:fldChar w:fldCharType="begin"/>
        </w:r>
        <w:r>
          <w:rPr>
            <w:noProof/>
            <w:webHidden/>
          </w:rPr>
          <w:instrText xml:space="preserve"> PAGEREF _Toc171084368 \h </w:instrText>
        </w:r>
        <w:r>
          <w:rPr>
            <w:noProof/>
            <w:webHidden/>
          </w:rPr>
        </w:r>
        <w:r>
          <w:rPr>
            <w:noProof/>
            <w:webHidden/>
          </w:rPr>
          <w:fldChar w:fldCharType="separate"/>
        </w:r>
        <w:r>
          <w:rPr>
            <w:noProof/>
            <w:webHidden/>
          </w:rPr>
          <w:t>36</w:t>
        </w:r>
        <w:r>
          <w:rPr>
            <w:noProof/>
            <w:webHidden/>
          </w:rPr>
          <w:fldChar w:fldCharType="end"/>
        </w:r>
      </w:hyperlink>
    </w:p>
    <w:p w14:paraId="385201A3" w14:textId="678BE305"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69" w:history="1">
        <w:r w:rsidRPr="005620E9">
          <w:rPr>
            <w:rStyle w:val="Hyperlink"/>
            <w:noProof/>
          </w:rPr>
          <w:t xml:space="preserve">Figura 18 </w:t>
        </w:r>
        <w:r w:rsidRPr="005620E9">
          <w:rPr>
            <w:rStyle w:val="Hyperlink"/>
            <w:bCs/>
            <w:noProof/>
          </w:rPr>
          <w:t>- Jogo de memória (finalizado)</w:t>
        </w:r>
        <w:r>
          <w:rPr>
            <w:noProof/>
            <w:webHidden/>
          </w:rPr>
          <w:tab/>
        </w:r>
        <w:r>
          <w:rPr>
            <w:noProof/>
            <w:webHidden/>
          </w:rPr>
          <w:fldChar w:fldCharType="begin"/>
        </w:r>
        <w:r>
          <w:rPr>
            <w:noProof/>
            <w:webHidden/>
          </w:rPr>
          <w:instrText xml:space="preserve"> PAGEREF _Toc171084369 \h </w:instrText>
        </w:r>
        <w:r>
          <w:rPr>
            <w:noProof/>
            <w:webHidden/>
          </w:rPr>
        </w:r>
        <w:r>
          <w:rPr>
            <w:noProof/>
            <w:webHidden/>
          </w:rPr>
          <w:fldChar w:fldCharType="separate"/>
        </w:r>
        <w:r>
          <w:rPr>
            <w:noProof/>
            <w:webHidden/>
          </w:rPr>
          <w:t>36</w:t>
        </w:r>
        <w:r>
          <w:rPr>
            <w:noProof/>
            <w:webHidden/>
          </w:rPr>
          <w:fldChar w:fldCharType="end"/>
        </w:r>
      </w:hyperlink>
    </w:p>
    <w:p w14:paraId="3D15ADA5" w14:textId="450BB0FF"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70" w:history="1">
        <w:r w:rsidRPr="005620E9">
          <w:rPr>
            <w:rStyle w:val="Hyperlink"/>
            <w:noProof/>
          </w:rPr>
          <w:t xml:space="preserve">Figura 19 </w:t>
        </w:r>
        <w:r w:rsidRPr="005620E9">
          <w:rPr>
            <w:rStyle w:val="Hyperlink"/>
            <w:bCs/>
            <w:noProof/>
          </w:rPr>
          <w:t>- Minijogo 1 (estado inicial)</w:t>
        </w:r>
        <w:r>
          <w:rPr>
            <w:noProof/>
            <w:webHidden/>
          </w:rPr>
          <w:tab/>
        </w:r>
        <w:r>
          <w:rPr>
            <w:noProof/>
            <w:webHidden/>
          </w:rPr>
          <w:fldChar w:fldCharType="begin"/>
        </w:r>
        <w:r>
          <w:rPr>
            <w:noProof/>
            <w:webHidden/>
          </w:rPr>
          <w:instrText xml:space="preserve"> PAGEREF _Toc171084370 \h </w:instrText>
        </w:r>
        <w:r>
          <w:rPr>
            <w:noProof/>
            <w:webHidden/>
          </w:rPr>
        </w:r>
        <w:r>
          <w:rPr>
            <w:noProof/>
            <w:webHidden/>
          </w:rPr>
          <w:fldChar w:fldCharType="separate"/>
        </w:r>
        <w:r>
          <w:rPr>
            <w:noProof/>
            <w:webHidden/>
          </w:rPr>
          <w:t>39</w:t>
        </w:r>
        <w:r>
          <w:rPr>
            <w:noProof/>
            <w:webHidden/>
          </w:rPr>
          <w:fldChar w:fldCharType="end"/>
        </w:r>
      </w:hyperlink>
    </w:p>
    <w:p w14:paraId="03B36E35" w14:textId="042A823A"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71" w:history="1">
        <w:r w:rsidRPr="005620E9">
          <w:rPr>
            <w:rStyle w:val="Hyperlink"/>
            <w:noProof/>
          </w:rPr>
          <w:t xml:space="preserve">Figura 20 - </w:t>
        </w:r>
        <w:r w:rsidRPr="005620E9">
          <w:rPr>
            <w:rStyle w:val="Hyperlink"/>
            <w:bCs/>
            <w:noProof/>
          </w:rPr>
          <w:t>Minijogo 1 (finalizado)</w:t>
        </w:r>
        <w:r>
          <w:rPr>
            <w:noProof/>
            <w:webHidden/>
          </w:rPr>
          <w:tab/>
        </w:r>
        <w:r>
          <w:rPr>
            <w:noProof/>
            <w:webHidden/>
          </w:rPr>
          <w:fldChar w:fldCharType="begin"/>
        </w:r>
        <w:r>
          <w:rPr>
            <w:noProof/>
            <w:webHidden/>
          </w:rPr>
          <w:instrText xml:space="preserve"> PAGEREF _Toc171084371 \h </w:instrText>
        </w:r>
        <w:r>
          <w:rPr>
            <w:noProof/>
            <w:webHidden/>
          </w:rPr>
        </w:r>
        <w:r>
          <w:rPr>
            <w:noProof/>
            <w:webHidden/>
          </w:rPr>
          <w:fldChar w:fldCharType="separate"/>
        </w:r>
        <w:r>
          <w:rPr>
            <w:noProof/>
            <w:webHidden/>
          </w:rPr>
          <w:t>40</w:t>
        </w:r>
        <w:r>
          <w:rPr>
            <w:noProof/>
            <w:webHidden/>
          </w:rPr>
          <w:fldChar w:fldCharType="end"/>
        </w:r>
      </w:hyperlink>
    </w:p>
    <w:p w14:paraId="1597A3E0" w14:textId="6A485113"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72" w:history="1">
        <w:r w:rsidRPr="005620E9">
          <w:rPr>
            <w:rStyle w:val="Hyperlink"/>
            <w:noProof/>
          </w:rPr>
          <w:t xml:space="preserve">Figura 21 </w:t>
        </w:r>
        <w:r w:rsidRPr="005620E9">
          <w:rPr>
            <w:rStyle w:val="Hyperlink"/>
            <w:bCs/>
            <w:noProof/>
          </w:rPr>
          <w:t>- Minijogo 2 (estado inicial)</w:t>
        </w:r>
        <w:r>
          <w:rPr>
            <w:noProof/>
            <w:webHidden/>
          </w:rPr>
          <w:tab/>
        </w:r>
        <w:r>
          <w:rPr>
            <w:noProof/>
            <w:webHidden/>
          </w:rPr>
          <w:fldChar w:fldCharType="begin"/>
        </w:r>
        <w:r>
          <w:rPr>
            <w:noProof/>
            <w:webHidden/>
          </w:rPr>
          <w:instrText xml:space="preserve"> PAGEREF _Toc171084372 \h </w:instrText>
        </w:r>
        <w:r>
          <w:rPr>
            <w:noProof/>
            <w:webHidden/>
          </w:rPr>
        </w:r>
        <w:r>
          <w:rPr>
            <w:noProof/>
            <w:webHidden/>
          </w:rPr>
          <w:fldChar w:fldCharType="separate"/>
        </w:r>
        <w:r>
          <w:rPr>
            <w:noProof/>
            <w:webHidden/>
          </w:rPr>
          <w:t>41</w:t>
        </w:r>
        <w:r>
          <w:rPr>
            <w:noProof/>
            <w:webHidden/>
          </w:rPr>
          <w:fldChar w:fldCharType="end"/>
        </w:r>
      </w:hyperlink>
    </w:p>
    <w:p w14:paraId="757679D3" w14:textId="0567B6F0"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73" w:history="1">
        <w:r w:rsidRPr="005620E9">
          <w:rPr>
            <w:rStyle w:val="Hyperlink"/>
            <w:noProof/>
          </w:rPr>
          <w:t xml:space="preserve">Figura 22 </w:t>
        </w:r>
        <w:r w:rsidRPr="005620E9">
          <w:rPr>
            <w:rStyle w:val="Hyperlink"/>
            <w:bCs/>
            <w:noProof/>
          </w:rPr>
          <w:t>- Minijogo 2 (finalizado)</w:t>
        </w:r>
        <w:r>
          <w:rPr>
            <w:noProof/>
            <w:webHidden/>
          </w:rPr>
          <w:tab/>
        </w:r>
        <w:r>
          <w:rPr>
            <w:noProof/>
            <w:webHidden/>
          </w:rPr>
          <w:fldChar w:fldCharType="begin"/>
        </w:r>
        <w:r>
          <w:rPr>
            <w:noProof/>
            <w:webHidden/>
          </w:rPr>
          <w:instrText xml:space="preserve"> PAGEREF _Toc171084373 \h </w:instrText>
        </w:r>
        <w:r>
          <w:rPr>
            <w:noProof/>
            <w:webHidden/>
          </w:rPr>
        </w:r>
        <w:r>
          <w:rPr>
            <w:noProof/>
            <w:webHidden/>
          </w:rPr>
          <w:fldChar w:fldCharType="separate"/>
        </w:r>
        <w:r>
          <w:rPr>
            <w:noProof/>
            <w:webHidden/>
          </w:rPr>
          <w:t>42</w:t>
        </w:r>
        <w:r>
          <w:rPr>
            <w:noProof/>
            <w:webHidden/>
          </w:rPr>
          <w:fldChar w:fldCharType="end"/>
        </w:r>
      </w:hyperlink>
    </w:p>
    <w:p w14:paraId="5D2C8F5C" w14:textId="518F3E30"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74" w:history="1">
        <w:r w:rsidRPr="005620E9">
          <w:rPr>
            <w:rStyle w:val="Hyperlink"/>
            <w:noProof/>
          </w:rPr>
          <w:t xml:space="preserve">Figura 23 </w:t>
        </w:r>
        <w:r w:rsidRPr="005620E9">
          <w:rPr>
            <w:rStyle w:val="Hyperlink"/>
            <w:bCs/>
            <w:noProof/>
          </w:rPr>
          <w:t>- Minijogo 3 (estado inicial)</w:t>
        </w:r>
        <w:r>
          <w:rPr>
            <w:noProof/>
            <w:webHidden/>
          </w:rPr>
          <w:tab/>
        </w:r>
        <w:r>
          <w:rPr>
            <w:noProof/>
            <w:webHidden/>
          </w:rPr>
          <w:fldChar w:fldCharType="begin"/>
        </w:r>
        <w:r>
          <w:rPr>
            <w:noProof/>
            <w:webHidden/>
          </w:rPr>
          <w:instrText xml:space="preserve"> PAGEREF _Toc171084374 \h </w:instrText>
        </w:r>
        <w:r>
          <w:rPr>
            <w:noProof/>
            <w:webHidden/>
          </w:rPr>
        </w:r>
        <w:r>
          <w:rPr>
            <w:noProof/>
            <w:webHidden/>
          </w:rPr>
          <w:fldChar w:fldCharType="separate"/>
        </w:r>
        <w:r>
          <w:rPr>
            <w:noProof/>
            <w:webHidden/>
          </w:rPr>
          <w:t>43</w:t>
        </w:r>
        <w:r>
          <w:rPr>
            <w:noProof/>
            <w:webHidden/>
          </w:rPr>
          <w:fldChar w:fldCharType="end"/>
        </w:r>
      </w:hyperlink>
    </w:p>
    <w:p w14:paraId="11849211" w14:textId="383B544F"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75" w:history="1">
        <w:r w:rsidRPr="005620E9">
          <w:rPr>
            <w:rStyle w:val="Hyperlink"/>
            <w:noProof/>
          </w:rPr>
          <w:t xml:space="preserve">Figura 24 - </w:t>
        </w:r>
        <w:r w:rsidRPr="005620E9">
          <w:rPr>
            <w:rStyle w:val="Hyperlink"/>
            <w:bCs/>
            <w:noProof/>
          </w:rPr>
          <w:t>Minijogo 3 (finalizado)</w:t>
        </w:r>
        <w:r>
          <w:rPr>
            <w:noProof/>
            <w:webHidden/>
          </w:rPr>
          <w:tab/>
        </w:r>
        <w:r>
          <w:rPr>
            <w:noProof/>
            <w:webHidden/>
          </w:rPr>
          <w:fldChar w:fldCharType="begin"/>
        </w:r>
        <w:r>
          <w:rPr>
            <w:noProof/>
            <w:webHidden/>
          </w:rPr>
          <w:instrText xml:space="preserve"> PAGEREF _Toc171084375 \h </w:instrText>
        </w:r>
        <w:r>
          <w:rPr>
            <w:noProof/>
            <w:webHidden/>
          </w:rPr>
        </w:r>
        <w:r>
          <w:rPr>
            <w:noProof/>
            <w:webHidden/>
          </w:rPr>
          <w:fldChar w:fldCharType="separate"/>
        </w:r>
        <w:r>
          <w:rPr>
            <w:noProof/>
            <w:webHidden/>
          </w:rPr>
          <w:t>43</w:t>
        </w:r>
        <w:r>
          <w:rPr>
            <w:noProof/>
            <w:webHidden/>
          </w:rPr>
          <w:fldChar w:fldCharType="end"/>
        </w:r>
      </w:hyperlink>
    </w:p>
    <w:p w14:paraId="25E46141" w14:textId="375725F1"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76" w:history="1">
        <w:r w:rsidRPr="005620E9">
          <w:rPr>
            <w:rStyle w:val="Hyperlink"/>
            <w:noProof/>
          </w:rPr>
          <w:t xml:space="preserve">Figura 25 </w:t>
        </w:r>
        <w:r w:rsidRPr="005620E9">
          <w:rPr>
            <w:rStyle w:val="Hyperlink"/>
            <w:bCs/>
            <w:noProof/>
          </w:rPr>
          <w:t>- Procura dos ovos (estado inicial)</w:t>
        </w:r>
        <w:r>
          <w:rPr>
            <w:noProof/>
            <w:webHidden/>
          </w:rPr>
          <w:tab/>
        </w:r>
        <w:r>
          <w:rPr>
            <w:noProof/>
            <w:webHidden/>
          </w:rPr>
          <w:fldChar w:fldCharType="begin"/>
        </w:r>
        <w:r>
          <w:rPr>
            <w:noProof/>
            <w:webHidden/>
          </w:rPr>
          <w:instrText xml:space="preserve"> PAGEREF _Toc171084376 \h </w:instrText>
        </w:r>
        <w:r>
          <w:rPr>
            <w:noProof/>
            <w:webHidden/>
          </w:rPr>
        </w:r>
        <w:r>
          <w:rPr>
            <w:noProof/>
            <w:webHidden/>
          </w:rPr>
          <w:fldChar w:fldCharType="separate"/>
        </w:r>
        <w:r>
          <w:rPr>
            <w:noProof/>
            <w:webHidden/>
          </w:rPr>
          <w:t>44</w:t>
        </w:r>
        <w:r>
          <w:rPr>
            <w:noProof/>
            <w:webHidden/>
          </w:rPr>
          <w:fldChar w:fldCharType="end"/>
        </w:r>
      </w:hyperlink>
    </w:p>
    <w:p w14:paraId="4573D49A" w14:textId="3B8E53EF"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77" w:history="1">
        <w:r w:rsidRPr="005620E9">
          <w:rPr>
            <w:rStyle w:val="Hyperlink"/>
            <w:noProof/>
          </w:rPr>
          <w:t xml:space="preserve">Figura 26 </w:t>
        </w:r>
        <w:r w:rsidRPr="005620E9">
          <w:rPr>
            <w:rStyle w:val="Hyperlink"/>
            <w:bCs/>
            <w:noProof/>
          </w:rPr>
          <w:t>- Procura dos ovos (ovo encontrado)</w:t>
        </w:r>
        <w:r>
          <w:rPr>
            <w:noProof/>
            <w:webHidden/>
          </w:rPr>
          <w:tab/>
        </w:r>
        <w:r>
          <w:rPr>
            <w:noProof/>
            <w:webHidden/>
          </w:rPr>
          <w:fldChar w:fldCharType="begin"/>
        </w:r>
        <w:r>
          <w:rPr>
            <w:noProof/>
            <w:webHidden/>
          </w:rPr>
          <w:instrText xml:space="preserve"> PAGEREF _Toc171084377 \h </w:instrText>
        </w:r>
        <w:r>
          <w:rPr>
            <w:noProof/>
            <w:webHidden/>
          </w:rPr>
        </w:r>
        <w:r>
          <w:rPr>
            <w:noProof/>
            <w:webHidden/>
          </w:rPr>
          <w:fldChar w:fldCharType="separate"/>
        </w:r>
        <w:r>
          <w:rPr>
            <w:noProof/>
            <w:webHidden/>
          </w:rPr>
          <w:t>45</w:t>
        </w:r>
        <w:r>
          <w:rPr>
            <w:noProof/>
            <w:webHidden/>
          </w:rPr>
          <w:fldChar w:fldCharType="end"/>
        </w:r>
      </w:hyperlink>
    </w:p>
    <w:p w14:paraId="07AFF78F" w14:textId="5AC84706"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78" w:history="1">
        <w:r w:rsidRPr="005620E9">
          <w:rPr>
            <w:rStyle w:val="Hyperlink"/>
            <w:noProof/>
          </w:rPr>
          <w:t xml:space="preserve">Figura 27 </w:t>
        </w:r>
        <w:r w:rsidRPr="005620E9">
          <w:rPr>
            <w:rStyle w:val="Hyperlink"/>
            <w:bCs/>
            <w:noProof/>
          </w:rPr>
          <w:t>- Procura dos ovos (congratulação)</w:t>
        </w:r>
        <w:r>
          <w:rPr>
            <w:noProof/>
            <w:webHidden/>
          </w:rPr>
          <w:tab/>
        </w:r>
        <w:r>
          <w:rPr>
            <w:noProof/>
            <w:webHidden/>
          </w:rPr>
          <w:fldChar w:fldCharType="begin"/>
        </w:r>
        <w:r>
          <w:rPr>
            <w:noProof/>
            <w:webHidden/>
          </w:rPr>
          <w:instrText xml:space="preserve"> PAGEREF _Toc171084378 \h </w:instrText>
        </w:r>
        <w:r>
          <w:rPr>
            <w:noProof/>
            <w:webHidden/>
          </w:rPr>
        </w:r>
        <w:r>
          <w:rPr>
            <w:noProof/>
            <w:webHidden/>
          </w:rPr>
          <w:fldChar w:fldCharType="separate"/>
        </w:r>
        <w:r>
          <w:rPr>
            <w:noProof/>
            <w:webHidden/>
          </w:rPr>
          <w:t>45</w:t>
        </w:r>
        <w:r>
          <w:rPr>
            <w:noProof/>
            <w:webHidden/>
          </w:rPr>
          <w:fldChar w:fldCharType="end"/>
        </w:r>
      </w:hyperlink>
    </w:p>
    <w:p w14:paraId="04B8D3BD" w14:textId="56DED218"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79" w:history="1">
        <w:r w:rsidRPr="005620E9">
          <w:rPr>
            <w:rStyle w:val="Hyperlink"/>
            <w:noProof/>
          </w:rPr>
          <w:t xml:space="preserve">Figura 28 </w:t>
        </w:r>
        <w:r w:rsidRPr="005620E9">
          <w:rPr>
            <w:rStyle w:val="Hyperlink"/>
            <w:bCs/>
            <w:noProof/>
          </w:rPr>
          <w:t xml:space="preserve">- </w:t>
        </w:r>
        <w:r w:rsidRPr="005620E9">
          <w:rPr>
            <w:rStyle w:val="Hyperlink"/>
            <w:bCs/>
            <w:i/>
            <w:noProof/>
          </w:rPr>
          <w:t>End scene</w:t>
        </w:r>
        <w:r>
          <w:rPr>
            <w:noProof/>
            <w:webHidden/>
          </w:rPr>
          <w:tab/>
        </w:r>
        <w:r>
          <w:rPr>
            <w:noProof/>
            <w:webHidden/>
          </w:rPr>
          <w:fldChar w:fldCharType="begin"/>
        </w:r>
        <w:r>
          <w:rPr>
            <w:noProof/>
            <w:webHidden/>
          </w:rPr>
          <w:instrText xml:space="preserve"> PAGEREF _Toc171084379 \h </w:instrText>
        </w:r>
        <w:r>
          <w:rPr>
            <w:noProof/>
            <w:webHidden/>
          </w:rPr>
        </w:r>
        <w:r>
          <w:rPr>
            <w:noProof/>
            <w:webHidden/>
          </w:rPr>
          <w:fldChar w:fldCharType="separate"/>
        </w:r>
        <w:r>
          <w:rPr>
            <w:noProof/>
            <w:webHidden/>
          </w:rPr>
          <w:t>46</w:t>
        </w:r>
        <w:r>
          <w:rPr>
            <w:noProof/>
            <w:webHidden/>
          </w:rPr>
          <w:fldChar w:fldCharType="end"/>
        </w:r>
      </w:hyperlink>
    </w:p>
    <w:p w14:paraId="0E8BDB9B" w14:textId="419FA246" w:rsidR="006607A1" w:rsidRDefault="006607A1" w:rsidP="002B70B6">
      <w:pPr>
        <w:spacing w:before="120" w:after="0"/>
        <w:rPr>
          <w:szCs w:val="24"/>
        </w:rPr>
      </w:pPr>
      <w:r>
        <w:rPr>
          <w:szCs w:val="24"/>
        </w:rPr>
        <w:fldChar w:fldCharType="end"/>
      </w:r>
    </w:p>
    <w:p w14:paraId="26747152" w14:textId="77777777" w:rsidR="006607A1" w:rsidRDefault="006607A1" w:rsidP="002B70B6">
      <w:pPr>
        <w:spacing w:before="120" w:after="0"/>
        <w:rPr>
          <w:szCs w:val="24"/>
        </w:rPr>
      </w:pPr>
    </w:p>
    <w:p w14:paraId="5C2C307A" w14:textId="77777777" w:rsidR="006607A1" w:rsidRDefault="006607A1" w:rsidP="002B70B6">
      <w:pPr>
        <w:spacing w:before="120" w:after="0"/>
        <w:rPr>
          <w:szCs w:val="24"/>
        </w:rPr>
      </w:pPr>
    </w:p>
    <w:p w14:paraId="264CA26C" w14:textId="77777777" w:rsidR="006607A1" w:rsidRDefault="006607A1" w:rsidP="002B70B6">
      <w:pPr>
        <w:spacing w:before="120" w:after="0"/>
        <w:rPr>
          <w:szCs w:val="24"/>
        </w:rPr>
      </w:pPr>
    </w:p>
    <w:p w14:paraId="64FFC480" w14:textId="77777777" w:rsidR="006607A1" w:rsidRDefault="006607A1" w:rsidP="002B70B6">
      <w:pPr>
        <w:spacing w:before="120" w:after="0"/>
        <w:rPr>
          <w:szCs w:val="24"/>
        </w:rPr>
      </w:pPr>
    </w:p>
    <w:p w14:paraId="43225657" w14:textId="77777777" w:rsidR="006607A1" w:rsidRDefault="006607A1" w:rsidP="002B70B6">
      <w:pPr>
        <w:spacing w:before="120" w:after="0"/>
        <w:rPr>
          <w:szCs w:val="24"/>
        </w:rPr>
      </w:pPr>
    </w:p>
    <w:p w14:paraId="17571A67" w14:textId="77777777" w:rsidR="006607A1" w:rsidRDefault="006607A1" w:rsidP="002B70B6">
      <w:pPr>
        <w:spacing w:before="120" w:after="0"/>
      </w:pPr>
    </w:p>
    <w:p w14:paraId="039CB03F" w14:textId="69455D55" w:rsidR="006607A1" w:rsidRDefault="006607A1" w:rsidP="002B70B6">
      <w:pPr>
        <w:pStyle w:val="Heading1"/>
        <w:numPr>
          <w:ilvl w:val="0"/>
          <w:numId w:val="0"/>
        </w:numPr>
        <w:spacing w:line="360" w:lineRule="auto"/>
        <w:ind w:left="360"/>
      </w:pPr>
      <w:bookmarkStart w:id="20" w:name="_Toc357152319"/>
      <w:bookmarkStart w:id="21" w:name="_Toc357154526"/>
      <w:bookmarkStart w:id="22" w:name="_Toc530601447"/>
      <w:bookmarkStart w:id="23" w:name="_Toc171084287"/>
      <w:r w:rsidRPr="00F5129F">
        <w:lastRenderedPageBreak/>
        <w:t xml:space="preserve">Lista de </w:t>
      </w:r>
      <w:r w:rsidR="00D75DBF">
        <w:t>T</w:t>
      </w:r>
      <w:r w:rsidRPr="00F5129F">
        <w:t>abe</w:t>
      </w:r>
      <w:bookmarkEnd w:id="20"/>
      <w:bookmarkEnd w:id="21"/>
      <w:bookmarkEnd w:id="22"/>
      <w:r w:rsidRPr="00F5129F">
        <w:t>las</w:t>
      </w:r>
      <w:bookmarkEnd w:id="23"/>
    </w:p>
    <w:p w14:paraId="17DCADF7" w14:textId="32D52F67" w:rsidR="00B65DD6" w:rsidRDefault="006607A1">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r w:rsidRPr="00587014">
        <w:rPr>
          <w:sz w:val="24"/>
          <w:szCs w:val="24"/>
        </w:rPr>
        <w:fldChar w:fldCharType="begin"/>
      </w:r>
      <w:r w:rsidRPr="00587014">
        <w:rPr>
          <w:sz w:val="24"/>
          <w:szCs w:val="24"/>
        </w:rPr>
        <w:instrText xml:space="preserve"> TOC \h \z \c "Tabela" </w:instrText>
      </w:r>
      <w:r w:rsidRPr="00587014">
        <w:rPr>
          <w:sz w:val="24"/>
          <w:szCs w:val="24"/>
        </w:rPr>
        <w:fldChar w:fldCharType="separate"/>
      </w:r>
      <w:hyperlink w:anchor="_Toc171084380" w:history="1">
        <w:r w:rsidR="00B65DD6" w:rsidRPr="000C3D30">
          <w:rPr>
            <w:rStyle w:val="Hyperlink"/>
            <w:noProof/>
          </w:rPr>
          <w:t xml:space="preserve">Tabela 1 </w:t>
        </w:r>
        <w:r w:rsidR="00B65DD6" w:rsidRPr="000C3D30">
          <w:rPr>
            <w:rStyle w:val="Hyperlink"/>
            <w:bCs/>
            <w:noProof/>
          </w:rPr>
          <w:t>- Resultados questionário Demográfico</w:t>
        </w:r>
        <w:r w:rsidR="00B65DD6">
          <w:rPr>
            <w:noProof/>
            <w:webHidden/>
          </w:rPr>
          <w:tab/>
        </w:r>
        <w:r w:rsidR="00B65DD6">
          <w:rPr>
            <w:noProof/>
            <w:webHidden/>
          </w:rPr>
          <w:fldChar w:fldCharType="begin"/>
        </w:r>
        <w:r w:rsidR="00B65DD6">
          <w:rPr>
            <w:noProof/>
            <w:webHidden/>
          </w:rPr>
          <w:instrText xml:space="preserve"> PAGEREF _Toc171084380 \h </w:instrText>
        </w:r>
        <w:r w:rsidR="00B65DD6">
          <w:rPr>
            <w:noProof/>
            <w:webHidden/>
          </w:rPr>
        </w:r>
        <w:r w:rsidR="00B65DD6">
          <w:rPr>
            <w:noProof/>
            <w:webHidden/>
          </w:rPr>
          <w:fldChar w:fldCharType="separate"/>
        </w:r>
        <w:r w:rsidR="00B65DD6">
          <w:rPr>
            <w:noProof/>
            <w:webHidden/>
          </w:rPr>
          <w:t>50</w:t>
        </w:r>
        <w:r w:rsidR="00B65DD6">
          <w:rPr>
            <w:noProof/>
            <w:webHidden/>
          </w:rPr>
          <w:fldChar w:fldCharType="end"/>
        </w:r>
      </w:hyperlink>
    </w:p>
    <w:p w14:paraId="080A905C" w14:textId="3939B586" w:rsidR="00B65DD6" w:rsidRDefault="00B65DD6">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84381" w:history="1">
        <w:r w:rsidRPr="000C3D30">
          <w:rPr>
            <w:rStyle w:val="Hyperlink"/>
            <w:noProof/>
          </w:rPr>
          <w:t xml:space="preserve">Tabela 2 </w:t>
        </w:r>
        <w:r w:rsidRPr="000C3D30">
          <w:rPr>
            <w:rStyle w:val="Hyperlink"/>
            <w:bCs/>
            <w:noProof/>
          </w:rPr>
          <w:t>- Resultados questionário SUS</w:t>
        </w:r>
        <w:r>
          <w:rPr>
            <w:noProof/>
            <w:webHidden/>
          </w:rPr>
          <w:tab/>
        </w:r>
        <w:r>
          <w:rPr>
            <w:noProof/>
            <w:webHidden/>
          </w:rPr>
          <w:fldChar w:fldCharType="begin"/>
        </w:r>
        <w:r>
          <w:rPr>
            <w:noProof/>
            <w:webHidden/>
          </w:rPr>
          <w:instrText xml:space="preserve"> PAGEREF _Toc171084381 \h </w:instrText>
        </w:r>
        <w:r>
          <w:rPr>
            <w:noProof/>
            <w:webHidden/>
          </w:rPr>
        </w:r>
        <w:r>
          <w:rPr>
            <w:noProof/>
            <w:webHidden/>
          </w:rPr>
          <w:fldChar w:fldCharType="separate"/>
        </w:r>
        <w:r>
          <w:rPr>
            <w:noProof/>
            <w:webHidden/>
          </w:rPr>
          <w:t>51</w:t>
        </w:r>
        <w:r>
          <w:rPr>
            <w:noProof/>
            <w:webHidden/>
          </w:rPr>
          <w:fldChar w:fldCharType="end"/>
        </w:r>
      </w:hyperlink>
    </w:p>
    <w:p w14:paraId="651C6615" w14:textId="1850D2AB" w:rsidR="006607A1" w:rsidRPr="006F539A" w:rsidRDefault="006607A1" w:rsidP="002B70B6">
      <w:pPr>
        <w:spacing w:after="0"/>
      </w:pPr>
      <w:r w:rsidRPr="00587014">
        <w:rPr>
          <w:szCs w:val="24"/>
        </w:rPr>
        <w:fldChar w:fldCharType="end"/>
      </w:r>
    </w:p>
    <w:p w14:paraId="0D851257" w14:textId="77777777" w:rsidR="006607A1" w:rsidRPr="006F539A" w:rsidRDefault="006607A1" w:rsidP="002B70B6">
      <w:r w:rsidRPr="006F539A">
        <w:br w:type="page"/>
      </w:r>
    </w:p>
    <w:p w14:paraId="12A69AFD" w14:textId="2F63D6CA" w:rsidR="006607A1" w:rsidRPr="00B01BD4" w:rsidRDefault="006607A1" w:rsidP="002B70B6">
      <w:pPr>
        <w:pStyle w:val="Heading1"/>
        <w:numPr>
          <w:ilvl w:val="0"/>
          <w:numId w:val="0"/>
        </w:numPr>
        <w:spacing w:line="360" w:lineRule="auto"/>
        <w:ind w:left="360"/>
      </w:pPr>
      <w:bookmarkStart w:id="24" w:name="_Toc357152320"/>
      <w:bookmarkStart w:id="25" w:name="_Toc357154527"/>
      <w:bookmarkStart w:id="26" w:name="_Toc530601448"/>
      <w:bookmarkStart w:id="27" w:name="_Toc171084288"/>
      <w:r w:rsidRPr="00F5129F">
        <w:lastRenderedPageBreak/>
        <w:t>Lista de siglas</w:t>
      </w:r>
      <w:bookmarkEnd w:id="24"/>
      <w:bookmarkEnd w:id="25"/>
      <w:r w:rsidRPr="00F5129F">
        <w:t xml:space="preserve"> e acrónimos</w:t>
      </w:r>
      <w:bookmarkEnd w:id="26"/>
      <w:bookmarkEnd w:id="27"/>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3"/>
        <w:gridCol w:w="6460"/>
      </w:tblGrid>
      <w:tr w:rsidR="006607A1" w:rsidRPr="006F539A" w14:paraId="18F48A05" w14:textId="77777777" w:rsidTr="00FC485D">
        <w:tc>
          <w:tcPr>
            <w:tcW w:w="1793" w:type="dxa"/>
            <w:vAlign w:val="center"/>
          </w:tcPr>
          <w:p w14:paraId="1C949C20" w14:textId="18ACD499" w:rsidR="006607A1" w:rsidRPr="006F539A" w:rsidRDefault="008A5301" w:rsidP="002B70B6">
            <w:r>
              <w:t>AR</w:t>
            </w:r>
          </w:p>
        </w:tc>
        <w:tc>
          <w:tcPr>
            <w:tcW w:w="6460" w:type="dxa"/>
            <w:vAlign w:val="center"/>
          </w:tcPr>
          <w:p w14:paraId="0C3644A8" w14:textId="223DD74B" w:rsidR="006607A1" w:rsidRPr="00AE0C69" w:rsidRDefault="008A5301" w:rsidP="002B70B6">
            <w:pPr>
              <w:rPr>
                <w:i/>
                <w:iCs/>
              </w:rPr>
            </w:pPr>
            <w:proofErr w:type="spellStart"/>
            <w:r w:rsidRPr="00AE0C69">
              <w:rPr>
                <w:i/>
                <w:iCs/>
              </w:rPr>
              <w:t>Augmented</w:t>
            </w:r>
            <w:proofErr w:type="spellEnd"/>
            <w:r w:rsidRPr="00AE0C69">
              <w:rPr>
                <w:i/>
                <w:iCs/>
              </w:rPr>
              <w:t xml:space="preserve"> </w:t>
            </w:r>
            <w:proofErr w:type="spellStart"/>
            <w:r w:rsidRPr="00AE0C69">
              <w:rPr>
                <w:i/>
                <w:iCs/>
              </w:rPr>
              <w:t>Reality</w:t>
            </w:r>
            <w:proofErr w:type="spellEnd"/>
          </w:p>
        </w:tc>
      </w:tr>
      <w:tr w:rsidR="006607A1" w:rsidRPr="003878EE" w14:paraId="47DC6385" w14:textId="77777777" w:rsidTr="00FC485D">
        <w:tc>
          <w:tcPr>
            <w:tcW w:w="1793" w:type="dxa"/>
            <w:vAlign w:val="center"/>
          </w:tcPr>
          <w:p w14:paraId="36E88ACB" w14:textId="6731062F" w:rsidR="00F67A40" w:rsidRDefault="00F67A40" w:rsidP="002B70B6">
            <w:r>
              <w:t>BSDF</w:t>
            </w:r>
          </w:p>
          <w:p w14:paraId="490EF30B" w14:textId="6ADC9F0D" w:rsidR="006607A1" w:rsidRPr="006F539A" w:rsidRDefault="00F61657" w:rsidP="002B70B6">
            <w:r>
              <w:t>RA</w:t>
            </w:r>
          </w:p>
        </w:tc>
        <w:tc>
          <w:tcPr>
            <w:tcW w:w="6460" w:type="dxa"/>
            <w:vAlign w:val="center"/>
          </w:tcPr>
          <w:p w14:paraId="24D7EAF4" w14:textId="5EC72E43" w:rsidR="00F67A40" w:rsidRPr="00AE0C69" w:rsidRDefault="00F67A40" w:rsidP="002B70B6">
            <w:pPr>
              <w:rPr>
                <w:lang w:val="en-US"/>
              </w:rPr>
            </w:pPr>
            <w:r w:rsidRPr="00AE0C69">
              <w:rPr>
                <w:i/>
                <w:iCs/>
                <w:lang w:val="en-US"/>
              </w:rPr>
              <w:t>Bidirectional Scattering Distribution Function</w:t>
            </w:r>
          </w:p>
          <w:p w14:paraId="5D8EBC58" w14:textId="0D43AE5B" w:rsidR="006607A1" w:rsidRPr="00F61657" w:rsidRDefault="00F61657" w:rsidP="002B70B6">
            <w:pPr>
              <w:rPr>
                <w:lang w:val="en-US"/>
              </w:rPr>
            </w:pPr>
            <w:proofErr w:type="spellStart"/>
            <w:r w:rsidRPr="00F61657">
              <w:rPr>
                <w:lang w:val="en-US"/>
              </w:rPr>
              <w:t>Realidade</w:t>
            </w:r>
            <w:proofErr w:type="spellEnd"/>
            <w:r w:rsidRPr="00F61657">
              <w:rPr>
                <w:lang w:val="en-US"/>
              </w:rPr>
              <w:t xml:space="preserve"> </w:t>
            </w:r>
            <w:proofErr w:type="spellStart"/>
            <w:r w:rsidRPr="00F61657">
              <w:rPr>
                <w:lang w:val="en-US"/>
              </w:rPr>
              <w:t>Aumentada</w:t>
            </w:r>
            <w:proofErr w:type="spellEnd"/>
          </w:p>
        </w:tc>
      </w:tr>
      <w:tr w:rsidR="006607A1" w:rsidRPr="006F539A" w14:paraId="29AEF5C0" w14:textId="77777777" w:rsidTr="00FC485D">
        <w:tc>
          <w:tcPr>
            <w:tcW w:w="1793" w:type="dxa"/>
            <w:vAlign w:val="center"/>
          </w:tcPr>
          <w:p w14:paraId="6CE2C034" w14:textId="3CEF01D7" w:rsidR="006607A1" w:rsidRPr="006F539A" w:rsidRDefault="008A5301" w:rsidP="002B70B6">
            <w:r>
              <w:t>R</w:t>
            </w:r>
            <w:r w:rsidR="00F61657">
              <w:t>M</w:t>
            </w:r>
          </w:p>
        </w:tc>
        <w:tc>
          <w:tcPr>
            <w:tcW w:w="6460" w:type="dxa"/>
            <w:vAlign w:val="center"/>
          </w:tcPr>
          <w:p w14:paraId="51F47164" w14:textId="64A33D95" w:rsidR="006607A1" w:rsidRPr="006F539A" w:rsidRDefault="008A5301" w:rsidP="002B70B6">
            <w:r>
              <w:t xml:space="preserve">Realidade </w:t>
            </w:r>
            <w:r w:rsidR="00F61657">
              <w:t>Mista</w:t>
            </w:r>
          </w:p>
        </w:tc>
      </w:tr>
      <w:tr w:rsidR="006607A1" w:rsidRPr="003878EE" w14:paraId="3A6FF5BA" w14:textId="77777777" w:rsidTr="00FC485D">
        <w:tc>
          <w:tcPr>
            <w:tcW w:w="1793" w:type="dxa"/>
            <w:vAlign w:val="center"/>
          </w:tcPr>
          <w:p w14:paraId="5DD2F09F" w14:textId="0D2F320E" w:rsidR="00DF6AC8" w:rsidRDefault="00DF6AC8" w:rsidP="002B70B6">
            <w:r>
              <w:t>RV</w:t>
            </w:r>
          </w:p>
          <w:p w14:paraId="38169A39" w14:textId="7F28DDD3" w:rsidR="006607A1" w:rsidRPr="006F539A" w:rsidRDefault="008A5301" w:rsidP="002B70B6">
            <w:r>
              <w:t>SDK</w:t>
            </w:r>
          </w:p>
        </w:tc>
        <w:tc>
          <w:tcPr>
            <w:tcW w:w="6460" w:type="dxa"/>
            <w:vAlign w:val="center"/>
          </w:tcPr>
          <w:p w14:paraId="5F2CAC07" w14:textId="4282BC0C" w:rsidR="00DF6AC8" w:rsidRPr="00DF6AC8" w:rsidRDefault="00DF6AC8" w:rsidP="002B70B6">
            <w:pPr>
              <w:rPr>
                <w:lang w:val="en-US"/>
              </w:rPr>
            </w:pPr>
            <w:proofErr w:type="spellStart"/>
            <w:r w:rsidRPr="00DF6AC8">
              <w:rPr>
                <w:lang w:val="en-US"/>
              </w:rPr>
              <w:t>Realidade</w:t>
            </w:r>
            <w:proofErr w:type="spellEnd"/>
            <w:r w:rsidRPr="00DF6AC8">
              <w:rPr>
                <w:lang w:val="en-US"/>
              </w:rPr>
              <w:t xml:space="preserve"> Virtual</w:t>
            </w:r>
          </w:p>
          <w:p w14:paraId="56273D85" w14:textId="0065DF1A" w:rsidR="006607A1" w:rsidRPr="00DF6AC8" w:rsidRDefault="008A5301" w:rsidP="002B70B6">
            <w:pPr>
              <w:rPr>
                <w:i/>
                <w:iCs/>
                <w:lang w:val="en-US"/>
              </w:rPr>
            </w:pPr>
            <w:r w:rsidRPr="00DF6AC8">
              <w:rPr>
                <w:i/>
                <w:iCs/>
                <w:lang w:val="en-US"/>
              </w:rPr>
              <w:t>Software Development Kit</w:t>
            </w:r>
          </w:p>
        </w:tc>
      </w:tr>
      <w:tr w:rsidR="006607A1" w:rsidRPr="003878EE" w14:paraId="5BEB4DE6" w14:textId="77777777" w:rsidTr="00FC485D">
        <w:tc>
          <w:tcPr>
            <w:tcW w:w="1793" w:type="dxa"/>
            <w:vAlign w:val="center"/>
          </w:tcPr>
          <w:p w14:paraId="52864698" w14:textId="133982DD" w:rsidR="00DF6AC8" w:rsidRDefault="00DF6AC8" w:rsidP="002B70B6">
            <w:r>
              <w:t>SUS</w:t>
            </w:r>
          </w:p>
          <w:p w14:paraId="3A38AFD2" w14:textId="0D1CA821" w:rsidR="006F6257" w:rsidRDefault="006F6257" w:rsidP="002B70B6">
            <w:r>
              <w:t>UI</w:t>
            </w:r>
          </w:p>
          <w:p w14:paraId="7432B550" w14:textId="72441DD0" w:rsidR="006607A1" w:rsidRPr="006F539A" w:rsidRDefault="008A5301" w:rsidP="002B70B6">
            <w:r>
              <w:t>VR</w:t>
            </w:r>
          </w:p>
        </w:tc>
        <w:tc>
          <w:tcPr>
            <w:tcW w:w="6460" w:type="dxa"/>
            <w:vAlign w:val="center"/>
          </w:tcPr>
          <w:p w14:paraId="6901589C" w14:textId="11A4ED1B" w:rsidR="00DF6AC8" w:rsidRPr="00DF6AC8" w:rsidRDefault="00DF6AC8" w:rsidP="002B70B6">
            <w:pPr>
              <w:rPr>
                <w:i/>
                <w:iCs/>
                <w:lang w:val="en-US"/>
              </w:rPr>
            </w:pPr>
            <w:r w:rsidRPr="00DF6AC8">
              <w:rPr>
                <w:i/>
                <w:iCs/>
                <w:lang w:val="en-US"/>
              </w:rPr>
              <w:t xml:space="preserve">System </w:t>
            </w:r>
            <w:proofErr w:type="spellStart"/>
            <w:r w:rsidRPr="00DF6AC8">
              <w:rPr>
                <w:i/>
                <w:iCs/>
                <w:lang w:val="en-US"/>
              </w:rPr>
              <w:t>Usabily</w:t>
            </w:r>
            <w:proofErr w:type="spellEnd"/>
            <w:r w:rsidRPr="00DF6AC8">
              <w:rPr>
                <w:i/>
                <w:iCs/>
                <w:lang w:val="en-US"/>
              </w:rPr>
              <w:t xml:space="preserve"> Scale</w:t>
            </w:r>
          </w:p>
          <w:p w14:paraId="2DE6C1DA" w14:textId="37C1D982" w:rsidR="006F6257" w:rsidRDefault="006F6257" w:rsidP="002B70B6">
            <w:pPr>
              <w:rPr>
                <w:i/>
                <w:iCs/>
                <w:lang w:val="en-US"/>
              </w:rPr>
            </w:pPr>
            <w:r>
              <w:rPr>
                <w:i/>
                <w:iCs/>
                <w:lang w:val="en-US"/>
              </w:rPr>
              <w:t>User Interface</w:t>
            </w:r>
          </w:p>
          <w:p w14:paraId="5862A89C" w14:textId="2BBDDD7D" w:rsidR="006607A1" w:rsidRPr="00DF6AC8" w:rsidRDefault="008A5301" w:rsidP="002B70B6">
            <w:pPr>
              <w:rPr>
                <w:i/>
                <w:iCs/>
                <w:lang w:val="en-US"/>
              </w:rPr>
            </w:pPr>
            <w:r w:rsidRPr="00DF6AC8">
              <w:rPr>
                <w:i/>
                <w:iCs/>
                <w:lang w:val="en-US"/>
              </w:rPr>
              <w:t>Virtual Reality</w:t>
            </w:r>
          </w:p>
        </w:tc>
      </w:tr>
      <w:tr w:rsidR="006607A1" w:rsidRPr="006F539A" w14:paraId="55845EB8" w14:textId="77777777" w:rsidTr="00FC485D">
        <w:tc>
          <w:tcPr>
            <w:tcW w:w="1793" w:type="dxa"/>
            <w:vAlign w:val="center"/>
          </w:tcPr>
          <w:p w14:paraId="1C8B109C" w14:textId="705DFC9C" w:rsidR="006607A1" w:rsidRPr="006F539A" w:rsidRDefault="001129B9" w:rsidP="002B70B6">
            <w:r>
              <w:t>3D</w:t>
            </w:r>
          </w:p>
        </w:tc>
        <w:tc>
          <w:tcPr>
            <w:tcW w:w="6460" w:type="dxa"/>
            <w:vAlign w:val="center"/>
          </w:tcPr>
          <w:p w14:paraId="1E08DFF4" w14:textId="26704B04" w:rsidR="006607A1" w:rsidRPr="006F539A" w:rsidRDefault="006F6257" w:rsidP="002B70B6">
            <w:r>
              <w:t>Três dimensões</w:t>
            </w:r>
          </w:p>
        </w:tc>
      </w:tr>
    </w:tbl>
    <w:p w14:paraId="523292D5" w14:textId="77777777" w:rsidR="006607A1" w:rsidRDefault="006607A1" w:rsidP="002B70B6"/>
    <w:p w14:paraId="0165B1B6" w14:textId="182FE31B" w:rsidR="00501EFA" w:rsidRDefault="006607A1" w:rsidP="002B70B6">
      <w:pPr>
        <w:ind w:firstLine="0"/>
        <w:jc w:val="left"/>
        <w:rPr>
          <w:rFonts w:cs="Times New Roman"/>
          <w:szCs w:val="24"/>
        </w:rPr>
      </w:pPr>
      <w:r>
        <w:rPr>
          <w:rFonts w:cs="Times New Roman"/>
          <w:szCs w:val="24"/>
        </w:rPr>
        <w:br w:type="page"/>
      </w:r>
    </w:p>
    <w:p w14:paraId="17C9BFDC" w14:textId="77777777" w:rsidR="00501EFA" w:rsidRDefault="00501EFA" w:rsidP="002B70B6">
      <w:pPr>
        <w:ind w:firstLine="0"/>
        <w:jc w:val="left"/>
        <w:rPr>
          <w:rFonts w:cs="Times New Roman"/>
          <w:szCs w:val="24"/>
        </w:rPr>
        <w:sectPr w:rsidR="00501EFA" w:rsidSect="002B70B6">
          <w:footerReference w:type="default" r:id="rId11"/>
          <w:type w:val="continuous"/>
          <w:pgSz w:w="11906" w:h="16838" w:code="9"/>
          <w:pgMar w:top="1418" w:right="1418" w:bottom="1418" w:left="1701" w:header="709" w:footer="612" w:gutter="0"/>
          <w:pgNumType w:fmt="lowerRoman" w:start="2"/>
          <w:cols w:space="708"/>
          <w:docGrid w:linePitch="360"/>
        </w:sectPr>
      </w:pPr>
    </w:p>
    <w:p w14:paraId="31D20D93" w14:textId="77777777" w:rsidR="00196C1D" w:rsidRDefault="009D35AA" w:rsidP="002B70B6">
      <w:pPr>
        <w:pStyle w:val="Heading1"/>
        <w:spacing w:line="360" w:lineRule="auto"/>
      </w:pPr>
      <w:bookmarkStart w:id="28" w:name="_Toc171084289"/>
      <w:r w:rsidRPr="00F62737">
        <w:lastRenderedPageBreak/>
        <w:t>Introdução</w:t>
      </w:r>
      <w:bookmarkEnd w:id="28"/>
    </w:p>
    <w:p w14:paraId="31B36D21" w14:textId="232873A1" w:rsidR="005D2E69" w:rsidRDefault="001429C6" w:rsidP="002B70B6">
      <w:r>
        <w:t>A cirurgia pediátrica, enquanto ramo da medicina, encontra-se em constante evolução, como tal, realizam-se milhões</w:t>
      </w:r>
      <w:r w:rsidR="005D2E69">
        <w:t xml:space="preserve"> de intervenções cirúrgicas em pacientes pediátricos </w:t>
      </w:r>
      <w:r>
        <w:t>anualmente, sendo diversas as razões que contribuem para estes números</w:t>
      </w:r>
      <w:r w:rsidR="005D2E69">
        <w:t>.</w:t>
      </w:r>
      <w:r>
        <w:t xml:space="preserve"> Isto traduz-se, inevitavelmente, numa necessidade de adoção de estratégias que visão diminuir o medo, ansiedade e o </w:t>
      </w:r>
      <w:r w:rsidRPr="00992BB3">
        <w:t>stress</w:t>
      </w:r>
      <w:r>
        <w:t xml:space="preserve"> pré-cirúrgico associados a estes tipos de intervenções</w:t>
      </w:r>
      <w:r w:rsidR="005D2E69">
        <w:t>.</w:t>
      </w:r>
      <w:r>
        <w:t xml:space="preserve"> Considerando as características dos pacientes em causa, nomeadamente, o facto de não possuírem um conhecimento dos procedimentos a que serão submetidos, a adoção de medidas que reduzam </w:t>
      </w:r>
      <w:r w:rsidR="00FD375D">
        <w:t xml:space="preserve">o medo, a ansiedade e o </w:t>
      </w:r>
      <w:r w:rsidR="00FD375D" w:rsidRPr="00992BB3">
        <w:t>stress</w:t>
      </w:r>
      <w:r w:rsidR="00FD375D">
        <w:t xml:space="preserve">, </w:t>
      </w:r>
      <w:r>
        <w:t>releva-se de extrema importância, independentemente da gravidade de cada intervenção. Neste seguimento, d</w:t>
      </w:r>
      <w:r w:rsidR="005D2E69">
        <w:t xml:space="preserve">entro deste leque de estratégias temos a ludoterapia, </w:t>
      </w:r>
      <w:r>
        <w:t>que consiste</w:t>
      </w:r>
      <w:r w:rsidR="005D2E69">
        <w:t xml:space="preserve"> </w:t>
      </w:r>
      <w:r>
        <w:t>n</w:t>
      </w:r>
      <w:r w:rsidR="005D2E69">
        <w:t xml:space="preserve">o uso de jogos </w:t>
      </w:r>
      <w:r>
        <w:t xml:space="preserve">que permitem e incentivam as </w:t>
      </w:r>
      <w:r w:rsidR="005D2E69">
        <w:t>crianças expressar as suas emoções e familiarizar</w:t>
      </w:r>
      <w:r>
        <w:t>em</w:t>
      </w:r>
      <w:r w:rsidR="005D2E69">
        <w:t xml:space="preserve">-se com o ambiente e procedimentos a que </w:t>
      </w:r>
      <w:r>
        <w:t>serão</w:t>
      </w:r>
      <w:r w:rsidR="005D2E69">
        <w:t xml:space="preserve"> submetidas.</w:t>
      </w:r>
    </w:p>
    <w:p w14:paraId="4B6E4E33" w14:textId="762B080C" w:rsidR="005D2E69" w:rsidRDefault="00481622" w:rsidP="002B70B6">
      <w:r>
        <w:t>Atualmente, u</w:t>
      </w:r>
      <w:r w:rsidR="005D2E69">
        <w:t>ma das tecnologias que se tem vindo a aliar à ludoterapia é a Realidade Aumentad</w:t>
      </w:r>
      <w:r w:rsidR="001862D1">
        <w:t>a</w:t>
      </w:r>
      <w:r w:rsidR="005D2E69">
        <w:t>. Esta</w:t>
      </w:r>
      <w:r>
        <w:t xml:space="preserve"> tecnologia já tem vindo a ser</w:t>
      </w:r>
      <w:r w:rsidR="005D2E69">
        <w:t xml:space="preserve"> utilizada no desenvolvimento de jogos</w:t>
      </w:r>
      <w:r>
        <w:t xml:space="preserve">, desenhados </w:t>
      </w:r>
      <w:r w:rsidR="005D2E69">
        <w:t xml:space="preserve">com o intuito de preparar crianças para os procedimentos </w:t>
      </w:r>
      <w:r>
        <w:t xml:space="preserve">pré e pós </w:t>
      </w:r>
      <w:r w:rsidR="005D2E69">
        <w:t>intervenções cirúrgicas.</w:t>
      </w:r>
    </w:p>
    <w:p w14:paraId="61BAD1BE" w14:textId="0C1FD47F" w:rsidR="005D2E69" w:rsidRDefault="00481622" w:rsidP="002B70B6">
      <w:r>
        <w:t>Assim, e</w:t>
      </w:r>
      <w:r w:rsidR="005D2E69">
        <w:t>ste projeto tem como objetivo o desenvolvimento de um jogo, para dispositivos m</w:t>
      </w:r>
      <w:r>
        <w:t>ó</w:t>
      </w:r>
      <w:r w:rsidR="005D2E69">
        <w:t xml:space="preserve">veis, utilizando a tecnologia de Realidade Aumentada e o motor de jogo </w:t>
      </w:r>
      <w:proofErr w:type="spellStart"/>
      <w:r w:rsidR="005D2E69" w:rsidRPr="00D46C35">
        <w:t>Unity</w:t>
      </w:r>
      <w:proofErr w:type="spellEnd"/>
      <w:r w:rsidR="00170CD0">
        <w:rPr>
          <w:noProof/>
        </w:rPr>
        <w:t xml:space="preserve"> </w:t>
      </w:r>
      <w:r w:rsidR="00170CD0">
        <w:rPr>
          <w:noProof/>
        </w:rPr>
        <w:fldChar w:fldCharType="begin"/>
      </w:r>
      <w:r w:rsidR="00170CD0">
        <w:rPr>
          <w:noProof/>
        </w:rPr>
        <w:instrText xml:space="preserve"> ADDIN ZOTERO_ITEM CSL_CITATION {"citationID":"jzbXXDed","properties":{"formattedCitation":"[1]","plainCitation":"[1]","noteIndex":0},"citationItems":[{"id":7,"uris":["http://zotero.org/users/local/kY0Zrcz1/items/D8C6IG2B"],"itemData":{"id":7,"type":"webpage","abstract":"Create and grow real-time 3D games, apps, and experiences for entertainment, film, automotive, architecture, and more. Get started with Unity today.","container-title":"Unity","language":"en","title":"Unity Real-Time Development Platform | 3D, 2D, VR &amp; AR Engine","URL":"https://unity.com/","accessed":{"date-parts":[["2024",7,5]]}}}],"schema":"https://github.com/citation-style-language/schema/raw/master/csl-citation.json"} </w:instrText>
      </w:r>
      <w:r w:rsidR="00170CD0">
        <w:rPr>
          <w:noProof/>
        </w:rPr>
        <w:fldChar w:fldCharType="separate"/>
      </w:r>
      <w:r w:rsidR="00170CD0">
        <w:rPr>
          <w:noProof/>
        </w:rPr>
        <w:t>[1]</w:t>
      </w:r>
      <w:r w:rsidR="00170CD0">
        <w:rPr>
          <w:noProof/>
        </w:rPr>
        <w:fldChar w:fldCharType="end"/>
      </w:r>
      <w:r>
        <w:t>. O jogo visa, essencialmente, educar as crianças sobre as fases da sua operação, tendo sido implementado</w:t>
      </w:r>
      <w:r w:rsidR="005D2E69">
        <w:t xml:space="preserve"> um conjunto de estratégias de ludoterapia, </w:t>
      </w:r>
      <w:r>
        <w:t>previamente</w:t>
      </w:r>
      <w:r w:rsidR="005D2E69">
        <w:t xml:space="preserve"> definidas com uma equipa de enfermeiras do Centro Hospitalar de Leiria</w:t>
      </w:r>
      <w:r>
        <w:t>.</w:t>
      </w:r>
    </w:p>
    <w:p w14:paraId="1C48110F" w14:textId="25CDED7F" w:rsidR="00A66B15" w:rsidRDefault="00A66B15" w:rsidP="002B70B6">
      <w:r>
        <w:t>Durante o desenvolvimento do projeto foram realizadas reuniões semanais com os orientadores</w:t>
      </w:r>
      <w:r w:rsidR="00564B42">
        <w:t xml:space="preserve"> do projeto</w:t>
      </w:r>
      <w:r w:rsidR="00481622">
        <w:t xml:space="preserve">, com </w:t>
      </w:r>
      <w:r w:rsidR="00564B42">
        <w:t xml:space="preserve">o intuito de apresentar o trabalho realizado durante a semana, ou seja, entre cada reunião, de modo a possibilitar a discussão de ideias sobre </w:t>
      </w:r>
      <w:r w:rsidR="00481622">
        <w:t>o mesmo</w:t>
      </w:r>
      <w:r w:rsidR="00564B42">
        <w:t xml:space="preserve">. Desta forma, era, também, definido o trabalho futuro a realizar e a apresentar na reunião subsequente. </w:t>
      </w:r>
      <w:r w:rsidR="00481622">
        <w:t>Para além disso, a</w:t>
      </w:r>
      <w:r w:rsidR="00564B42">
        <w:t>s reuniões permitiram a colocação</w:t>
      </w:r>
      <w:r w:rsidR="00481622">
        <w:t xml:space="preserve"> e esclarecimento</w:t>
      </w:r>
      <w:r w:rsidR="00564B42">
        <w:t xml:space="preserve"> de dúvidas, algo que se </w:t>
      </w:r>
      <w:r w:rsidR="00481622">
        <w:t>afigurou</w:t>
      </w:r>
      <w:r w:rsidR="00564B42">
        <w:t xml:space="preserve"> essencial</w:t>
      </w:r>
      <w:r w:rsidR="00481622">
        <w:t xml:space="preserve"> ao desenvolvimento do projeto</w:t>
      </w:r>
      <w:r w:rsidR="00564B42">
        <w:t xml:space="preserve">, especialmente devido à grande </w:t>
      </w:r>
      <w:r w:rsidR="00481622">
        <w:t>disponibilidade</w:t>
      </w:r>
      <w:r w:rsidR="00564B42">
        <w:t xml:space="preserve"> dos orientadores em responder </w:t>
      </w:r>
      <w:r w:rsidR="00481622">
        <w:t>às questões levantadas</w:t>
      </w:r>
      <w:r w:rsidR="00564B42">
        <w:t xml:space="preserve">. </w:t>
      </w:r>
      <w:r w:rsidR="00481622">
        <w:lastRenderedPageBreak/>
        <w:t xml:space="preserve">Importa </w:t>
      </w:r>
      <w:r w:rsidR="00564B42">
        <w:t>realçar que, estas reuniões mostraram-se indispensáveis a todo o processo de desenvolvimento do projeto</w:t>
      </w:r>
      <w:r w:rsidR="00481622">
        <w:t>,</w:t>
      </w:r>
      <w:r w:rsidR="00564B42">
        <w:t xml:space="preserve"> já que facilitaram</w:t>
      </w:r>
      <w:r w:rsidR="00481622">
        <w:t>,</w:t>
      </w:r>
      <w:r w:rsidR="00564B42">
        <w:t xml:space="preserve"> imensamente</w:t>
      </w:r>
      <w:r w:rsidR="00481622">
        <w:t>,</w:t>
      </w:r>
      <w:r w:rsidR="00564B42">
        <w:t xml:space="preserve"> a definição do caminho a prosseguir</w:t>
      </w:r>
      <w:r w:rsidR="00481622">
        <w:t>, contribuindo, vastamente, para a resolução de problemas e permitindo manter um fluxo de trabalho constante e coeso.</w:t>
      </w:r>
    </w:p>
    <w:p w14:paraId="3E7512E7" w14:textId="40BE55F5" w:rsidR="00564B42" w:rsidRDefault="00564B42" w:rsidP="002B70B6">
      <w:r>
        <w:t xml:space="preserve">Ainda </w:t>
      </w:r>
      <w:r w:rsidR="00180079">
        <w:t>a este respeito</w:t>
      </w:r>
      <w:r>
        <w:t>, foi realizada uma reunião com as profissionais de saúde do Centro Hospitalar de Leiria</w:t>
      </w:r>
      <w:r w:rsidR="00893A73">
        <w:t>, Carolina Frias e Isabel Governo. A presença destas duas profissionais de saúde mostrou-se fundamental</w:t>
      </w:r>
      <w:r w:rsidR="00180079">
        <w:t>,</w:t>
      </w:r>
      <w:r w:rsidR="00893A73">
        <w:t xml:space="preserve"> </w:t>
      </w:r>
      <w:r w:rsidR="00180079">
        <w:t xml:space="preserve">uma vez </w:t>
      </w:r>
      <w:r w:rsidR="00893A73">
        <w:t xml:space="preserve">que, estas </w:t>
      </w:r>
      <w:r w:rsidR="00180079">
        <w:t>providenciaram</w:t>
      </w:r>
      <w:r w:rsidR="00893A73">
        <w:t xml:space="preserve"> um</w:t>
      </w:r>
      <w:r w:rsidR="00C31432">
        <w:t>a</w:t>
      </w:r>
      <w:r w:rsidR="00893A73">
        <w:t xml:space="preserve"> visão diferente e mais </w:t>
      </w:r>
      <w:r w:rsidR="00180079">
        <w:t>adequada</w:t>
      </w:r>
      <w:r w:rsidR="00893A73">
        <w:t xml:space="preserve"> sobre o ambiente hospitalar e o trabalho pediátrico, algo que permitiu repensar </w:t>
      </w:r>
      <w:r w:rsidR="00180079">
        <w:t xml:space="preserve">e ajustar </w:t>
      </w:r>
      <w:r w:rsidR="00893A73">
        <w:t>algumas funcionalidades</w:t>
      </w:r>
      <w:r w:rsidR="00C31432">
        <w:t xml:space="preserve"> do jogo,</w:t>
      </w:r>
      <w:r w:rsidR="00893A73">
        <w:t xml:space="preserve"> de modo a melhor adaptar </w:t>
      </w:r>
      <w:r w:rsidR="00180079">
        <w:t>o mesmo</w:t>
      </w:r>
      <w:r w:rsidR="00893A73">
        <w:t xml:space="preserve"> ao </w:t>
      </w:r>
      <w:r w:rsidR="00C31432">
        <w:t>público-alvo</w:t>
      </w:r>
      <w:r w:rsidR="00893A73">
        <w:t xml:space="preserve">. Esta reunião </w:t>
      </w:r>
      <w:r w:rsidR="00180079">
        <w:t>revelou-se</w:t>
      </w:r>
      <w:r w:rsidR="00C31432">
        <w:t>, também,</w:t>
      </w:r>
      <w:r w:rsidR="00893A73">
        <w:t xml:space="preserve"> fundamental na definição de </w:t>
      </w:r>
      <w:r w:rsidR="00180079">
        <w:t>alguns</w:t>
      </w:r>
      <w:r w:rsidR="00C31432">
        <w:t xml:space="preserve"> </w:t>
      </w:r>
      <w:r w:rsidR="00893A73">
        <w:t>aspetos importantes sobre o projeto</w:t>
      </w:r>
      <w:r w:rsidR="00180079">
        <w:t>, nomeadamente na tomada de decisões</w:t>
      </w:r>
      <w:r w:rsidR="00893A73">
        <w:t xml:space="preserve"> </w:t>
      </w:r>
      <w:r w:rsidR="00180079">
        <w:t xml:space="preserve">relativas à apresentação dos utensílios médicos, e </w:t>
      </w:r>
      <w:r w:rsidR="00893A73">
        <w:t>na discussão de ideias</w:t>
      </w:r>
      <w:r w:rsidR="00C31432">
        <w:t xml:space="preserve"> </w:t>
      </w:r>
      <w:r w:rsidR="00893A73">
        <w:t>para o funcionamento do jogo.</w:t>
      </w:r>
    </w:p>
    <w:p w14:paraId="0C2867F8" w14:textId="1AEB2783" w:rsidR="00564B42" w:rsidRDefault="00564B42" w:rsidP="002B70B6">
      <w:r>
        <w:t xml:space="preserve">De modo a assegurar a organização durante o processo de desenvolvimento foi </w:t>
      </w:r>
      <w:r w:rsidR="0047221F">
        <w:t xml:space="preserve">utilizada a plataforma </w:t>
      </w:r>
      <w:proofErr w:type="spellStart"/>
      <w:r w:rsidR="0047221F" w:rsidRPr="00095D14">
        <w:t>Trello</w:t>
      </w:r>
      <w:proofErr w:type="spellEnd"/>
      <w:r w:rsidR="00170CD0">
        <w:t xml:space="preserve"> </w:t>
      </w:r>
      <w:r w:rsidR="00170CD0">
        <w:fldChar w:fldCharType="begin"/>
      </w:r>
      <w:r w:rsidR="00170CD0">
        <w:instrText xml:space="preserve"> ADDIN ZOTERO_ITEM CSL_CITATION {"citationID":"qX5MyDhD","properties":{"formattedCitation":"[2]","plainCitation":"[2]","noteIndex":0},"citationItems":[{"id":8,"uris":["http://zotero.org/users/local/kY0Zrcz1/items/JWHYDUP4"],"itemData":{"id":8,"type":"webpage","title":"Manage Your Team’s Projects From Anywhere | Trello","URL":"https://trello.com/","accessed":{"date-parts":[["2024",7,5]]}}}],"schema":"https://github.com/citation-style-language/schema/raw/master/csl-citation.json"} </w:instrText>
      </w:r>
      <w:r w:rsidR="00170CD0">
        <w:fldChar w:fldCharType="separate"/>
      </w:r>
      <w:r w:rsidR="00170CD0">
        <w:rPr>
          <w:noProof/>
        </w:rPr>
        <w:t>[2]</w:t>
      </w:r>
      <w:r w:rsidR="00170CD0">
        <w:fldChar w:fldCharType="end"/>
      </w:r>
      <w:r w:rsidR="0047221F">
        <w:t xml:space="preserve">, uma ferramenta de </w:t>
      </w:r>
      <w:r w:rsidR="00180079">
        <w:t>gestão</w:t>
      </w:r>
      <w:r w:rsidR="0047221F">
        <w:t xml:space="preserve"> de projetos, que utiliza quadros, listas e cartões para organizar tarefas e projetos de forma visual. </w:t>
      </w:r>
      <w:r w:rsidR="00AE3A75">
        <w:t xml:space="preserve">Esta, permite melhorar a colaboração de equipa, ajudando a acompanhar o progresso de certas tarefas e priorizar atividades com facilidade. Para além desta plataforma, foi, também, </w:t>
      </w:r>
      <w:r w:rsidR="00180079">
        <w:t>elaborado</w:t>
      </w:r>
      <w:r>
        <w:t xml:space="preserve"> um cronograma com a e</w:t>
      </w:r>
      <w:r w:rsidR="00180079">
        <w:t>x</w:t>
      </w:r>
      <w:r>
        <w:t>pectativas de intervalos de tempo necessários para realizar cada fase do projeto. Este cronograma foi atualizado de modo a corresponder mais corretamente à linha temporal de execução do projeto.</w:t>
      </w:r>
    </w:p>
    <w:p w14:paraId="5EFCDDA6" w14:textId="20A3C298" w:rsidR="009622C9" w:rsidRDefault="009622C9" w:rsidP="002B70B6">
      <w:r>
        <w:t>Na Figura 1 e na Figura 2 encontram-se o cronograma, divido em duas partes.</w:t>
      </w:r>
    </w:p>
    <w:p w14:paraId="2ABD4F21" w14:textId="77777777" w:rsidR="00103CFF" w:rsidRDefault="00103CFF" w:rsidP="002B70B6">
      <w:pPr>
        <w:keepNext/>
        <w:jc w:val="center"/>
      </w:pPr>
      <w:r>
        <w:rPr>
          <w:noProof/>
        </w:rPr>
        <w:drawing>
          <wp:inline distT="0" distB="0" distL="0" distR="0" wp14:anchorId="13B9A4D1" wp14:editId="047345BE">
            <wp:extent cx="4676931" cy="2516492"/>
            <wp:effectExtent l="0" t="0" r="0" b="0"/>
            <wp:docPr id="146137038" name="Picture 2" descr="A diagram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37038" name="Picture 2" descr="A diagram of a projec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0700" cy="2545423"/>
                    </a:xfrm>
                    <a:prstGeom prst="rect">
                      <a:avLst/>
                    </a:prstGeom>
                  </pic:spPr>
                </pic:pic>
              </a:graphicData>
            </a:graphic>
          </wp:inline>
        </w:drawing>
      </w:r>
    </w:p>
    <w:p w14:paraId="2CE32A1E" w14:textId="779389C6" w:rsidR="00103CFF" w:rsidRDefault="00103CFF" w:rsidP="002B70B6">
      <w:pPr>
        <w:pStyle w:val="Caption"/>
        <w:spacing w:line="360" w:lineRule="auto"/>
      </w:pPr>
      <w:bookmarkStart w:id="29" w:name="_Toc171084352"/>
      <w:r>
        <w:t xml:space="preserve">Figura </w:t>
      </w:r>
      <w:r>
        <w:fldChar w:fldCharType="begin"/>
      </w:r>
      <w:r>
        <w:instrText xml:space="preserve"> SEQ Figura \* ARABIC </w:instrText>
      </w:r>
      <w:r>
        <w:fldChar w:fldCharType="separate"/>
      </w:r>
      <w:r w:rsidR="001877DF">
        <w:rPr>
          <w:noProof/>
        </w:rPr>
        <w:t>1</w:t>
      </w:r>
      <w:r>
        <w:fldChar w:fldCharType="end"/>
      </w:r>
      <w:r>
        <w:t xml:space="preserve"> </w:t>
      </w:r>
      <w:r w:rsidRPr="004D466F">
        <w:rPr>
          <w:b w:val="0"/>
          <w:bCs/>
        </w:rPr>
        <w:t>- Cronograma parte 1/2</w:t>
      </w:r>
      <w:bookmarkEnd w:id="29"/>
    </w:p>
    <w:p w14:paraId="4F9D0CA8" w14:textId="77777777" w:rsidR="00103CFF" w:rsidRDefault="00103CFF" w:rsidP="002B70B6">
      <w:pPr>
        <w:keepNext/>
        <w:jc w:val="center"/>
      </w:pPr>
      <w:r>
        <w:rPr>
          <w:noProof/>
        </w:rPr>
        <w:lastRenderedPageBreak/>
        <w:drawing>
          <wp:inline distT="0" distB="0" distL="0" distR="0" wp14:anchorId="2F119BD9" wp14:editId="7485D188">
            <wp:extent cx="3506400" cy="3002400"/>
            <wp:effectExtent l="0" t="0" r="0" b="0"/>
            <wp:docPr id="1999952594"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52594" name="Picture 3" descr="A screenshot of a computer screen&#10;&#10;Description automatically generated"/>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3506400" cy="3002400"/>
                    </a:xfrm>
                    <a:prstGeom prst="rect">
                      <a:avLst/>
                    </a:prstGeom>
                  </pic:spPr>
                </pic:pic>
              </a:graphicData>
            </a:graphic>
          </wp:inline>
        </w:drawing>
      </w:r>
    </w:p>
    <w:p w14:paraId="5EF9DECD" w14:textId="665599F1" w:rsidR="00103CFF" w:rsidRDefault="00103CFF" w:rsidP="002B70B6">
      <w:pPr>
        <w:pStyle w:val="Caption"/>
        <w:spacing w:line="360" w:lineRule="auto"/>
      </w:pPr>
      <w:bookmarkStart w:id="30" w:name="_Toc171084353"/>
      <w:r>
        <w:t xml:space="preserve">Figura </w:t>
      </w:r>
      <w:r>
        <w:fldChar w:fldCharType="begin"/>
      </w:r>
      <w:r>
        <w:instrText xml:space="preserve"> SEQ Figura \* ARABIC </w:instrText>
      </w:r>
      <w:r>
        <w:fldChar w:fldCharType="separate"/>
      </w:r>
      <w:r w:rsidR="001877DF">
        <w:rPr>
          <w:noProof/>
        </w:rPr>
        <w:t>2</w:t>
      </w:r>
      <w:r>
        <w:fldChar w:fldCharType="end"/>
      </w:r>
      <w:r>
        <w:t xml:space="preserve"> </w:t>
      </w:r>
      <w:r w:rsidRPr="00103CFF">
        <w:rPr>
          <w:b w:val="0"/>
          <w:bCs/>
        </w:rPr>
        <w:t>- Cronograma parte 2/2</w:t>
      </w:r>
      <w:bookmarkEnd w:id="30"/>
    </w:p>
    <w:p w14:paraId="69FD33A7" w14:textId="731689D1" w:rsidR="005D2E69" w:rsidRDefault="004C1466" w:rsidP="002B70B6">
      <w:r>
        <w:t>O processo de desenvolvimento do projeto começou com uma pesquisa</w:t>
      </w:r>
      <w:r w:rsidR="001F4D01">
        <w:t xml:space="preserve"> </w:t>
      </w:r>
      <w:r w:rsidR="001F4D01" w:rsidRPr="001F4D01">
        <w:rPr>
          <w:i/>
          <w:iCs/>
        </w:rPr>
        <w:t>online</w:t>
      </w:r>
      <w:r>
        <w:t xml:space="preserve"> e respetiva análise de conteúdo sobre o tema da Realidade Aumentada, abrangendo as diversas abordagens ao seu desenvolvimento, tecnologias utilizadas e aplicações reais, com especial incidência na área da medicina. A preparação teórica proporcionada por esta pesquisa revelou-se essencial no desenvolvimento do projeto, constituindo o ponto de partida para a implementação do jogo.</w:t>
      </w:r>
    </w:p>
    <w:p w14:paraId="1CAAD26A" w14:textId="15F119BC" w:rsidR="004C1466" w:rsidRDefault="004C1466" w:rsidP="002B70B6">
      <w:r>
        <w:t xml:space="preserve">Finda a pesquisa, nas semanas seguintes, foram definidos os requisitos funcionais e não funcionais para o jogo e, posteriormente, elaborados os diagramas de arquitetura e, ainda, o protótipo do jogo, recorrendo à plataforma </w:t>
      </w:r>
      <w:proofErr w:type="spellStart"/>
      <w:r w:rsidRPr="005D0439">
        <w:t>Figma</w:t>
      </w:r>
      <w:proofErr w:type="spellEnd"/>
      <w:r w:rsidR="00170CD0">
        <w:t xml:space="preserve"> </w:t>
      </w:r>
      <w:r w:rsidR="00170CD0">
        <w:fldChar w:fldCharType="begin"/>
      </w:r>
      <w:r w:rsidR="00170CD0">
        <w:instrText xml:space="preserve"> ADDIN ZOTERO_ITEM CSL_CITATION {"citationID":"hwvmrZIv","properties":{"formattedCitation":"[3]","plainCitation":"[3]","noteIndex":0},"citationItems":[{"id":10,"uris":["http://zotero.org/users/local/kY0Zrcz1/items/CR8XDNFN"],"itemData":{"id":10,"type":"webpage","abstract":"Figma is the leading collaborative design tool for building meaningful products. Seamlessly design, prototype, develop, and collect feedback in a single platform.","container-title":"Figma","language":"en","title":"Figma: The Collaborative Interface Design Tool","title-short":"Figma","URL":"https://www.figma.com/","accessed":{"date-parts":[["2024",7,5]]}}}],"schema":"https://github.com/citation-style-language/schema/raw/master/csl-citation.json"} </w:instrText>
      </w:r>
      <w:r w:rsidR="00170CD0">
        <w:fldChar w:fldCharType="separate"/>
      </w:r>
      <w:r w:rsidR="00170CD0">
        <w:rPr>
          <w:noProof/>
        </w:rPr>
        <w:t>[3]</w:t>
      </w:r>
      <w:r w:rsidR="00170CD0">
        <w:fldChar w:fldCharType="end"/>
      </w:r>
      <w:r>
        <w:t xml:space="preserve">. </w:t>
      </w:r>
      <w:r w:rsidR="005166F2">
        <w:t xml:space="preserve">Releva </w:t>
      </w:r>
      <w:r>
        <w:t>mencionar que estes componentes foram alvo de alterações durante o processo de desenvolvimento, de modo a acomodar novas funcionalidades e a assegurar que os prazos esta</w:t>
      </w:r>
      <w:r w:rsidR="005166F2">
        <w:t>be</w:t>
      </w:r>
      <w:r>
        <w:t>lecidos eram cumpridos.</w:t>
      </w:r>
    </w:p>
    <w:p w14:paraId="04EF0833" w14:textId="10529C8A" w:rsidR="004C1466" w:rsidRDefault="004C1466" w:rsidP="002B70B6">
      <w:r>
        <w:t xml:space="preserve">De seguida, foi desenvolvido o jogo em si. A execução deste processo </w:t>
      </w:r>
      <w:r w:rsidR="00881735">
        <w:t xml:space="preserve">divide-se </w:t>
      </w:r>
      <w:r>
        <w:t xml:space="preserve">em </w:t>
      </w:r>
      <w:r w:rsidR="00037282">
        <w:t xml:space="preserve">quatro </w:t>
      </w:r>
      <w:r>
        <w:t>fases</w:t>
      </w:r>
      <w:r w:rsidR="00037282">
        <w:t xml:space="preserve"> estruturais, a saber a fase de implementação do jogo d</w:t>
      </w:r>
      <w:r w:rsidR="004675C7">
        <w:t>e</w:t>
      </w:r>
      <w:r w:rsidR="00037282">
        <w:t xml:space="preserve"> memória, a fase de implementação dos minijogos, a fase de implementação do desafio de recompensar o jogador e, por fim, a fase de implementação dos ecrãs iniciais e finais do jogo. </w:t>
      </w:r>
      <w:r w:rsidR="00881735">
        <w:t>De forma geral, e</w:t>
      </w:r>
      <w:r w:rsidR="00037282">
        <w:t>stas fases foram executadas pela ordem que foram apresentadas</w:t>
      </w:r>
      <w:r w:rsidR="00881735">
        <w:t>, contudo, quando se afigurou necessário</w:t>
      </w:r>
      <w:r w:rsidR="00037282">
        <w:t>, ocorreram simultaneamente.</w:t>
      </w:r>
      <w:r w:rsidR="000F5A27">
        <w:t xml:space="preserve"> </w:t>
      </w:r>
      <w:r w:rsidR="00881735">
        <w:t>Releva</w:t>
      </w:r>
      <w:r w:rsidR="000F5A27">
        <w:t xml:space="preserve">, ainda, notar que, </w:t>
      </w:r>
      <w:r w:rsidR="00881735">
        <w:t>foi durante este processo que se iniciou a redação do presente</w:t>
      </w:r>
      <w:r w:rsidR="000F5A27">
        <w:t xml:space="preserve"> relatório</w:t>
      </w:r>
      <w:r w:rsidR="00881735">
        <w:t>.</w:t>
      </w:r>
    </w:p>
    <w:p w14:paraId="4EE24AE4" w14:textId="652CD96B" w:rsidR="00037282" w:rsidRDefault="004B7A6D" w:rsidP="002B70B6">
      <w:r>
        <w:lastRenderedPageBreak/>
        <w:t>Nesta senda</w:t>
      </w:r>
      <w:r w:rsidR="00037282">
        <w:t>, as duas semanas que antecederam o prazo de submissão do projeto foram reservadas para a execução de testes</w:t>
      </w:r>
      <w:r w:rsidR="00CB34E3">
        <w:t xml:space="preserve"> assim como, para o aprimoramento d</w:t>
      </w:r>
      <w:r w:rsidR="000F5A27">
        <w:t>o jogo</w:t>
      </w:r>
      <w:r w:rsidR="00037282">
        <w:t xml:space="preserve">. </w:t>
      </w:r>
      <w:r>
        <w:t xml:space="preserve">Cumpre realçar </w:t>
      </w:r>
      <w:r w:rsidR="00CB34E3">
        <w:t>que as observações, posteriormente discutidas no capítulo 5,</w:t>
      </w:r>
      <w:r w:rsidR="000F5A27">
        <w:t xml:space="preserve"> feitas pelos participantes do processo de testes</w:t>
      </w:r>
      <w:r w:rsidR="00CB34E3">
        <w:t xml:space="preserve"> permitiram obter </w:t>
      </w:r>
      <w:r>
        <w:t>diversas</w:t>
      </w:r>
      <w:r w:rsidR="00CB34E3">
        <w:t xml:space="preserve"> perspetivas</w:t>
      </w:r>
      <w:r>
        <w:t xml:space="preserve"> </w:t>
      </w:r>
      <w:r w:rsidR="00CB34E3">
        <w:t>sobre o jogo</w:t>
      </w:r>
      <w:r>
        <w:t>,</w:t>
      </w:r>
      <w:r w:rsidR="00CB34E3">
        <w:t xml:space="preserve"> assim como, encontrar falhas </w:t>
      </w:r>
      <w:r>
        <w:t>no mesmo</w:t>
      </w:r>
      <w:r w:rsidR="000F5A27">
        <w:t>. Isto, contribui</w:t>
      </w:r>
      <w:r>
        <w:t>u</w:t>
      </w:r>
      <w:r w:rsidR="000F5A27">
        <w:t xml:space="preserve"> </w:t>
      </w:r>
      <w:r>
        <w:t xml:space="preserve">indubitavelmente </w:t>
      </w:r>
      <w:r w:rsidR="000F5A27">
        <w:t xml:space="preserve">para a correção e aperfeiçoamento da aplicação em tempo útil. Por fim, </w:t>
      </w:r>
      <w:r>
        <w:t>releva mencionar que</w:t>
      </w:r>
      <w:r w:rsidR="000F5A27">
        <w:t xml:space="preserve"> durante estas duas semanas, foi finalizado o relatório.</w:t>
      </w:r>
    </w:p>
    <w:p w14:paraId="604A90B2" w14:textId="797FF04A" w:rsidR="00FD1FCD" w:rsidRDefault="004B7A6D" w:rsidP="002B70B6">
      <w:r>
        <w:t xml:space="preserve">Cumpre, ainda, esclarecer qual a estrutura do presente relatório. Este </w:t>
      </w:r>
      <w:r w:rsidR="00996492">
        <w:t xml:space="preserve">documento </w:t>
      </w:r>
      <w:r>
        <w:t>encontra-se</w:t>
      </w:r>
      <w:r w:rsidR="00996492">
        <w:t xml:space="preserve"> organizado em seis capítulos. </w:t>
      </w:r>
    </w:p>
    <w:p w14:paraId="72230C04" w14:textId="77777777" w:rsidR="00FD1FCD" w:rsidRDefault="00996492" w:rsidP="002B70B6">
      <w:r>
        <w:t>O primeiro capítulo engloba a introdução, oferecendo contexto sobre o problema a resolver bem como os objetivos a atingir. Para além disso, são, também, abordados os métodos e as técnicas utilizadas ao longo do desenvolvimento do projeto</w:t>
      </w:r>
      <w:r w:rsidR="00AC5A9C">
        <w:t>.</w:t>
      </w:r>
      <w:r w:rsidR="00FD1FCD">
        <w:t xml:space="preserve"> </w:t>
      </w:r>
    </w:p>
    <w:p w14:paraId="656F1CBA" w14:textId="28DC9C51" w:rsidR="00FD1FCD" w:rsidRDefault="00FD1FCD" w:rsidP="002B70B6">
      <w:r>
        <w:t>Por sua vez, o segundo capítulo, aborda o estado da arte, que se consubstancia na apresentação de toda a pesquisa/investigação efetuada sobre a temática em questão, das tecnologias que est</w:t>
      </w:r>
      <w:r w:rsidR="00E97BA1">
        <w:t>a</w:t>
      </w:r>
      <w:r>
        <w:t xml:space="preserve"> utiliza e de aplicações reais relevantes para o desenvolvimento do projeto. </w:t>
      </w:r>
    </w:p>
    <w:p w14:paraId="3BC3E305" w14:textId="4C92C18C" w:rsidR="00AC5A9C" w:rsidRDefault="00FD1FCD" w:rsidP="002B70B6">
      <w:r>
        <w:t>No terceiro capítulo, é demonstrada a proposta de solução do projeto, sendo descritos os requisitos funcionais e não funcionais</w:t>
      </w:r>
      <w:r w:rsidR="00E97BA1">
        <w:t>,</w:t>
      </w:r>
      <w:r>
        <w:t xml:space="preserve"> assim como o diagrama da arquitetura e a vertente didática e lúdica</w:t>
      </w:r>
      <w:r w:rsidR="006008CE">
        <w:t xml:space="preserve"> que se pretende atingir</w:t>
      </w:r>
      <w:r>
        <w:t xml:space="preserve">. É, ainda, apresentado o protótipo para o jogo, </w:t>
      </w:r>
      <w:r w:rsidR="00E97BA1">
        <w:t xml:space="preserve">são clarificadas </w:t>
      </w:r>
      <w:r>
        <w:t xml:space="preserve">as razões para a escolha do dispositivo Android e mencionado o jogo de memória desenvolvido utilizando a </w:t>
      </w:r>
      <w:proofErr w:type="spellStart"/>
      <w:r w:rsidRPr="00FD1FCD">
        <w:rPr>
          <w:i/>
          <w:iCs/>
        </w:rPr>
        <w:t>framework</w:t>
      </w:r>
      <w:proofErr w:type="spellEnd"/>
      <w:r w:rsidRPr="00FD1FCD">
        <w:rPr>
          <w:i/>
          <w:iCs/>
        </w:rPr>
        <w:t xml:space="preserve"> </w:t>
      </w:r>
      <w:proofErr w:type="spellStart"/>
      <w:r w:rsidRPr="00525199">
        <w:t>Vuforia</w:t>
      </w:r>
      <w:proofErr w:type="spellEnd"/>
      <w:r w:rsidR="00170CD0">
        <w:t xml:space="preserve"> </w:t>
      </w:r>
      <w:r w:rsidR="00170CD0">
        <w:fldChar w:fldCharType="begin"/>
      </w:r>
      <w:r w:rsidR="00170CD0">
        <w:instrText xml:space="preserve"> ADDIN ZOTERO_ITEM CSL_CITATION {"citationID":"WtC2QgtU","properties":{"formattedCitation":"[4]","plainCitation":"[4]","noteIndex":0},"citationItems":[{"id":107,"uris":["http://zotero.org/users/local/kY0Zrcz1/items/KAMGGWLK"],"itemData":{"id":107,"type":"webpage","title":"Getting Started | Vuforia Library","URL":"https://developer.vuforia.com/library/","accessed":{"date-parts":[["2024",7,5]]}}}],"schema":"https://github.com/citation-style-language/schema/raw/master/csl-citation.json"} </w:instrText>
      </w:r>
      <w:r w:rsidR="00170CD0">
        <w:fldChar w:fldCharType="separate"/>
      </w:r>
      <w:r w:rsidR="00170CD0">
        <w:rPr>
          <w:noProof/>
        </w:rPr>
        <w:t>[4]</w:t>
      </w:r>
      <w:r w:rsidR="00170CD0">
        <w:fldChar w:fldCharType="end"/>
      </w:r>
      <w:r w:rsidR="006008CE">
        <w:t xml:space="preserve">, que serviu, especialmente, </w:t>
      </w:r>
      <w:r w:rsidR="0001577C">
        <w:t>para obter conhecimentos do desenvolvimento utilizando a tecnologia de Realidade Aumentada</w:t>
      </w:r>
      <w:r>
        <w:t>.</w:t>
      </w:r>
    </w:p>
    <w:p w14:paraId="17407C8C" w14:textId="3F81F00B" w:rsidR="00FD1FCD" w:rsidRDefault="00E97BA1" w:rsidP="002B70B6">
      <w:r>
        <w:t>Neste seguimento</w:t>
      </w:r>
      <w:r w:rsidR="00FD1FCD">
        <w:t xml:space="preserve">, o quarto capítulo aborda a fase de desenvolvimento do jogo. Neste, é apresentada a plataforma </w:t>
      </w:r>
      <w:proofErr w:type="spellStart"/>
      <w:r w:rsidR="00FD1FCD" w:rsidRPr="00D46C35">
        <w:t>Unity</w:t>
      </w:r>
      <w:proofErr w:type="spellEnd"/>
      <w:r w:rsidR="00FD1FCD">
        <w:t xml:space="preserve"> e a plataforma </w:t>
      </w:r>
      <w:r w:rsidR="00FD1FCD" w:rsidRPr="00992BB3">
        <w:t>Blender</w:t>
      </w:r>
      <w:r w:rsidR="00170CD0">
        <w:t xml:space="preserve"> </w:t>
      </w:r>
      <w:r w:rsidR="00170CD0">
        <w:fldChar w:fldCharType="begin"/>
      </w:r>
      <w:r w:rsidR="00170CD0">
        <w:instrText xml:space="preserve"> ADDIN ZOTERO_ITEM CSL_CITATION {"citationID":"0R40JjZ5","properties":{"formattedCitation":"[5]","plainCitation":"[5]","noteIndex":0},"citationItems":[{"id":14,"uris":["http://zotero.org/users/local/kY0Zrcz1/items/DRIJYDHH"],"itemData":{"id":14,"type":"post-weblog","abstract":"The Freedom to Create","container-title":"blender.org","language":"en","title":"blender.org - Home of the Blender project - Free and Open 3D Creation Software","URL":"https://www.blender.org/","author":[{"family":"Foundation","given":"Blender"}],"accessed":{"date-parts":[["2024",7,5]]}}}],"schema":"https://github.com/citation-style-language/schema/raw/master/csl-citation.json"} </w:instrText>
      </w:r>
      <w:r w:rsidR="00170CD0">
        <w:fldChar w:fldCharType="separate"/>
      </w:r>
      <w:r w:rsidR="00170CD0">
        <w:rPr>
          <w:noProof/>
        </w:rPr>
        <w:t>[5]</w:t>
      </w:r>
      <w:r w:rsidR="00170CD0">
        <w:fldChar w:fldCharType="end"/>
      </w:r>
      <w:r w:rsidR="00FD1FCD">
        <w:t xml:space="preserve">, </w:t>
      </w:r>
      <w:r w:rsidR="00FD1FCD" w:rsidRPr="00FD1FCD">
        <w:t>assim</w:t>
      </w:r>
      <w:r w:rsidR="00FD1FCD">
        <w:t xml:space="preserve"> como, o jogo desenvolvido. </w:t>
      </w:r>
      <w:r w:rsidR="003513E4">
        <w:t>São</w:t>
      </w:r>
      <w:r w:rsidR="00FD1FCD">
        <w:t xml:space="preserve"> </w:t>
      </w:r>
      <w:r>
        <w:t>discriminadas</w:t>
      </w:r>
      <w:r w:rsidR="00FD1FCD">
        <w:t xml:space="preserve"> as componentes mais importantes do </w:t>
      </w:r>
      <w:proofErr w:type="spellStart"/>
      <w:r w:rsidR="00FD1FCD" w:rsidRPr="00D46C35">
        <w:t>Unity</w:t>
      </w:r>
      <w:proofErr w:type="spellEnd"/>
      <w:r w:rsidR="00FD1FCD">
        <w:t xml:space="preserve"> e </w:t>
      </w:r>
      <w:r w:rsidR="0001577C">
        <w:t>as componentes do</w:t>
      </w:r>
      <w:r w:rsidR="00FD1FCD">
        <w:t xml:space="preserve"> </w:t>
      </w:r>
      <w:r w:rsidR="00FD1FCD" w:rsidRPr="00992BB3">
        <w:t>Blender</w:t>
      </w:r>
      <w:r w:rsidR="00FD1FCD">
        <w:t xml:space="preserve"> </w:t>
      </w:r>
      <w:r w:rsidR="0001577C">
        <w:t>utilizadas na criação dos modelos de RA</w:t>
      </w:r>
      <w:r>
        <w:t xml:space="preserve">. Neste capítulo, é, igualmente, apresentado </w:t>
      </w:r>
      <w:r w:rsidR="00FD1FCD">
        <w:t xml:space="preserve">o jogo em si, abordando a </w:t>
      </w:r>
      <w:r w:rsidR="00FD1FCD" w:rsidRPr="00801D8D">
        <w:t>narrativa</w:t>
      </w:r>
      <w:r w:rsidR="00AE210E">
        <w:rPr>
          <w:rStyle w:val="FootnoteReference"/>
        </w:rPr>
        <w:footnoteReference w:id="1"/>
      </w:r>
      <w:r w:rsidR="00FD1FCD">
        <w:t xml:space="preserve">, o funcionamento de cada desafio do jogo e </w:t>
      </w:r>
      <w:r w:rsidR="003513E4">
        <w:t>as mecânicas encontradas em cada um destes.</w:t>
      </w:r>
    </w:p>
    <w:p w14:paraId="1A7EBCE9" w14:textId="7D18EF36" w:rsidR="003513E4" w:rsidRDefault="003513E4" w:rsidP="002B70B6">
      <w:r>
        <w:lastRenderedPageBreak/>
        <w:t>O quinto capítulo aborda o processo de testes. São mencionados o planeamento e a execução do processo em questão, sendo oferecidas explicações para as decisões tomadas. Para além disso, é feita uma análise sobre os resultados obtidos.</w:t>
      </w:r>
    </w:p>
    <w:p w14:paraId="11F0679F" w14:textId="4020352B" w:rsidR="00BC67D7" w:rsidRPr="00BC67D7" w:rsidRDefault="003513E4" w:rsidP="002B70B6">
      <w:r>
        <w:t xml:space="preserve">Por fim, o sexto capítulo apresenta as conclusões do projeto, </w:t>
      </w:r>
      <w:r w:rsidR="00E97BA1">
        <w:t>proporcionando</w:t>
      </w:r>
      <w:r>
        <w:t xml:space="preserve"> uma visão global sobre os objetivos atingidos</w:t>
      </w:r>
      <w:r w:rsidR="00E97BA1">
        <w:t>,</w:t>
      </w:r>
      <w:r>
        <w:t xml:space="preserve"> assim com</w:t>
      </w:r>
      <w:r w:rsidR="00E97BA1">
        <w:t>o</w:t>
      </w:r>
      <w:r>
        <w:t xml:space="preserve"> aqueles que não foram possíveis atingir. </w:t>
      </w:r>
      <w:r w:rsidR="00E97BA1">
        <w:t>S</w:t>
      </w:r>
      <w:r>
        <w:t xml:space="preserve">ão mencionados os conhecimentos adquiridos, ao longo </w:t>
      </w:r>
      <w:r w:rsidR="00442A77">
        <w:t xml:space="preserve">extenso </w:t>
      </w:r>
      <w:r>
        <w:t>e árduo processo de desenvolvimento do projeto</w:t>
      </w:r>
      <w:r w:rsidR="00442A77">
        <w:t>.</w:t>
      </w:r>
      <w:r>
        <w:t xml:space="preserve"> </w:t>
      </w:r>
      <w:r w:rsidR="00442A77">
        <w:t>Surge, ainda, uma reflexão d</w:t>
      </w:r>
      <w:r>
        <w:t>o trabalho futuro a ser realizado, englobando</w:t>
      </w:r>
      <w:r w:rsidR="00442A77">
        <w:t xml:space="preserve"> sugestões de melhorias </w:t>
      </w:r>
      <w:r>
        <w:t xml:space="preserve">a </w:t>
      </w:r>
      <w:r w:rsidR="00442A77">
        <w:t xml:space="preserve">implementar </w:t>
      </w:r>
      <w:r>
        <w:t>no trabalho conseguido.</w:t>
      </w:r>
    </w:p>
    <w:p w14:paraId="4EC402CC" w14:textId="672663AC" w:rsidR="00BC67D7" w:rsidRDefault="0033611A" w:rsidP="002B70B6">
      <w:pPr>
        <w:pStyle w:val="Heading1"/>
        <w:spacing w:line="360" w:lineRule="auto"/>
      </w:pPr>
      <w:bookmarkStart w:id="31" w:name="_Toc171084290"/>
      <w:r>
        <w:lastRenderedPageBreak/>
        <w:t>Estado da Arte</w:t>
      </w:r>
      <w:bookmarkEnd w:id="31"/>
    </w:p>
    <w:p w14:paraId="00A84DF1" w14:textId="77777777" w:rsidR="00830440" w:rsidRDefault="00830440" w:rsidP="00830440">
      <w:r>
        <w:t>Neste capítulo, será apresentada uma revisão abrangente da literatura científica sobre o uso de Realidade Aumentada na medicina, com especial enfoque na redução do medo e da ansiedade em crianças submetidas a procedimentos cirúrgicos. Além disso, serão exploradas as aplicações reais existentes com recurso à tecnologia RA com esse mesmo objetivo. Esta análise permitiu consolidar uma base teórica imprescindível para o desenvolvimento do jogo destinado a preparar as crianças para a cirurgia, destacando as melhores práticas, os benefícios comprovados e os desafios identificados nos estudos analisados.</w:t>
      </w:r>
    </w:p>
    <w:p w14:paraId="4ECFC4D5" w14:textId="23FB497E" w:rsidR="003A2BFB" w:rsidRDefault="003A2BFB" w:rsidP="002B70B6">
      <w:r>
        <w:t xml:space="preserve">Para uma investigação mais precisa foi utilizada a base de dados da plataforma web Google </w:t>
      </w:r>
      <w:proofErr w:type="spellStart"/>
      <w:r>
        <w:t>Scholar</w:t>
      </w:r>
      <w:proofErr w:type="spellEnd"/>
      <w:r w:rsidR="007757FE">
        <w:t xml:space="preserve"> </w:t>
      </w:r>
      <w:r w:rsidR="00170CD0">
        <w:fldChar w:fldCharType="begin"/>
      </w:r>
      <w:r w:rsidR="00170CD0">
        <w:instrText xml:space="preserve"> ADDIN ZOTERO_ITEM CSL_CITATION {"citationID":"VQgEJkIL","properties":{"formattedCitation":"[6]","plainCitation":"[6]","noteIndex":0},"citationItems":[{"id":18,"uris":["http://zotero.org/users/local/kY0Zrcz1/items/YBDLCBCT"],"itemData":{"id":18,"type":"webpage","title":"Google Scholar","URL":"https://scholar.google.com/?hl=en&amp;as_sdt=0,5","accessed":{"date-parts":[["2024",7,5]]}}}],"schema":"https://github.com/citation-style-language/schema/raw/master/csl-citation.json"} </w:instrText>
      </w:r>
      <w:r w:rsidR="00170CD0">
        <w:fldChar w:fldCharType="separate"/>
      </w:r>
      <w:r w:rsidR="00170CD0">
        <w:rPr>
          <w:noProof/>
        </w:rPr>
        <w:t>[6]</w:t>
      </w:r>
      <w:r w:rsidR="00170CD0">
        <w:fldChar w:fldCharType="end"/>
      </w:r>
      <w:r>
        <w:t xml:space="preserve"> para alcançar um maior número de trabalhos, e consequentemente filtrar os resultados com informações mais relevantes para este projeto. Para isso foram definidas as seguintes palavras-chave:</w:t>
      </w:r>
    </w:p>
    <w:p w14:paraId="329347E0" w14:textId="54A2B15C" w:rsidR="003A2BFB" w:rsidRPr="003A2BFB" w:rsidRDefault="003A2BFB" w:rsidP="002B70B6">
      <w:pPr>
        <w:rPr>
          <w:lang w:val="en-US"/>
        </w:rPr>
      </w:pPr>
      <w:r w:rsidRPr="003A2BFB">
        <w:rPr>
          <w:i/>
          <w:iCs/>
          <w:lang w:val="en-US"/>
        </w:rPr>
        <w:t>Augmented Reality</w:t>
      </w:r>
      <w:r w:rsidRPr="003A2BFB">
        <w:rPr>
          <w:lang w:val="en-US"/>
        </w:rPr>
        <w:t xml:space="preserve">, </w:t>
      </w:r>
      <w:r w:rsidRPr="003A2BFB">
        <w:rPr>
          <w:i/>
          <w:iCs/>
          <w:lang w:val="en-US"/>
        </w:rPr>
        <w:t>Anxiety</w:t>
      </w:r>
      <w:r w:rsidRPr="003A2BFB">
        <w:rPr>
          <w:lang w:val="en-US"/>
        </w:rPr>
        <w:t xml:space="preserve">, </w:t>
      </w:r>
      <w:r w:rsidRPr="003A2BFB">
        <w:rPr>
          <w:i/>
          <w:iCs/>
          <w:lang w:val="en-US"/>
        </w:rPr>
        <w:t>Fear</w:t>
      </w:r>
      <w:r w:rsidRPr="003A2BFB">
        <w:rPr>
          <w:lang w:val="en-US"/>
        </w:rPr>
        <w:t xml:space="preserve">, </w:t>
      </w:r>
      <w:r w:rsidRPr="00992BB3">
        <w:rPr>
          <w:lang w:val="en-US"/>
        </w:rPr>
        <w:t>Stress</w:t>
      </w:r>
      <w:r w:rsidRPr="003A2BFB">
        <w:rPr>
          <w:lang w:val="en-US"/>
        </w:rPr>
        <w:t xml:space="preserve">, </w:t>
      </w:r>
      <w:r w:rsidRPr="003A2BFB">
        <w:rPr>
          <w:i/>
          <w:iCs/>
          <w:lang w:val="en-US"/>
        </w:rPr>
        <w:t>Pre-surgical</w:t>
      </w:r>
      <w:r w:rsidRPr="003A2BFB">
        <w:rPr>
          <w:lang w:val="en-US"/>
        </w:rPr>
        <w:t xml:space="preserve">, </w:t>
      </w:r>
      <w:r w:rsidRPr="003A2BFB">
        <w:rPr>
          <w:i/>
          <w:iCs/>
          <w:lang w:val="en-US"/>
        </w:rPr>
        <w:t>Medicine</w:t>
      </w:r>
      <w:r w:rsidRPr="003A2BFB">
        <w:rPr>
          <w:lang w:val="en-US"/>
        </w:rPr>
        <w:t xml:space="preserve">, </w:t>
      </w:r>
      <w:r w:rsidRPr="003A2BFB">
        <w:rPr>
          <w:i/>
          <w:iCs/>
          <w:lang w:val="en-US"/>
        </w:rPr>
        <w:t>Games</w:t>
      </w:r>
      <w:r w:rsidRPr="003A2BFB">
        <w:rPr>
          <w:lang w:val="en-US"/>
        </w:rPr>
        <w:t xml:space="preserve">, </w:t>
      </w:r>
      <w:r w:rsidRPr="003A2BFB">
        <w:rPr>
          <w:i/>
          <w:iCs/>
          <w:lang w:val="en-US"/>
        </w:rPr>
        <w:t>Children</w:t>
      </w:r>
      <w:r w:rsidRPr="003A2BFB">
        <w:rPr>
          <w:lang w:val="en-US"/>
        </w:rPr>
        <w:t xml:space="preserve">, </w:t>
      </w:r>
      <w:proofErr w:type="spellStart"/>
      <w:r w:rsidRPr="0031325E">
        <w:rPr>
          <w:i/>
          <w:iCs/>
          <w:lang w:val="en-US"/>
        </w:rPr>
        <w:t>Pedriatic</w:t>
      </w:r>
      <w:proofErr w:type="spellEnd"/>
    </w:p>
    <w:p w14:paraId="5D428DB0" w14:textId="326CCFA2" w:rsidR="007729DF" w:rsidRDefault="007729DF" w:rsidP="002B70B6">
      <w:pPr>
        <w:pStyle w:val="Heading2"/>
        <w:spacing w:line="360" w:lineRule="auto"/>
      </w:pPr>
      <w:bookmarkStart w:id="32" w:name="_Toc171084291"/>
      <w:r>
        <w:t>Artigos científicos</w:t>
      </w:r>
      <w:bookmarkEnd w:id="32"/>
    </w:p>
    <w:p w14:paraId="7C2F2D83" w14:textId="5EC4ADB7" w:rsidR="0083351D" w:rsidRDefault="00830440" w:rsidP="002B70B6">
      <w:r>
        <w:t xml:space="preserve">Estima-se que entre 40% a 80% das crianças submetidas a cirurgias experienciam medo e ansiedade no período pré-operatório </w:t>
      </w:r>
      <w:r w:rsidR="00BA0F80">
        <w:fldChar w:fldCharType="begin"/>
      </w:r>
      <w:r w:rsidR="00BA0F80">
        <w:instrText xml:space="preserve"> ADDIN ZOTERO_ITEM CSL_CITATION {"citationID":"HubRw6mN","properties":{"formattedCitation":"[7], [8]","plainCitation":"[7], [8]","noteIndex":0},"citationItems":[{"id":20,"uris":["http://zotero.org/users/local/kY0Zrcz1/items/AX6X85ZC"],"itemData":{"id":20,"type":"article-journal","abstract":"Objective To investigate the prevalence of clinical anxiety and clinical depression in Chinese young and mid-aged patients with osteonecrosis of the femoral head (ONFH) and to analyze their potential risk factors. Methods Two hundred and sixteen Chinese patients with ONFH were consecutively enrolled in this cross-sectional study from January 2010 to December 2010. The Zung self-rating anxiety scale (SAS) and the Zung self-rating depression scale (SDS) were used to assess the prevalence of clinical anxiety and clinical depression. An additional questionnaire containing seventeen items of potential risk factors was completed by all patients. Binary logistic regression analysis was employed to reveal potential risk factors of anxiety and depression. Results The prevalence of clinical anxiety and clinical depression was 20.4% and 21.8% in Chinese young and middle-aged patients with ONFH, respectively. Binary regression analysis showed that independent risk factors correlated with high incidence of clinical anxiety included involved femoral head (OR = 3.168, 95% CI: 1.496 - 6.708) and stages of ONFH (ORIV-V / II = 5.383, 95% CI: 1.664-17.416). Independent risk factors correlated with high incidence of depression included gender (OR = 2.853, 95% CI: 1.467-5.778), comorbid diseases (OR = 4.243, 95% CI: 1.940-9.278) and stages of the disease (OR IV-V/II = 16.963, 95% CI: 4.404-65.331). Conclusions Patients with bilateral ONFH are inclined to have clinical anxiety, while female patients and patients with comorbid diseases might tend to get clinical depression. Advanced stages of ONFH are independent risk factors for both clinical anxiety and clinical depression.","container-title":"PLOS ONE","DOI":"10.1371/journal.pone.0120234","ISSN":"1932-6203","issue":"3","journalAbbreviation":"PLOS ONE","language":"en","note":"publisher: Public Library of Science","page":"e0120234","source":"PLoS Journals","title":"Prevalence of Clinical Anxiety, Clinical Depression and Associated Risk Factors in Chinese Young and Middle-Aged Patients with Osteonecrosis of the Femoral Head","volume":"10","author":[{"family":"Chen","given":"Sheng-Bao"},{"family":"Hu","given":"Hai"},{"family":"Gao","given":"You-Shui"},{"family":"He","given":"Hai-Yan"},{"family":"Jin","given":"Dong-Xu"},{"family":"Zhang","given":"Chang-Qing"}],"issued":{"date-parts":[["2015",3,19]]}}},{"id":22,"uris":["http://zotero.org/users/local/kY0Zrcz1/items/RZ5KGNX4"],"itemData":{"id":22,"type":"article-journal","abstract":"Background : In children anxiety at induction of anesthesia is a common and important aspect of the psychological impact of anesthesia and surgery. Previous studies examining risk factors for increased anxiety have found contradictory results. This may be due to using small, or highly selective population samples, or failure to adjust for confounding variables. Results may also be culturally or institutionally specific. The aim of this study was to identify possible risk factors in a large representative cohort of children. Methods : One thousand two hundred fifty children aged 3–12 years were recruited. Anxiety at induction of anesthesia was assessed using the modified Yale preoperative anxiety scale. Children with an anxiety score of greater than 30 were classified as having high anxiety. Anesthetists were blinded to the assessment. Data recorded included age, gender, past healthcare history, family details, use of sedative premedication, anesthesia details, admission details, parental anxiety and child temperament. An unadjusted analysis was performed to identify possible risk factors for high anxiety. An adjusted regression analysis was then performed including the potential risk factors identified in the unadjusted analysis. Results : The incidence of high anxiety at induction was 50.2%. In the adjusted analysis, younger age, behavioral problems with previous healthcare attendances, longer duration of procedure, having more than five previous hospital admissions and anxious parents at induction were all associated with high anxiety at induction. Hospital admission via the day stay ward was associated with less anxiety. Sedative premedication was associated with less anxiety in children with ASA status greater than one. However, the variability explained by factors included in the model was low (5.3%). Conclusions : Some simple preoperative questions can help identify children at risk of heightened anxiety at induction of anesthesia; however, it remains difficult to precisely predict which child will experience high anxiety.","container-title":"Pediatric Anesthesia","DOI":"10.1111/j.1460-9592.2006.01904.x","ISSN":"1460-9592","issue":"9","language":"en","note":"_eprint: https://onlinelibrary.wiley.com/doi/pdf/10.1111/j.1460-9592.2006.01904.x","page":"919-927","source":"Wiley Online Library","title":"Risk factors for anxiety at induction of anesthesia in children: a prospective cohort study","title-short":"Risk factors for anxiety at induction of anesthesia in children","volume":"16","author":[{"family":"Davidson","given":"Andrew J."},{"family":"Shrivastava","given":"Prani P."},{"family":"Jamsen","given":"Kris"},{"family":"Huang","given":"Grace H."},{"family":"Czarnecki","given":"Caroline"},{"family":"Gibson","given":"Margaret A."},{"family":"Stewart","given":"Stephanie A."},{"family":"Stargatt","given":"Robyn"}],"issued":{"date-parts":[["2006"]]}}}],"schema":"https://github.com/citation-style-language/schema/raw/master/csl-citation.json"} </w:instrText>
      </w:r>
      <w:r w:rsidR="00BA0F80">
        <w:fldChar w:fldCharType="separate"/>
      </w:r>
      <w:r w:rsidR="00BA0F80">
        <w:rPr>
          <w:noProof/>
        </w:rPr>
        <w:t>[7], [8]</w:t>
      </w:r>
      <w:r w:rsidR="00BA0F80">
        <w:fldChar w:fldCharType="end"/>
      </w:r>
      <w:r w:rsidR="0083351D">
        <w:t xml:space="preserve">. </w:t>
      </w:r>
      <w:r>
        <w:t xml:space="preserve">Para além de ser um processo extremamente desagradável para as crianças tem ainda um impacto significativo no trabalho dos profissionais de saúde, por exemplo, quando a criança chora durante o período pré-operatório há uma maior probabilidade de as suas veias se encherem de secreção, aumentando assim o risco de complicações respiratórias durante a administração da anestesia </w:t>
      </w:r>
      <w:r w:rsidR="00BA0F80">
        <w:fldChar w:fldCharType="begin"/>
      </w:r>
      <w:r w:rsidR="00BA0F80">
        <w:instrText xml:space="preserve"> ADDIN ZOTERO_ITEM CSL_CITATION {"citationID":"bVG4HvAu","properties":{"formattedCitation":"[9]","plainCitation":"[9]","noteIndex":0},"citationItems":[{"id":29,"uris":["http://zotero.org/users/local/kY0Zrcz1/items/MVZ9AQVE"],"itemData":{"id":29,"type":"webpage","abstract":"A Dra. Debora Cumino, coordenadora do serviço de anestesiologia do Sabará Hospital Infantil defendeu em 2013 uma tese de Mestrado sobre a importância de oferecer informações sobre a anestesia aos pacientes e seus familiares a fim de reduzir a ansiedade antes da cirurgia. Estima-se que 40% a 75% das crianças submetidas a cirurgias experimentam medo […]","container-title":"Hospital Sabará","language":"pt_BR","title":"Impacto da informação pré-anestésica sobre a ansiedade dos pais e das crianças","URL":"https://www.hospitalinfantilsabara.org.br/pesquisa-e-inovacao/impacto-tipo-de-informacao-pre-anestesica-sobre-ansiedade-dos-pais-e-das-criancas/","accessed":{"date-parts":[["2024",7,5]]}}}],"schema":"https://github.com/citation-style-language/schema/raw/master/csl-citation.json"} </w:instrText>
      </w:r>
      <w:r w:rsidR="00BA0F80">
        <w:fldChar w:fldCharType="separate"/>
      </w:r>
      <w:r w:rsidR="00BA0F80">
        <w:rPr>
          <w:noProof/>
        </w:rPr>
        <w:t>[9]</w:t>
      </w:r>
      <w:r w:rsidR="00BA0F80">
        <w:fldChar w:fldCharType="end"/>
      </w:r>
      <w:r w:rsidR="0083351D">
        <w:t xml:space="preserve">. </w:t>
      </w:r>
      <w:r>
        <w:t xml:space="preserve">O simples ato de informar as crianças e os seus responsáveis sobre as técnicas utilizadas, os riscos e o que acontecerá antes, durante e depois ajuda a diminuir essa ansiedade sentida pelas crianças e os </w:t>
      </w:r>
      <w:r w:rsidR="00F756A6">
        <w:t xml:space="preserve">pelos </w:t>
      </w:r>
      <w:r>
        <w:t>seus supervisores</w:t>
      </w:r>
    </w:p>
    <w:p w14:paraId="54E83588" w14:textId="2D3B89EB" w:rsidR="0031325E" w:rsidRPr="0031325E" w:rsidRDefault="007F3D9D" w:rsidP="002B70B6">
      <w:r>
        <w:t xml:space="preserve">Tanto a Realidade Virtual (RV) como a RA se têm revelado ferramentas promissoras na área da medicina, oferecendo novas possibilidades para a educação, treino e interação com pacientes. Diversos estudos têm investigado os benefícios destas tecnologias em contextos médicos, particularmente no que diz respeito à redução do medo e da ansiedade em pacientes pediátricos. Após a análise de alguns estudos de caso sete apresentaram </w:t>
      </w:r>
      <w:r w:rsidR="0083351D">
        <w:t xml:space="preserve">valores </w:t>
      </w:r>
      <w:r>
        <w:lastRenderedPageBreak/>
        <w:t xml:space="preserve">significativos de baixa ansiedade em grupos que utilizaram a tecnologia RV, quando comparados com grupos submetidos a procedimentos tradicionais pré-cirúrgicos </w:t>
      </w:r>
      <w:r w:rsidR="00BA0F80">
        <w:fldChar w:fldCharType="begin"/>
      </w:r>
      <w:r w:rsidR="00994E8F">
        <w:instrText xml:space="preserve"> ADDIN ZOTERO_ITEM CSL_CITATION {"citationID":"SF1zqWpd","properties":{"formattedCitation":"[11]","plainCitation":"[11]","dontUpdate":true,"noteIndex":0},"citationItems":[{"id":33,"uris":["http://zotero.org/users/local/kY0Zrcz1/items/NJ4XV3RS"],"itemData":{"id":33,"type":"article-journal","abstract":"This review summarizes and provides a comprehensive narrative synthesis of the current evidence on immersive technology’s (i.e., virtual and augmented Reality) use for perioperative anxiety, acute, and chronic pain in pediatrics.","container-title":"Current Anesthesiology Reports","DOI":"10.1007/s40140-021-00472-3","ISSN":"2167-6275","issue":"3","journalAbbreviation":"Curr Anesthesiol Rep","language":"en","page":"265-274","source":"Springer Link","title":"State of the Art: Immersive Technologies for Perioperative Anxiety, Acute, and Chronic Pain Management in Pediatric Patients","title-short":"State of the Art","volume":"11","author":[{"family":"Alqudimat","given":"Mohammad"},{"family":"Mesaroli","given":"Giulia"},{"family":"Lalloo","given":"Chitra"},{"family":"Stinson","given":"Jennifer"},{"family":"Matava","given":"Clyde"}],"issued":{"date-parts":[["2021",9,1]]}}}],"schema":"https://github.com/citation-style-language/schema/raw/master/csl-citation.json"} </w:instrText>
      </w:r>
      <w:r w:rsidR="00BA0F80">
        <w:fldChar w:fldCharType="separate"/>
      </w:r>
      <w:r w:rsidR="00BA0F80">
        <w:rPr>
          <w:noProof/>
        </w:rPr>
        <w:t>[1</w:t>
      </w:r>
      <w:r w:rsidR="00994E8F">
        <w:rPr>
          <w:noProof/>
        </w:rPr>
        <w:t>0</w:t>
      </w:r>
      <w:r w:rsidR="00BA0F80">
        <w:rPr>
          <w:noProof/>
        </w:rPr>
        <w:t>]</w:t>
      </w:r>
      <w:r w:rsidR="00BA0F80">
        <w:fldChar w:fldCharType="end"/>
      </w:r>
      <w:r w:rsidR="0083351D">
        <w:t xml:space="preserve">. </w:t>
      </w:r>
      <w:r>
        <w:t>Três estudos de caso apresentaram resultados semelhantes quando foi utilizada a tecnologia RA</w:t>
      </w:r>
      <w:r w:rsidR="0083351D">
        <w:t xml:space="preserve"> </w:t>
      </w:r>
      <w:r w:rsidR="00BA0F80">
        <w:fldChar w:fldCharType="begin"/>
      </w:r>
      <w:r w:rsidR="00994E8F">
        <w:instrText xml:space="preserve"> ADDIN ZOTERO_ITEM CSL_CITATION {"citationID":"dBw6rCNE","properties":{"formattedCitation":"[12], [13], [14]","plainCitation":"[12], [13], [14]","dontUpdate":true,"noteIndex":0},"citationItems":[{"id":35,"uris":["http://zotero.org/users/local/kY0Zrcz1/items/9836Z3ZU"],"itemData":{"id":35,"type":"article-journal","container-title":"Pediatric Anesthesia","DOI":"10.1111/pan.13395","ISSN":"1460-9592","issue":"6","language":"en","license":"© 2018 John Wiley &amp; Sons Ltd","note":"_eprint: https://onlinelibrary.wiley.com/doi/pdf/10.1111/pan.13395","page":"569-570","source":"Wiley Online Library","title":"Augmented reality for intravenous access in an autistic child with difficult access","volume":"28","author":[{"family":"Rodriguez","given":"Samuel"},{"family":"Munshey","given":"Farrukh"},{"family":"Caruso","given":"Thomas J."}],"issued":{"date-parts":[["2018"]]}}},{"id":38,"uris":["http://zotero.org/users/local/kY0Zrcz1/items/G6NY8HCB"],"itemData":{"id":38,"type":"article-journal","abstract":"Preoperative anxiety is common in children undergoing surgery and general anesthesia (GA). Augmented reality (AR), an interactive technology that superimposes computer-generated information on the real-world environment, can be a valuable tool to address preoperative anxiety. We describe 3 cases where AR was successfully used as a distraction technique in pediatric patients during induction of GA. Patients and parents were satisfied with the experience and described less patient anxiety as compared to previous inductions. AR can be beneficial as an adjunct or alternative to existing pharmacologic and behavioral distraction techniques for preoperative anxiety.","container-title":"A&amp;A Practice","DOI":"10.1213/XAA.0000000000001219","ISSN":"2575-3126","issue":"7","language":"en-US","page":"e01219","source":"journals.lww.com","title":"Use of Augmented Reality During Inhaled Induction of General Anesthesia in 3 Pediatric Patients: A Case Report","title-short":"Use of Augmented Reality During Inhaled Induction of General Anesthesia in 3 Pediatric Patients","volume":"14","author":[{"family":"Libaw","given":"Justin S."},{"family":"Sinskey","given":"Jina L."}],"issued":{"date-parts":[["2020",5]]}}},{"id":40,"uris":["http://zotero.org/users/local/kY0Zrcz1/items/FQIT4EDL"],"itemData":{"id":40,"type":"article-journal","abstract":"This case series examines interactive AR during minor otolaryngologic procedures. Although VR has been successfully used for pediatric vascular access, removing children from comforting people in the real world has resulted in patient anxiety. AR offers a potential advantage, utilizing distracting holographic images when patients maintain eye contact with parents. The primary objective was to determine the effect of AR on fear during pediatric otolaryngologic procedures. Secondary objectives included evaluating pain; procedure compliance; and patient, parent and physician attitudes toward AR, as well as assessing the feasibility of adding AR to a busy outpatient otolaryngologic clinic. Laryngoscope, 131:E1342–E1344, 2021","container-title":"The Laryngoscope","DOI":"10.1002/lary.29098","ISSN":"1531-4995","issue":"4","language":"en","license":"© 2020 American Laryngological, Rhinological and Otological Society Inc, \"The Triological Society\" and American Laryngological Association (ALA)","note":"_eprint: https://onlinelibrary.wiley.com/doi/pdf/10.1002/lary.29098","page":"E1342-E1344","source":"Wiley Online Library","title":"Using Augmented Reality to Reduce Fear and Promote Cooperation During Pediatric Otolaryngologic Procedures","volume":"131","author":[{"family":"Caruso","given":"Thomas J."},{"family":"Madill","given":"Martine"},{"family":"Sidell","given":"Douglas"},{"family":"Meister","given":"Kara"},{"family":"Wang","given":"Ellen"},{"family":"Menendez","given":"Maria"},{"family":"Kist","given":"Madison N."},{"family":"Rodriguez","given":"Samuel"}],"issued":{"date-parts":[["2021"]]}}}],"schema":"https://github.com/citation-style-language/schema/raw/master/csl-citation.json"} </w:instrText>
      </w:r>
      <w:r w:rsidR="00BA0F80">
        <w:fldChar w:fldCharType="separate"/>
      </w:r>
      <w:r w:rsidR="00BA0F80">
        <w:rPr>
          <w:noProof/>
        </w:rPr>
        <w:t>[1</w:t>
      </w:r>
      <w:r w:rsidR="00994E8F">
        <w:rPr>
          <w:noProof/>
        </w:rPr>
        <w:t>1</w:t>
      </w:r>
      <w:r w:rsidR="00BA0F80">
        <w:rPr>
          <w:noProof/>
        </w:rPr>
        <w:t>], [1</w:t>
      </w:r>
      <w:r w:rsidR="00994E8F">
        <w:rPr>
          <w:noProof/>
        </w:rPr>
        <w:t>2</w:t>
      </w:r>
      <w:r w:rsidR="00BA0F80">
        <w:rPr>
          <w:noProof/>
        </w:rPr>
        <w:t>], [1</w:t>
      </w:r>
      <w:r w:rsidR="00994E8F">
        <w:rPr>
          <w:noProof/>
        </w:rPr>
        <w:t>3</w:t>
      </w:r>
      <w:r w:rsidR="00BA0F80">
        <w:rPr>
          <w:noProof/>
        </w:rPr>
        <w:t>]</w:t>
      </w:r>
      <w:r w:rsidR="00BA0F80">
        <w:fldChar w:fldCharType="end"/>
      </w:r>
      <w:r w:rsidR="0083351D">
        <w:t xml:space="preserve">. </w:t>
      </w:r>
      <w:r w:rsidR="00C54EF4">
        <w:t xml:space="preserve">Ainda assim, entende-se que o uso de Realidade Aumentada em pacientes pediátricos oferece algumas vantagens em relação à Realidade Virtual. Ambas conseguem distrair, com sucesso, a criança do </w:t>
      </w:r>
      <w:r w:rsidR="00C54EF4" w:rsidRPr="00992BB3">
        <w:t>stress</w:t>
      </w:r>
      <w:r w:rsidR="00C54EF4">
        <w:rPr>
          <w:i/>
          <w:iCs/>
        </w:rPr>
        <w:t xml:space="preserve"> </w:t>
      </w:r>
      <w:r w:rsidR="00C54EF4">
        <w:t xml:space="preserve">associado aos procedimentos pré-cirúrgicos através de estímulos lúdicos. Porém a RA permite que as crianças estejam constantemente cientes do ambiente que as rodeia e que possam comunicar e interagir com as pessoas à sua volta enquanto usufruem da tecnologia, configurando uma grande vantagem relativamente à RV </w:t>
      </w:r>
      <w:r w:rsidR="00BA0F80">
        <w:fldChar w:fldCharType="begin"/>
      </w:r>
      <w:r w:rsidR="00994E8F">
        <w:instrText xml:space="preserve"> ADDIN ZOTERO_ITEM CSL_CITATION {"citationID":"gm4KuSrD","properties":{"formattedCitation":"[14]","plainCitation":"[14]","dontUpdate":true,"noteIndex":0},"citationItems":[{"id":43,"uris":["http://zotero.org/users/local/kY0Zrcz1/items/98YWADNV"],"itemData":{"id":43,"type":"article-journal","container-title":"Pediatric Anesthesia","DOI":"10.1111/pan.14108","ISSN":"1460-9592","issue":"3","language":"en","license":"© 2021 John Wiley &amp; Sons Ltd","note":"_eprint: https://onlinelibrary.wiley.com/doi/pdf/10.1111/pan.14108","page":"377-378","source":"Wiley Online Library","title":"Unique considerations of virtual reality utilization for perioperative pediatric patients","volume":"31","author":[{"family":"Yuan","given":"Justin C."},{"family":"Rodriguez","given":"Samuel"},{"family":"Caruso","given":"Thomas J."}],"issued":{"date-parts":[["2021"]]}}}],"schema":"https://github.com/citation-style-language/schema/raw/master/csl-citation.json"} </w:instrText>
      </w:r>
      <w:r w:rsidR="00BA0F80">
        <w:fldChar w:fldCharType="separate"/>
      </w:r>
      <w:r w:rsidR="00994E8F">
        <w:rPr>
          <w:noProof/>
        </w:rPr>
        <w:t>[13]</w:t>
      </w:r>
      <w:r w:rsidR="00BA0F80">
        <w:fldChar w:fldCharType="end"/>
      </w:r>
      <w:r w:rsidR="0083351D">
        <w:t xml:space="preserve">. </w:t>
      </w:r>
      <w:r w:rsidR="00C54EF4">
        <w:t>Para além disso,</w:t>
      </w:r>
      <w:r w:rsidR="00AD7D8F">
        <w:t xml:space="preserve"> </w:t>
      </w:r>
      <w:r w:rsidR="00C54EF4">
        <w:t xml:space="preserve">o facto de as crianças estarem em constante contacto visual com espaço à sua volta, minimiza a probabilidade de o paciente sentir náuseas, também conhecidas como </w:t>
      </w:r>
      <w:proofErr w:type="spellStart"/>
      <w:r w:rsidR="00C54EF4" w:rsidRPr="002D5221">
        <w:rPr>
          <w:i/>
          <w:iCs/>
        </w:rPr>
        <w:t>cybersickness</w:t>
      </w:r>
      <w:proofErr w:type="spellEnd"/>
      <w:r w:rsidR="00C54EF4">
        <w:t xml:space="preserve">, muito frequentes em utilizadores da tecnologia RV </w:t>
      </w:r>
      <w:r w:rsidR="00BA0F80">
        <w:fldChar w:fldCharType="begin"/>
      </w:r>
      <w:r w:rsidR="00994E8F">
        <w:instrText xml:space="preserve"> ADDIN ZOTERO_ITEM CSL_CITATION {"citationID":"nRKaVyfQ","properties":{"formattedCitation":"[15]","plainCitation":"[15]","dontUpdate":true,"noteIndex":0},"citationItems":[{"id":46,"uris":["http://zotero.org/users/local/kY0Zrcz1/items/NHU3T7AJ"],"itemData":{"id":46,"type":"webpage","title":"Current Opinion in Anesthesiology","URL":"https://journals.lww.com/co-anesthesiology/abstract/2021/06000/virtual_reality_for_pediatric_periprocedural_care.14.aspx","accessed":{"date-parts":[["2024",7,5]]}}}],"schema":"https://github.com/citation-style-language/schema/raw/master/csl-citation.json"} </w:instrText>
      </w:r>
      <w:r w:rsidR="00BA0F80">
        <w:fldChar w:fldCharType="separate"/>
      </w:r>
      <w:r w:rsidR="00994E8F">
        <w:rPr>
          <w:noProof/>
        </w:rPr>
        <w:t>[14]</w:t>
      </w:r>
      <w:r w:rsidR="00BA0F80">
        <w:fldChar w:fldCharType="end"/>
      </w:r>
      <w:r w:rsidR="0083351D">
        <w:t>.</w:t>
      </w:r>
    </w:p>
    <w:p w14:paraId="016FA79F" w14:textId="220D74E5" w:rsidR="004B2636" w:rsidRDefault="007729DF" w:rsidP="002B70B6">
      <w:pPr>
        <w:pStyle w:val="Heading2"/>
        <w:spacing w:line="360" w:lineRule="auto"/>
      </w:pPr>
      <w:bookmarkStart w:id="33" w:name="_Toc171084292"/>
      <w:r>
        <w:t>Aplicações reais</w:t>
      </w:r>
      <w:bookmarkEnd w:id="33"/>
    </w:p>
    <w:p w14:paraId="62E56B2F" w14:textId="77777777" w:rsidR="000F77B7" w:rsidRDefault="000F77B7" w:rsidP="000F77B7">
      <w:r>
        <w:t>Não obstante a frutífera análise da literatura científica, releva considerar as aplicações preexistentes, os seus contributos e as suas falhas. Existem várias aplicações reais já implementadas com sucesso em ambientes clínicos, mostrando resultados promissores na redução da ansiedade pré-cirúrgica em crianças.</w:t>
      </w:r>
    </w:p>
    <w:p w14:paraId="7AEA9A7A" w14:textId="6E18E906" w:rsidR="0083351D" w:rsidRDefault="00D6601D" w:rsidP="002B70B6">
      <w:r>
        <w:t xml:space="preserve">Leila </w:t>
      </w:r>
      <w:proofErr w:type="spellStart"/>
      <w:r>
        <w:t>Draz</w:t>
      </w:r>
      <w:proofErr w:type="spellEnd"/>
      <w:r>
        <w:t xml:space="preserve"> da faculdade de Medicina da </w:t>
      </w:r>
      <w:r w:rsidRPr="00936195">
        <w:rPr>
          <w:i/>
          <w:iCs/>
        </w:rPr>
        <w:t xml:space="preserve">Alexandria </w:t>
      </w:r>
      <w:proofErr w:type="spellStart"/>
      <w:r w:rsidRPr="00936195">
        <w:rPr>
          <w:i/>
          <w:iCs/>
        </w:rPr>
        <w:t>University</w:t>
      </w:r>
      <w:proofErr w:type="spellEnd"/>
      <w:r>
        <w:t xml:space="preserve"> no Egito, e a sua equipa de investigadores conduziram um estudo intitulado “</w:t>
      </w:r>
      <w:r w:rsidRPr="000D2D43">
        <w:t xml:space="preserve">Effect </w:t>
      </w:r>
      <w:proofErr w:type="spellStart"/>
      <w:r w:rsidRPr="000D2D43">
        <w:t>of</w:t>
      </w:r>
      <w:proofErr w:type="spellEnd"/>
      <w:r w:rsidRPr="000D2D43">
        <w:t xml:space="preserve"> </w:t>
      </w:r>
      <w:proofErr w:type="spellStart"/>
      <w:r w:rsidRPr="000D2D43">
        <w:t>an</w:t>
      </w:r>
      <w:proofErr w:type="spellEnd"/>
      <w:r w:rsidRPr="000D2D43">
        <w:t xml:space="preserve"> </w:t>
      </w:r>
      <w:proofErr w:type="spellStart"/>
      <w:r w:rsidRPr="000D2D43">
        <w:t>augmented</w:t>
      </w:r>
      <w:proofErr w:type="spellEnd"/>
      <w:r w:rsidRPr="000D2D43">
        <w:t xml:space="preserve"> </w:t>
      </w:r>
      <w:proofErr w:type="spellStart"/>
      <w:r w:rsidRPr="000D2D43">
        <w:t>reality</w:t>
      </w:r>
      <w:proofErr w:type="spellEnd"/>
      <w:r w:rsidRPr="000D2D43">
        <w:t xml:space="preserve"> game </w:t>
      </w:r>
      <w:proofErr w:type="spellStart"/>
      <w:r w:rsidRPr="000D2D43">
        <w:t>on</w:t>
      </w:r>
      <w:proofErr w:type="spellEnd"/>
      <w:r w:rsidRPr="000D2D43">
        <w:t xml:space="preserve"> </w:t>
      </w:r>
      <w:proofErr w:type="spellStart"/>
      <w:r w:rsidRPr="000D2D43">
        <w:t>preoperative</w:t>
      </w:r>
      <w:proofErr w:type="spellEnd"/>
      <w:r w:rsidRPr="000D2D43">
        <w:t xml:space="preserve"> </w:t>
      </w:r>
      <w:proofErr w:type="spellStart"/>
      <w:r w:rsidRPr="000D2D43">
        <w:t>anxiety</w:t>
      </w:r>
      <w:proofErr w:type="spellEnd"/>
      <w:r w:rsidRPr="000D2D43">
        <w:t xml:space="preserve"> in </w:t>
      </w:r>
      <w:proofErr w:type="spellStart"/>
      <w:r w:rsidRPr="000D2D43">
        <w:t>pediatric</w:t>
      </w:r>
      <w:proofErr w:type="spellEnd"/>
      <w:r w:rsidRPr="000D2D43">
        <w:t xml:space="preserve"> </w:t>
      </w:r>
      <w:proofErr w:type="spellStart"/>
      <w:r w:rsidRPr="000D2D43">
        <w:t>patients</w:t>
      </w:r>
      <w:proofErr w:type="spellEnd"/>
      <w:r w:rsidRPr="000D2D43">
        <w:t xml:space="preserve"> </w:t>
      </w:r>
      <w:proofErr w:type="spellStart"/>
      <w:r w:rsidRPr="000D2D43">
        <w:t>undergoing</w:t>
      </w:r>
      <w:proofErr w:type="spellEnd"/>
      <w:r w:rsidRPr="000D2D43">
        <w:t xml:space="preserve"> </w:t>
      </w:r>
      <w:proofErr w:type="spellStart"/>
      <w:r w:rsidRPr="000D2D43">
        <w:t>anesthesia</w:t>
      </w:r>
      <w:proofErr w:type="spellEnd"/>
      <w:r w:rsidRPr="000D2D43">
        <w:t xml:space="preserve"> </w:t>
      </w:r>
      <w:proofErr w:type="spellStart"/>
      <w:r w:rsidRPr="000D2D43">
        <w:t>induction</w:t>
      </w:r>
      <w:proofErr w:type="spellEnd"/>
      <w:r w:rsidRPr="000D2D43">
        <w:t xml:space="preserve">: a </w:t>
      </w:r>
      <w:proofErr w:type="spellStart"/>
      <w:r w:rsidRPr="000D2D43">
        <w:t>randomized</w:t>
      </w:r>
      <w:proofErr w:type="spellEnd"/>
      <w:r w:rsidRPr="000D2D43">
        <w:t xml:space="preserve"> </w:t>
      </w:r>
      <w:proofErr w:type="spellStart"/>
      <w:r w:rsidRPr="000D2D43">
        <w:t>clinical</w:t>
      </w:r>
      <w:proofErr w:type="spellEnd"/>
      <w:r w:rsidRPr="000D2D43">
        <w:t xml:space="preserve"> trial</w:t>
      </w:r>
      <w:r>
        <w:t xml:space="preserve">”, que envolveu o uso de uma aplicação lúdica com recurso à Realidade Aumentada, com o intuito de reduzir a ansiedade das crianças no período pré-operatório. O estudo foi composto por cento e </w:t>
      </w:r>
      <w:proofErr w:type="gramStart"/>
      <w:r>
        <w:t>uma crianças</w:t>
      </w:r>
      <w:proofErr w:type="gramEnd"/>
      <w:r>
        <w:t xml:space="preserve">, com idades compreendidas entre os 5 e os 17 anos de idade. Os participantes foram divididos em dois grupos: grupo A com sessenta e quatro crianças, submetidas a técnicas tradicionais de preparação para cirurgia, e grupo B com trinta e sete crianças que usaram realidade aumentada para reduzir a ansiedade. A aplicação em causa utiliza a tecnologia RA, com o auxílio dos </w:t>
      </w:r>
      <w:proofErr w:type="spellStart"/>
      <w:r>
        <w:t>Hololens</w:t>
      </w:r>
      <w:proofErr w:type="spellEnd"/>
      <w:r>
        <w:t xml:space="preserve"> 2, óculos de sobreposição virtual criados pela google e, neste jogo, são também empregues técnicas de </w:t>
      </w:r>
      <w:proofErr w:type="spellStart"/>
      <w:r>
        <w:rPr>
          <w:i/>
          <w:iCs/>
        </w:rPr>
        <w:t>gamification</w:t>
      </w:r>
      <w:proofErr w:type="spellEnd"/>
      <w:r>
        <w:rPr>
          <w:i/>
          <w:iCs/>
        </w:rPr>
        <w:t xml:space="preserve"> </w:t>
      </w:r>
      <w:r>
        <w:t>de forma a tornar toda a experiência mais interativa. O jogo segue a história de “</w:t>
      </w:r>
      <w:proofErr w:type="spellStart"/>
      <w:r>
        <w:t>Constellation</w:t>
      </w:r>
      <w:proofErr w:type="spellEnd"/>
      <w:r>
        <w:t xml:space="preserve">”, que guia o jogador numa jornada onde este aprende sobre técnicas de relaxamento através de respiração e movimentos físicos. No decorrer do jogo, são ainda, mencionados os procedimentos médicos que irão suceder e as sensações a estes associados. </w:t>
      </w:r>
      <w:r w:rsidR="00DF6BF7">
        <w:lastRenderedPageBreak/>
        <w:t>O jogador pode explorar a sala do bloco operatório e ao visualizar pósteres físicos estrategicamente colocados na sala, são despoletadas animações que dão continuação à narrativa.</w:t>
      </w:r>
    </w:p>
    <w:p w14:paraId="12A6019C" w14:textId="70FB9E2B" w:rsidR="0083351D" w:rsidRDefault="006D2B6E" w:rsidP="002B70B6">
      <w:r>
        <w:t>A ansiedade dos pacientes foi avaliada antes de qualquer procedimento, seja o tradicional ou com uso de RA, e ambos os grupos apresentaram níveis semelhantes de ansiedade. Após a intervenção a ansiedade foi medida novamente, o grupo A teve um aumento significativo em comparação com a primeira medição. Por outro lado, o grupo B demonstrou níveis menores de ansiedade na segunda medição, quando comparado ao grupo A, e a maioria dos integrantes revelou vontade de repetir a experiência</w:t>
      </w:r>
      <w:r w:rsidR="00BA0F80">
        <w:t xml:space="preserve"> </w:t>
      </w:r>
      <w:r w:rsidR="00BA0F80">
        <w:fldChar w:fldCharType="begin"/>
      </w:r>
      <w:r w:rsidR="00994E8F">
        <w:instrText xml:space="preserve"> ADDIN ZOTERO_ITEM CSL_CITATION {"citationID":"PeC1eGlg","properties":{"formattedCitation":"[16]","plainCitation":"[16]","dontUpdate":true,"noteIndex":0},"citationItems":[{"id":48,"uris":["http://zotero.org/users/local/kY0Zrcz1/items/75UPXMQD"],"itemData":{"id":48,"type":"article-journal","abstract":"Background and Aims Virtual reality has been shown to be an effective non-pharmacological intervention for reducing anxiety of pediatric patients. A newer immersive technology, that of augmented reality, offers some practical advantages over virtual reality, and also seems to show beneficial effects on anxiety. The main objective of this study was to determine whether augmented reality could reduce preoperative anxiety in pediatric patients undergoing elective day surgeries. A secondary outcome was to document the level of satisfaction from pediatric patients toward augmented reality intervention. Methods Children and adolescents aged between 5 and 17 years old scheduled for elective day surgery under general anesthesia were randomly divided into two groups. Patients in the control group received standard care, whereas patients in the augmented reality group were accompanied by two virtual characters who taught them relaxation techniques and provided emotional and informational support. Anxiety was measured at the time of admission and at the time of induction using the short version of the modified Yale Preoperative Anxiety Scale. Results The analysis included 37 pediatric patients in the augmented reality group and 64 in the control group. Anxiety scores were statistically significantly lower in the augmented reality group than those in the control group at the time of admission (median difference [95% CI]: 6.3 [0–10.4], p = .01), while no difference was observed between groups at the time of induction (median difference [95% CI]: −4.2 [−5.2–4.2], p = .58). Most patients in the augmented reality group wished to wear the glasses again and reported to be very satisfied with the intervention. Conclusion To our knowledge, this study is the first large randomized controlled trial to provide empirical evidence of reduction in anxiety for children and adolescents using augmented reality prior to induction of general anesthesia.","container-title":"Pediatric Anesthesia","DOI":"10.1111/pan.14793","ISSN":"1460-9592","issue":"2","language":"en","license":"© 2023 The Authors. Pediatric Anesthesia published by John Wiley &amp; Sons Ltd.","note":"_eprint: https://onlinelibrary.wiley.com/doi/pdf/10.1111/pan.14793","page":"153-159","source":"Wiley Online Library","title":"The effect of augmented reality on preoperative anxiety in children and adolescents: A randomized controlled trial","title-short":"The effect of augmented reality on preoperative anxiety in children and adolescents","volume":"34","author":[{"family":"Chamberland","given":"Cindy"},{"family":"Bransi","given":"Myriam"},{"family":"Boivin","given":"Ariane"},{"family":"Jacques","given":"Sandra"},{"family":"Gagnon","given":"Joël"},{"family":"Tremblay","given":"Sébastien"}],"issued":{"date-parts":[["2024"]]}}}],"schema":"https://github.com/citation-style-language/schema/raw/master/csl-citation.json"} </w:instrText>
      </w:r>
      <w:r w:rsidR="00BA0F80">
        <w:fldChar w:fldCharType="separate"/>
      </w:r>
      <w:r w:rsidR="00994E8F">
        <w:rPr>
          <w:noProof/>
        </w:rPr>
        <w:t>[15]</w:t>
      </w:r>
      <w:r w:rsidR="00BA0F80">
        <w:fldChar w:fldCharType="end"/>
      </w:r>
      <w:r w:rsidR="0083351D">
        <w:t>.</w:t>
      </w:r>
      <w:r w:rsidR="003B46C3">
        <w:t xml:space="preserve"> </w:t>
      </w:r>
    </w:p>
    <w:p w14:paraId="38EC53C0" w14:textId="2B602370" w:rsidR="0083351D" w:rsidRDefault="00C224ED" w:rsidP="002B70B6">
      <w:r>
        <w:t>Outro exemplo notável deste cenário é o desenvolvimento do jogo “</w:t>
      </w:r>
      <w:proofErr w:type="spellStart"/>
      <w:r>
        <w:t>Ane</w:t>
      </w:r>
      <w:proofErr w:type="spellEnd"/>
      <w:r>
        <w:t xml:space="preserve">, uma Aventura no Mundo da Anestesia” pela Doutora Débora </w:t>
      </w:r>
      <w:proofErr w:type="spellStart"/>
      <w:r>
        <w:t>Cumino</w:t>
      </w:r>
      <w:proofErr w:type="spellEnd"/>
      <w:r>
        <w:t xml:space="preserve">, coordenadora do Departamento de Anestesiologia do Sabará. A aplicação foi criada após uma tese de doutoramento e uma dissertação de mestrado sobre métodos para reduzir a ansiedade das crianças antes da administração da anestesia. Este jogo lúdico tem como objetivo informar a criança sobre o que irá acontecer no processo de hospitalização, anestesia e cirurgia. A aplicação revelou uma nova ferramenta de informação e distração que pode ser utilizada no cuidado do paciente pediátrico, permitindo aos profissionais de saúde fornecer informação e distração numa linguagem apropriada à faixa etária em causa </w:t>
      </w:r>
      <w:r w:rsidR="00994E8F">
        <w:fldChar w:fldCharType="begin"/>
      </w:r>
      <w:r w:rsidR="00994E8F">
        <w:instrText xml:space="preserve"> ADDIN ZOTERO_ITEM CSL_CITATION {"citationID":"r1DERDcF","properties":{"formattedCitation":"[17]","plainCitation":"[17]","noteIndex":0},"citationItems":[{"id":31,"uris":["http://zotero.org/users/local/kY0Zrcz1/items/TNKHI33Z"],"itemData":{"id":31,"type":"webpage","abstract":"O jogo, pioneiro no Brasil, procura aliviar a ansiedade antes de um procedimento","container-title":"Hospital Sabará","language":"pt_BR","title":"Equipe de anestesia cria aplicativo para pacientes","URL":"https://www.hospitalinfantilsabara.org.br/equipe-de-anestesia-cria-aplicativo-para-pacientes/","author":[{"family":"Setubal","given":"Mariana"}],"accessed":{"date-parts":[["2024",7,5]]},"issued":{"date-parts":[["2020",1,17]]}}}],"schema":"https://github.com/citation-style-language/schema/raw/master/csl-citation.json"} </w:instrText>
      </w:r>
      <w:r w:rsidR="00994E8F">
        <w:fldChar w:fldCharType="separate"/>
      </w:r>
      <w:r w:rsidR="00994E8F">
        <w:rPr>
          <w:noProof/>
        </w:rPr>
        <w:t>[17]</w:t>
      </w:r>
      <w:r w:rsidR="00994E8F">
        <w:fldChar w:fldCharType="end"/>
      </w:r>
      <w:r w:rsidR="0083351D">
        <w:t>.</w:t>
      </w:r>
      <w:r w:rsidR="003B46C3">
        <w:t xml:space="preserve"> </w:t>
      </w:r>
    </w:p>
    <w:p w14:paraId="1FB3F00E" w14:textId="271B7590" w:rsidR="0031325E" w:rsidRDefault="0031325E" w:rsidP="002B70B6">
      <w:pPr>
        <w:pStyle w:val="Heading2"/>
        <w:spacing w:line="360" w:lineRule="auto"/>
      </w:pPr>
      <w:bookmarkStart w:id="34" w:name="_Toc171084293"/>
      <w:r>
        <w:t>Desafios e considerações</w:t>
      </w:r>
      <w:bookmarkEnd w:id="34"/>
    </w:p>
    <w:p w14:paraId="36F75A6F" w14:textId="77777777" w:rsidR="00B25B39" w:rsidRPr="0031325E" w:rsidRDefault="00B25B39" w:rsidP="00B25B39">
      <w:r>
        <w:t>Embora os benefícios da RA na redução de ansiedade em crianças sejam promissores, existem desafios que precisam ser considerados. Entre eles, destacam-se o custo de desenvolvimento e implementação da tecnologia RA, a introdução necessária para a sua utilização, por ser uma tecnologia recente e ainda pouco explorada para este efeito, e a garantia de que o conteúdo demonstrado é de fácil compreensão para as crianças. Ainda assim os estudos analisados e as aplicações reais demonstram que a RA pode melhorar a experiência hospitalar das crianças, deixando-as mais tranquilizadas e informadas. O desenvolvimento contínuo e a implementação dessas tecnologias têm potencial para transformar a abordagem atual à preparação cirúrgica pediátrica, beneficiando tanto os pacientes quanto os profissionais de saúde.</w:t>
      </w:r>
    </w:p>
    <w:p w14:paraId="337E2FC4" w14:textId="68DA99EB" w:rsidR="004B2636" w:rsidRDefault="0098757E" w:rsidP="002B70B6">
      <w:pPr>
        <w:pStyle w:val="Heading2"/>
        <w:spacing w:line="360" w:lineRule="auto"/>
      </w:pPr>
      <w:bookmarkStart w:id="35" w:name="_Toc171084294"/>
      <w:r>
        <w:lastRenderedPageBreak/>
        <w:t>Realidade aumentada</w:t>
      </w:r>
      <w:bookmarkEnd w:id="35"/>
    </w:p>
    <w:p w14:paraId="2D6AA623" w14:textId="5179A901" w:rsidR="00416A97" w:rsidRDefault="00416A97" w:rsidP="002B70B6">
      <w:r>
        <w:t>A Realidade Aumentada é uma tecnologia que permite sobrepor elementos digitais a um ambiente real</w:t>
      </w:r>
      <w:r w:rsidR="00994E8F">
        <w:t xml:space="preserve"> </w:t>
      </w:r>
      <w:r w:rsidR="00994E8F">
        <w:fldChar w:fldCharType="begin"/>
      </w:r>
      <w:r w:rsidR="00994E8F">
        <w:instrText xml:space="preserve"> ADDIN ZOTERO_ITEM CSL_CITATION {"citationID":"jPNOfZ0n","properties":{"formattedCitation":"[18], [19]","plainCitation":"[18], [19]","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994E8F">
        <w:fldChar w:fldCharType="separate"/>
      </w:r>
      <w:r w:rsidR="00994E8F">
        <w:rPr>
          <w:noProof/>
        </w:rPr>
        <w:t>[18], [19]</w:t>
      </w:r>
      <w:r w:rsidR="00994E8F">
        <w:fldChar w:fldCharType="end"/>
      </w:r>
      <w:r>
        <w:t>. Esta sobreposição procura expandir a visão real que uma pessoa possuí, acrescentando, entre outras coisas, informação, gráficos ilustrativos sobre a temática abordada e desenhos elaborados com o intuito de aumentar o nível de espetáculo. Deste modo, a RA é definida como uma tecnologia de baixo nível de imersão</w:t>
      </w:r>
      <w:r w:rsidR="00994E8F">
        <w:t xml:space="preserve"> </w:t>
      </w:r>
      <w:r w:rsidR="00994E8F">
        <w:fldChar w:fldCharType="begin"/>
      </w:r>
      <w:r w:rsidR="00994E8F">
        <w:instrText xml:space="preserve"> ADDIN ZOTERO_ITEM CSL_CITATION {"citationID":"G00q4qhh","properties":{"formattedCitation":"[20]","plainCitation":"[20]","noteIndex":0},"citationItems":[{"id":55,"uris":["http://zotero.org/users/local/kY0Zrcz1/items/SLC9PWX6"],"itemData":{"id":55,"type":"webpage","abstract":"Extended reality (XR) is an umbrella term for technology that alters reality with digital elements to the physical or real-world environment like AR, MR) and VR","container-title":"The Interaction Design Foundation","language":"en","title":"What Is Extended Reality (XR)? — updated 2024","title-short":"What Is Extended Reality (XR)?","URL":"https://www.interaction-design.org/literature/topics/extended-reality-xr","accessed":{"date-parts":[["2024",7,5]]}}}],"schema":"https://github.com/citation-style-language/schema/raw/master/csl-citation.json"} </w:instrText>
      </w:r>
      <w:r w:rsidR="00994E8F">
        <w:fldChar w:fldCharType="separate"/>
      </w:r>
      <w:r w:rsidR="00994E8F">
        <w:rPr>
          <w:noProof/>
        </w:rPr>
        <w:t>[20]</w:t>
      </w:r>
      <w:r w:rsidR="00994E8F">
        <w:fldChar w:fldCharType="end"/>
      </w:r>
      <w:r>
        <w:t>, uma vez que, por norma, não existe a possibilidade de interação com os elementos digitais que esta apresenta</w:t>
      </w:r>
      <w:r w:rsidR="00994E8F">
        <w:t xml:space="preserve"> </w:t>
      </w:r>
      <w:r w:rsidR="00994E8F">
        <w:fldChar w:fldCharType="begin"/>
      </w:r>
      <w:r w:rsidR="00994E8F">
        <w:instrText xml:space="preserve"> ADDIN ZOTERO_ITEM CSL_CITATION {"citationID":"cFpHEgNV","properties":{"formattedCitation":"[21]","plainCitation":"[21]","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7,5]]}}}],"schema":"https://github.com/citation-style-language/schema/raw/master/csl-citation.json"} </w:instrText>
      </w:r>
      <w:r w:rsidR="00994E8F">
        <w:fldChar w:fldCharType="separate"/>
      </w:r>
      <w:r w:rsidR="00994E8F">
        <w:rPr>
          <w:noProof/>
        </w:rPr>
        <w:t>[21]</w:t>
      </w:r>
      <w:r w:rsidR="00994E8F">
        <w:fldChar w:fldCharType="end"/>
      </w:r>
      <w:r>
        <w:t>.</w:t>
      </w:r>
    </w:p>
    <w:p w14:paraId="6F745C49" w14:textId="7885C6AE" w:rsidR="00416A97" w:rsidRDefault="00416A97" w:rsidP="002B70B6">
      <w:r>
        <w:t>Ao abordar a Realidade Aumentada, importa notar que este é um conceito que suscita muitas dúvidas e dificuldade na sua compreensão integral. Existe uma dificuldade generalizada no entendimento daquilo em que se consubstancia realmente esta tecnologia. Dificuldade, esta, que deriva da existência de tecnologias muito similares, como é o caso da Realidade Mista</w:t>
      </w:r>
      <w:r w:rsidR="001862D1">
        <w:t xml:space="preserve"> (RM)</w:t>
      </w:r>
      <w:r>
        <w:t xml:space="preserve"> e da Realidade Virtual, o que, inevitavelmente, gera confusão ao público geral. Nesta senda, é </w:t>
      </w:r>
      <w:r w:rsidR="00401121">
        <w:t>imperativo</w:t>
      </w:r>
      <w:r>
        <w:t xml:space="preserve"> definir estes dois conceitos. </w:t>
      </w:r>
    </w:p>
    <w:p w14:paraId="5E0558F9" w14:textId="19851E38" w:rsidR="00416A97" w:rsidRDefault="00416A97" w:rsidP="002B70B6">
      <w:r>
        <w:t xml:space="preserve">A </w:t>
      </w:r>
      <w:r w:rsidR="001063A1">
        <w:t>Realidade Mista</w:t>
      </w:r>
      <w:r>
        <w:t xml:space="preserve"> é uma tecnologia que, na sua essência, é bastante análoga à RA, uma vez que na RM o conceito base é o mesmo do que na RA. Ou seja, também a RM se traduz na sobreposição de elementos digitais a uma visão de um ambiente real. Contudo, apresent</w:t>
      </w:r>
      <w:r w:rsidR="00380124">
        <w:t>a,</w:t>
      </w:r>
      <w:r>
        <w:t xml:space="preserve"> como fato</w:t>
      </w:r>
      <w:r w:rsidR="00380124">
        <w:t>r</w:t>
      </w:r>
      <w:r>
        <w:t xml:space="preserve"> distintivo</w:t>
      </w:r>
      <w:r w:rsidR="00380124">
        <w:t>,</w:t>
      </w:r>
      <w:r>
        <w:t xml:space="preserve"> a possibilidade de interação com os objetos digitais</w:t>
      </w:r>
      <w:r w:rsidR="00994E8F">
        <w:t xml:space="preserve"> </w:t>
      </w:r>
      <w:r w:rsidR="00994E8F">
        <w:fldChar w:fldCharType="begin"/>
      </w:r>
      <w:r w:rsidR="00994E8F">
        <w:instrText xml:space="preserve"> ADDIN ZOTERO_ITEM CSL_CITATION {"citationID":"7im5epoA","properties":{"formattedCitation":"[22]","plainCitation":"[22]","noteIndex":0},"citationItems":[{"id":57,"uris":["http://zotero.org/users/local/kY0Zrcz1/items/HBEDASAT"],"itemData":{"id":57,"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4",7,5]]},"issued":{"date-parts":[["2024",4,30]]}}}],"schema":"https://github.com/citation-style-language/schema/raw/master/csl-citation.json"} </w:instrText>
      </w:r>
      <w:r w:rsidR="00994E8F">
        <w:fldChar w:fldCharType="separate"/>
      </w:r>
      <w:r w:rsidR="00994E8F">
        <w:rPr>
          <w:noProof/>
        </w:rPr>
        <w:t>[22]</w:t>
      </w:r>
      <w:r w:rsidR="00994E8F">
        <w:fldChar w:fldCharType="end"/>
      </w:r>
      <w:r>
        <w:t>. Como tal, a RM é considerada uma tecnologia que possuí um nível de imersão intermédio, sendo este mais elevado do que na RA, mas inferior ao nível de imersão oferecido pela RV</w:t>
      </w:r>
      <w:r w:rsidR="00994E8F">
        <w:t xml:space="preserve"> </w:t>
      </w:r>
      <w:r w:rsidR="00994E8F">
        <w:fldChar w:fldCharType="begin"/>
      </w:r>
      <w:r w:rsidR="00994E8F">
        <w:instrText xml:space="preserve"> ADDIN ZOTERO_ITEM CSL_CITATION {"citationID":"rCIs5n7Z","properties":{"formattedCitation":"[21]","plainCitation":"[21]","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7,5]]}}}],"schema":"https://github.com/citation-style-language/schema/raw/master/csl-citation.json"} </w:instrText>
      </w:r>
      <w:r w:rsidR="00994E8F">
        <w:fldChar w:fldCharType="separate"/>
      </w:r>
      <w:r w:rsidR="00994E8F">
        <w:rPr>
          <w:noProof/>
        </w:rPr>
        <w:t>[21]</w:t>
      </w:r>
      <w:r w:rsidR="00994E8F">
        <w:fldChar w:fldCharType="end"/>
      </w:r>
      <w:r>
        <w:t>.</w:t>
      </w:r>
    </w:p>
    <w:p w14:paraId="0E333D6C" w14:textId="3BDCF29E" w:rsidR="00416A97" w:rsidRDefault="00416A97" w:rsidP="002B70B6">
      <w:r>
        <w:t>Por seu turno, na Realidade Virtual, o conceito base é substituir, por completo a visão que o seu utilizador tem do mundo real, por uma de um mundo virtual. Assim, é curial afirmar que existe uma diferença notória entre a RV e a RA</w:t>
      </w:r>
      <w:r w:rsidR="00DB4BF3">
        <w:t>, e</w:t>
      </w:r>
      <w:r>
        <w:t xml:space="preserve"> desta forma a dificuldade em distinguir estas duas tecnologias não é tão preponderante</w:t>
      </w:r>
      <w:r w:rsidR="00994E8F">
        <w:t xml:space="preserve"> </w:t>
      </w:r>
      <w:r w:rsidR="00994E8F">
        <w:fldChar w:fldCharType="begin"/>
      </w:r>
      <w:r w:rsidR="00994E8F">
        <w:instrText xml:space="preserve"> ADDIN ZOTERO_ITEM CSL_CITATION {"citationID":"xBknjRGJ","properties":{"formattedCitation":"[21]","plainCitation":"[21]","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7,5]]}}}],"schema":"https://github.com/citation-style-language/schema/raw/master/csl-citation.json"} </w:instrText>
      </w:r>
      <w:r w:rsidR="00994E8F">
        <w:fldChar w:fldCharType="separate"/>
      </w:r>
      <w:r w:rsidR="00994E8F">
        <w:rPr>
          <w:noProof/>
        </w:rPr>
        <w:t>[21]</w:t>
      </w:r>
      <w:r w:rsidR="00994E8F">
        <w:fldChar w:fldCharType="end"/>
      </w:r>
      <w:r>
        <w:t>. Para além disso, é de relevo notar que o nível de imersão presente na Realidade Virtual é considerado alto, sendo este substancialmente mais elevado do que na Realidade Aumentada e superior ao presente na Realidade Mista</w:t>
      </w:r>
      <w:r w:rsidR="00994E8F">
        <w:t xml:space="preserve"> </w:t>
      </w:r>
      <w:r w:rsidR="00994E8F">
        <w:fldChar w:fldCharType="begin"/>
      </w:r>
      <w:r w:rsidR="00994E8F">
        <w:instrText xml:space="preserve"> ADDIN ZOTERO_ITEM CSL_CITATION {"citationID":"E1sDHdjo","properties":{"formattedCitation":"[22]","plainCitation":"[22]","noteIndex":0},"citationItems":[{"id":57,"uris":["http://zotero.org/users/local/kY0Zrcz1/items/HBEDASAT"],"itemData":{"id":57,"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4",7,5]]},"issued":{"date-parts":[["2024",4,30]]}}}],"schema":"https://github.com/citation-style-language/schema/raw/master/csl-citation.json"} </w:instrText>
      </w:r>
      <w:r w:rsidR="00994E8F">
        <w:fldChar w:fldCharType="separate"/>
      </w:r>
      <w:r w:rsidR="00994E8F">
        <w:rPr>
          <w:noProof/>
        </w:rPr>
        <w:t>[22]</w:t>
      </w:r>
      <w:r w:rsidR="00994E8F">
        <w:fldChar w:fldCharType="end"/>
      </w:r>
      <w:r>
        <w:t>.</w:t>
      </w:r>
    </w:p>
    <w:p w14:paraId="5EC82077" w14:textId="54C7A37C" w:rsidR="00416A97" w:rsidRDefault="00416A97" w:rsidP="002B70B6">
      <w:r>
        <w:t xml:space="preserve">Contudo, é possível englobar todas as tecnologias supramencionadas na Realidade Estendida. Este conceito foi, precisamente, criado com o objetivo de servir de termo genérico para todo o tipo de tecnologia que altera a visão que uma pessoa tem do mundo real, através da adição de elementos digitais. Ainda assim, releva mencionar que a RE não está limitada </w:t>
      </w:r>
      <w:r>
        <w:lastRenderedPageBreak/>
        <w:t>às tecnologias mencionadas, sendo possível afirmar que todo o tipo de tecnologia que mistura o mundo real com o virtual é englobado por este termo</w:t>
      </w:r>
      <w:r w:rsidR="00994E8F">
        <w:t xml:space="preserve"> </w:t>
      </w:r>
      <w:r w:rsidR="00994E8F">
        <w:fldChar w:fldCharType="begin"/>
      </w:r>
      <w:r w:rsidR="00994E8F">
        <w:instrText xml:space="preserve"> ADDIN ZOTERO_ITEM CSL_CITATION {"citationID":"HmNynBjJ","properties":{"formattedCitation":"[20]","plainCitation":"[20]","noteIndex":0},"citationItems":[{"id":55,"uris":["http://zotero.org/users/local/kY0Zrcz1/items/SLC9PWX6"],"itemData":{"id":55,"type":"webpage","abstract":"Extended reality (XR) is an umbrella term for technology that alters reality with digital elements to the physical or real-world environment like AR, MR) and VR","container-title":"The Interaction Design Foundation","language":"en","title":"What Is Extended Reality (XR)? — updated 2024","title-short":"What Is Extended Reality (XR)?","URL":"https://www.interaction-design.org/literature/topics/extended-reality-xr","accessed":{"date-parts":[["2024",7,5]]}}}],"schema":"https://github.com/citation-style-language/schema/raw/master/csl-citation.json"} </w:instrText>
      </w:r>
      <w:r w:rsidR="00994E8F">
        <w:fldChar w:fldCharType="separate"/>
      </w:r>
      <w:r w:rsidR="00994E8F">
        <w:rPr>
          <w:noProof/>
        </w:rPr>
        <w:t>[20]</w:t>
      </w:r>
      <w:r w:rsidR="00994E8F">
        <w:fldChar w:fldCharType="end"/>
      </w:r>
      <w:r>
        <w:t>.</w:t>
      </w:r>
    </w:p>
    <w:p w14:paraId="451D0D82" w14:textId="77777777" w:rsidR="00CF34B9" w:rsidRDefault="00CF34B9" w:rsidP="00CF34B9">
      <w:r>
        <w:t xml:space="preserve">De forma a melhor compreender a relação e distinção entre estas tecnologias, é importante considerar o diagrama de </w:t>
      </w:r>
      <w:proofErr w:type="spellStart"/>
      <w:r>
        <w:t>Milgram</w:t>
      </w:r>
      <w:proofErr w:type="spellEnd"/>
      <w:r>
        <w:t>. Este diagrama, representa um espectro continuo entre o mundo real e o mundo virtual. No lado extremo da realidade, temos a realidade aumentada, onde elementos digitais são sobrepostos ao mundo real, mas a maior parte da perceção do utilizador ainda é o ambiente real. Conforme se avança no espetro, encontramos a realidade mista, onde o mundo real e o digital se combinam de forma intrínseca com o mundo real. E finalmente, no extremo oposto do espectro, situ a realidade virtual, onde a perceção do mundo real é totalmente absorvida pelo ambiente digital.</w:t>
      </w:r>
    </w:p>
    <w:p w14:paraId="1294DA45" w14:textId="6D15020E" w:rsidR="00595460" w:rsidRDefault="00595460" w:rsidP="002B70B6">
      <w:r>
        <w:t xml:space="preserve">O diagrama de </w:t>
      </w:r>
      <w:proofErr w:type="spellStart"/>
      <w:r>
        <w:t>Milgram</w:t>
      </w:r>
      <w:proofErr w:type="spellEnd"/>
      <w:r w:rsidR="00030954">
        <w:t xml:space="preserve"> </w:t>
      </w:r>
      <w:r w:rsidR="00994E8F">
        <w:fldChar w:fldCharType="begin"/>
      </w:r>
      <w:r w:rsidR="00801217">
        <w:instrText xml:space="preserve"> ADDIN ZOTERO_ITEM CSL_CITATION {"citationID":"A1YuV8Xh","properties":{"formattedCitation":"[23]","plainCitation":"[23]","noteIndex":0},"citationItems":[{"id":60,"uris":["http://zotero.org/users/local/kY0Zrcz1/items/HSYFTGV7"],"itemData":{"id":60,"type":"article-journal","abstract":"The face-to-face and remote collaborative learning has been used more and more as an efficient educational approach. The technological evolution allows, now, to replicate and, even, to amplify characteristics of the interpersonal communication, but the remote manipulation of objects remains a problem to be solved. However, the virtual reality and augmented reality make possible the manipulation of virtual objects in a way similar to real situations. This work discusses those subjects and presents a solution for interactions on remote collaborative environments, using resources for the interpersonal communication (chat, audio and video-conference) and augmented reality. entanto, a realidade virtual e realidade aumentada permitem a manipulação de objetos virtuais de maneira parecida com as situações reais. Assim, este trabalho discute essas questões e apresenta uma solução para a interação em ambientes colaborativos remotos, usando recursos para a comunicação interpessoal (chat, áudio e vídeo-conferência) e realidade aumentada.","page":"13400-911","source":"ResearchGate","title":"Aplicações Educacionais em Ambientes Colaborativos com Realidade Aumentada","author":[{"family":"Kirner","given":"Claudio"},{"family":"Zorzal","given":"Ezequiel"}]}}],"schema":"https://github.com/citation-style-language/schema/raw/master/csl-citation.json"} </w:instrText>
      </w:r>
      <w:r w:rsidR="00994E8F">
        <w:fldChar w:fldCharType="separate"/>
      </w:r>
      <w:r w:rsidR="00801217">
        <w:rPr>
          <w:noProof/>
        </w:rPr>
        <w:t>[23]</w:t>
      </w:r>
      <w:r w:rsidR="00994E8F">
        <w:fldChar w:fldCharType="end"/>
      </w:r>
      <w:r>
        <w:t xml:space="preserve"> é fundamental para entender como estas tecnologias se relacionam entre si </w:t>
      </w:r>
      <w:r w:rsidR="0057107D">
        <w:t>permite</w:t>
      </w:r>
      <w:r>
        <w:t xml:space="preserve"> clarificar os diferentes níveis de imersão e interação oferecidos por cada uma delas. Enquanto a RA e a RV são frequentemente vistas como tecnologias distintas, </w:t>
      </w:r>
      <w:proofErr w:type="spellStart"/>
      <w:r>
        <w:t>Milgram</w:t>
      </w:r>
      <w:proofErr w:type="spellEnd"/>
      <w:r>
        <w:t xml:space="preserve"> evidencia que estas fazem parte de um espetro de possibilidades tecnológicas que misturam realidades</w:t>
      </w:r>
      <w:r w:rsidR="00801217">
        <w:t xml:space="preserve"> </w:t>
      </w:r>
      <w:r w:rsidR="00801217">
        <w:fldChar w:fldCharType="begin"/>
      </w:r>
      <w:r w:rsidR="00801217">
        <w:instrText xml:space="preserve"> ADDIN ZOTERO_ITEM CSL_CITATION {"citationID":"6Ct38dxj","properties":{"formattedCitation":"[24]","plainCitation":"[24]","noteIndex":0},"citationItems":[{"id":109,"uris":["http://zotero.org/users/local/kY0Zrcz1/items/SR4I3VYU"],"itemData":{"id":109,"type":"paper-conference","abstract":"The rapid evolution of technology has changed the face of education, especially when technology was combined with adequate pedagogical foundations. This combination has created new opportunities for improving the quality of teaching and learning experiences. Until recently, Augmented Reality (AR) is one of the latest \ntechnologies that offer a new way to educate. Due to the rising popularity of mobile devices globally, the\nwidespread use of AR on mobile devices such as smartphones and tablets has become a growing phenomenon. Therefore, this paper reviews several literatures concerning the information about mobile augmented reality andexemplify the potentials for education","DOI":"10.1016/j.sbspro.2013.10.385","event-title":"Procedia - Social and Behavioral Sciences","source":"ResearchGate","title":"Mobile Augmented Reality: The Potential for Education","title-short":"Mobile Augmented Reality","volume":"103","author":[{"family":"Nincarean","given":"Danakorn"},{"family":"Bilal Ali","given":"Mohamad"},{"family":"Abd halim","given":"Noor"},{"family":"Abdul Rahman","given":"Mohd Hishamuddin"}],"issued":{"date-parts":[["2013",5,1]]}}}],"schema":"https://github.com/citation-style-language/schema/raw/master/csl-citation.json"} </w:instrText>
      </w:r>
      <w:r w:rsidR="00801217">
        <w:fldChar w:fldCharType="separate"/>
      </w:r>
      <w:r w:rsidR="00801217">
        <w:rPr>
          <w:noProof/>
        </w:rPr>
        <w:t>[24]</w:t>
      </w:r>
      <w:r w:rsidR="00801217">
        <w:fldChar w:fldCharType="end"/>
      </w:r>
      <w:r>
        <w:t>.</w:t>
      </w:r>
    </w:p>
    <w:p w14:paraId="2298E6B7" w14:textId="170C77A6" w:rsidR="009622C9" w:rsidRDefault="009622C9" w:rsidP="002B70B6">
      <w:r>
        <w:t xml:space="preserve">Na Figura 3 </w:t>
      </w:r>
      <w:r w:rsidR="0057107D">
        <w:t>surge</w:t>
      </w:r>
      <w:r>
        <w:t xml:space="preserve"> representado o Diagrama de </w:t>
      </w:r>
      <w:proofErr w:type="spellStart"/>
      <w:r>
        <w:t>Milgram</w:t>
      </w:r>
      <w:proofErr w:type="spellEnd"/>
      <w:r>
        <w:t>.</w:t>
      </w:r>
    </w:p>
    <w:p w14:paraId="40F6DABA" w14:textId="77777777" w:rsidR="00595460" w:rsidRDefault="00595460" w:rsidP="00BF2606">
      <w:pPr>
        <w:keepNext/>
        <w:jc w:val="center"/>
      </w:pPr>
      <w:r>
        <w:rPr>
          <w:noProof/>
        </w:rPr>
        <w:drawing>
          <wp:inline distT="0" distB="0" distL="0" distR="0" wp14:anchorId="168BF776" wp14:editId="3117EFB8">
            <wp:extent cx="5579745" cy="1673860"/>
            <wp:effectExtent l="0" t="0" r="0" b="2540"/>
            <wp:docPr id="1705406821" name="Imagem 2" descr="Uma imagem com texto, captura de ecrã, Tipo de letr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06821" name="Imagem 2" descr="Uma imagem com texto, captura de ecrã, Tipo de letra, fil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9745" cy="1673860"/>
                    </a:xfrm>
                    <a:prstGeom prst="rect">
                      <a:avLst/>
                    </a:prstGeom>
                    <a:noFill/>
                    <a:ln>
                      <a:noFill/>
                    </a:ln>
                  </pic:spPr>
                </pic:pic>
              </a:graphicData>
            </a:graphic>
          </wp:inline>
        </w:drawing>
      </w:r>
    </w:p>
    <w:p w14:paraId="603FB490" w14:textId="03F2AF61" w:rsidR="00595460" w:rsidRDefault="00595460" w:rsidP="002B70B6">
      <w:pPr>
        <w:pStyle w:val="Caption"/>
        <w:spacing w:line="360" w:lineRule="auto"/>
      </w:pPr>
      <w:bookmarkStart w:id="36" w:name="_Toc171084354"/>
      <w:r>
        <w:t xml:space="preserve">Figura </w:t>
      </w:r>
      <w:r>
        <w:fldChar w:fldCharType="begin"/>
      </w:r>
      <w:r>
        <w:instrText xml:space="preserve"> SEQ Figura \* ARABIC </w:instrText>
      </w:r>
      <w:r>
        <w:fldChar w:fldCharType="separate"/>
      </w:r>
      <w:r w:rsidR="001877DF">
        <w:rPr>
          <w:noProof/>
        </w:rPr>
        <w:t>3</w:t>
      </w:r>
      <w:r>
        <w:fldChar w:fldCharType="end"/>
      </w:r>
      <w:r>
        <w:t xml:space="preserve"> </w:t>
      </w:r>
      <w:r w:rsidRPr="00595460">
        <w:rPr>
          <w:b w:val="0"/>
          <w:bCs/>
        </w:rPr>
        <w:t xml:space="preserve">- Diagrama de </w:t>
      </w:r>
      <w:proofErr w:type="spellStart"/>
      <w:r w:rsidRPr="00595460">
        <w:rPr>
          <w:b w:val="0"/>
          <w:bCs/>
        </w:rPr>
        <w:t>Milgram</w:t>
      </w:r>
      <w:bookmarkEnd w:id="36"/>
      <w:proofErr w:type="spellEnd"/>
    </w:p>
    <w:p w14:paraId="480DC440" w14:textId="28F79E27" w:rsidR="00196C1D" w:rsidRDefault="0098757E" w:rsidP="002B70B6">
      <w:pPr>
        <w:pStyle w:val="Heading3"/>
        <w:spacing w:line="360" w:lineRule="auto"/>
      </w:pPr>
      <w:bookmarkStart w:id="37" w:name="_Toc171084295"/>
      <w:r>
        <w:t>Tipos</w:t>
      </w:r>
      <w:r w:rsidR="00416A97">
        <w:t xml:space="preserve"> de Realidade Aumentada</w:t>
      </w:r>
      <w:bookmarkEnd w:id="37"/>
    </w:p>
    <w:p w14:paraId="10539B75" w14:textId="77777777" w:rsidR="00CF4543" w:rsidRDefault="00CF4543" w:rsidP="00CF4543">
      <w:r>
        <w:t>Existem diversas abordagens à RA que se diferenciam, maioritariamente, na finalidade da sua utilização, assim como na maneira que são empregues. Importante realçar que a mesma aplicação de RA pode conter vários tipos de Realidade Aumentada presentes.</w:t>
      </w:r>
    </w:p>
    <w:p w14:paraId="4B0B5A8F" w14:textId="28EEB302" w:rsidR="00416A97" w:rsidRDefault="00416A97" w:rsidP="002B70B6">
      <w:pPr>
        <w:pStyle w:val="Heading3"/>
        <w:numPr>
          <w:ilvl w:val="3"/>
          <w:numId w:val="13"/>
        </w:numPr>
        <w:spacing w:line="360" w:lineRule="auto"/>
      </w:pPr>
      <w:bookmarkStart w:id="38" w:name="_Toc171084296"/>
      <w:r>
        <w:lastRenderedPageBreak/>
        <w:t>Realidade Aumentada baseada em marcadores</w:t>
      </w:r>
      <w:bookmarkEnd w:id="38"/>
    </w:p>
    <w:p w14:paraId="4DCC00B8" w14:textId="0544D338" w:rsidR="00416A97" w:rsidRDefault="00416A97" w:rsidP="002B70B6">
      <w:r>
        <w:t xml:space="preserve">A Realidade Aumentada baseada em marcadores, também conhecida por RA de reconhecimento de imagem, consiste no </w:t>
      </w:r>
      <w:r w:rsidRPr="0095387B">
        <w:rPr>
          <w:i/>
          <w:iCs/>
        </w:rPr>
        <w:t>scan</w:t>
      </w:r>
      <w:r>
        <w:t xml:space="preserve"> de padrões que se encontram no mundo real, tais como códigos </w:t>
      </w:r>
      <w:proofErr w:type="spellStart"/>
      <w:r w:rsidRPr="0095387B">
        <w:rPr>
          <w:i/>
          <w:iCs/>
        </w:rPr>
        <w:t>Quick</w:t>
      </w:r>
      <w:proofErr w:type="spellEnd"/>
      <w:r w:rsidRPr="0095387B">
        <w:rPr>
          <w:i/>
          <w:iCs/>
        </w:rPr>
        <w:t xml:space="preserve"> Response</w:t>
      </w:r>
      <w:r>
        <w:t xml:space="preserve"> (QR), vídeos, imagens ou texto. Estes padrões necessitam de ser distintos do ambiente onde se encontram</w:t>
      </w:r>
      <w:r w:rsidR="00F840A2">
        <w:t xml:space="preserve"> e de</w:t>
      </w:r>
      <w:r>
        <w:t xml:space="preserve"> ser facilmente reconhecíveis e processáveis por câmaras de dispositivo como telemóveis ou </w:t>
      </w:r>
      <w:r w:rsidRPr="00CF58CA">
        <w:rPr>
          <w:i/>
          <w:iCs/>
        </w:rPr>
        <w:t>tablets</w:t>
      </w:r>
      <w:r w:rsidR="00801217">
        <w:t xml:space="preserve"> </w:t>
      </w:r>
      <w:r w:rsidR="00801217">
        <w:fldChar w:fldCharType="begin"/>
      </w:r>
      <w:r w:rsidR="00801217">
        <w:instrText xml:space="preserve"> ADDIN ZOTERO_ITEM CSL_CITATION {"citationID":"nvcse588","properties":{"formattedCitation":"[18], [19]","plainCitation":"[18], [19]","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801217">
        <w:fldChar w:fldCharType="separate"/>
      </w:r>
      <w:r w:rsidR="00801217">
        <w:rPr>
          <w:noProof/>
        </w:rPr>
        <w:t>[18], [19]</w:t>
      </w:r>
      <w:r w:rsidR="00801217">
        <w:fldChar w:fldCharType="end"/>
      </w:r>
      <w:r>
        <w:t>.</w:t>
      </w:r>
    </w:p>
    <w:p w14:paraId="26446797" w14:textId="77777777" w:rsidR="00416A97" w:rsidRDefault="00416A97" w:rsidP="002B70B6">
      <w:r>
        <w:t>O processo de funcionamento deste tipo de RA consiste em apontar, por exemplo, a câmara de um telemóvel para um marcador, onde, após o reconhecimento e processamento do marcador em questão, vai ser mostrado, no ecrã do telemóvel, o objeto digital que lhe corresponde.</w:t>
      </w:r>
    </w:p>
    <w:p w14:paraId="011FEE90" w14:textId="3E714A42" w:rsidR="00416A97" w:rsidRDefault="00416A97" w:rsidP="002B70B6">
      <w:pPr>
        <w:pStyle w:val="Heading3"/>
        <w:numPr>
          <w:ilvl w:val="3"/>
          <w:numId w:val="13"/>
        </w:numPr>
        <w:spacing w:line="360" w:lineRule="auto"/>
      </w:pPr>
      <w:bookmarkStart w:id="39" w:name="_Toc171084297"/>
      <w:r>
        <w:t>Realidade Aumentada baseada na localização</w:t>
      </w:r>
      <w:bookmarkEnd w:id="39"/>
    </w:p>
    <w:p w14:paraId="55439571" w14:textId="3364E9E5" w:rsidR="00416A97" w:rsidRDefault="00F840A2" w:rsidP="002B70B6">
      <w:r>
        <w:t xml:space="preserve">No caso da RA baseada na localização, vai ser necessário recolher e processar informação de um dispositivo. Esta informação é providenciada pela câmara, pelo </w:t>
      </w:r>
      <w:r w:rsidRPr="00CF58CA">
        <w:rPr>
          <w:i/>
          <w:iCs/>
        </w:rPr>
        <w:t xml:space="preserve">Global </w:t>
      </w:r>
      <w:proofErr w:type="spellStart"/>
      <w:r w:rsidRPr="00CF58CA">
        <w:rPr>
          <w:i/>
          <w:iCs/>
        </w:rPr>
        <w:t>Positioning</w:t>
      </w:r>
      <w:proofErr w:type="spellEnd"/>
      <w:r w:rsidRPr="00CF58CA">
        <w:rPr>
          <w:i/>
          <w:iCs/>
        </w:rPr>
        <w:t xml:space="preserve"> </w:t>
      </w:r>
      <w:proofErr w:type="spellStart"/>
      <w:r w:rsidRPr="00CF58CA">
        <w:rPr>
          <w:i/>
          <w:iCs/>
        </w:rPr>
        <w:t>System</w:t>
      </w:r>
      <w:proofErr w:type="spellEnd"/>
      <w:r>
        <w:t xml:space="preserve"> (GPS), compasso digita e acelerómetro do referido dispositivo. Para além deste processo, é feita uma previsão sobre qual o ponto de foco do utilizador</w:t>
      </w:r>
      <w:r w:rsidR="00416A97">
        <w:t>.</w:t>
      </w:r>
    </w:p>
    <w:p w14:paraId="1CC8F475" w14:textId="035AD9A7" w:rsidR="00416A97" w:rsidRDefault="00F840A2" w:rsidP="002B70B6">
      <w:r>
        <w:t>Neste tipo de Realidade Aumentada, os elementos digitais, que estão associados a uma certa localização física vão ser mostrados ao utilizador, quando a localização do seu dispositivo corresponder à localização física associada aos elementos</w:t>
      </w:r>
      <w:r w:rsidR="00801217">
        <w:t xml:space="preserve"> </w:t>
      </w:r>
      <w:r w:rsidR="00801217">
        <w:fldChar w:fldCharType="begin"/>
      </w:r>
      <w:r w:rsidR="00801217">
        <w:instrText xml:space="preserve"> ADDIN ZOTERO_ITEM CSL_CITATION {"citationID":"m8sL6fU9","properties":{"formattedCitation":"[18], [19]","plainCitation":"[18], [19]","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801217">
        <w:fldChar w:fldCharType="separate"/>
      </w:r>
      <w:r w:rsidR="00801217">
        <w:rPr>
          <w:noProof/>
        </w:rPr>
        <w:t>[18], [19]</w:t>
      </w:r>
      <w:r w:rsidR="00801217">
        <w:fldChar w:fldCharType="end"/>
      </w:r>
      <w:r w:rsidR="00416A97">
        <w:t>.</w:t>
      </w:r>
    </w:p>
    <w:p w14:paraId="31CE1C96" w14:textId="7FBEC26F" w:rsidR="00416A97" w:rsidRDefault="00416A97" w:rsidP="002B70B6">
      <w:pPr>
        <w:pStyle w:val="Heading3"/>
        <w:numPr>
          <w:ilvl w:val="3"/>
          <w:numId w:val="13"/>
        </w:numPr>
        <w:spacing w:line="360" w:lineRule="auto"/>
      </w:pPr>
      <w:bookmarkStart w:id="40" w:name="_Toc171084298"/>
      <w:r>
        <w:t>Realidade Aumentada baseada na projeção</w:t>
      </w:r>
      <w:bookmarkEnd w:id="40"/>
    </w:p>
    <w:p w14:paraId="0E3F5438" w14:textId="77777777" w:rsidR="00416A97" w:rsidRDefault="00416A97" w:rsidP="002B70B6">
      <w:r>
        <w:t>A Realidade Aumentada baseada na projeção, também denominada por RA espacial, envolve a utilização de projetos fixos e câmaras para a projeção de informação sobre um contexto físico. Releva notar que este tipo de RA é utilizado para criar ilusões de profundidade, orientação e posição de um objeto real.</w:t>
      </w:r>
    </w:p>
    <w:p w14:paraId="2E8EB30C" w14:textId="04294AD6" w:rsidR="00416A97" w:rsidRDefault="00416A97" w:rsidP="002B70B6">
      <w:r>
        <w:t>É, ainda, importante realçar que, apesar de na Realidade Aumentada não ser possível haver interação entre os objetos digitais e o mundo real, neste tipo específico de RA, esta interação é possibilitada. Isto é possível através da alteração do contexto do espaço físico, onde está a ser projetada a informação</w:t>
      </w:r>
      <w:r w:rsidR="00801217">
        <w:t xml:space="preserve"> </w:t>
      </w:r>
      <w:r w:rsidR="00801217">
        <w:fldChar w:fldCharType="begin"/>
      </w:r>
      <w:r w:rsidR="00801217">
        <w:instrText xml:space="preserve"> ADDIN ZOTERO_ITEM CSL_CITATION {"citationID":"1AeIPtyj","properties":{"formattedCitation":"[18], [19]","plainCitation":"[18], [19]","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801217">
        <w:fldChar w:fldCharType="separate"/>
      </w:r>
      <w:r w:rsidR="00801217">
        <w:rPr>
          <w:noProof/>
        </w:rPr>
        <w:t>[18], [19]</w:t>
      </w:r>
      <w:r w:rsidR="00801217">
        <w:fldChar w:fldCharType="end"/>
      </w:r>
      <w:r>
        <w:t xml:space="preserve">. </w:t>
      </w:r>
    </w:p>
    <w:p w14:paraId="7B400098" w14:textId="044AEF7B" w:rsidR="00922C2D" w:rsidRDefault="00922C2D" w:rsidP="002B70B6">
      <w:pPr>
        <w:pStyle w:val="Heading3"/>
        <w:numPr>
          <w:ilvl w:val="3"/>
          <w:numId w:val="13"/>
        </w:numPr>
        <w:spacing w:line="360" w:lineRule="auto"/>
      </w:pPr>
      <w:bookmarkStart w:id="41" w:name="_Toc171084299"/>
      <w:r>
        <w:lastRenderedPageBreak/>
        <w:t>Realidade Aumentada baseada na superimposição</w:t>
      </w:r>
      <w:bookmarkEnd w:id="41"/>
    </w:p>
    <w:p w14:paraId="5DD6191B" w14:textId="0074B087" w:rsidR="00922C2D" w:rsidRDefault="00922C2D" w:rsidP="002B70B6">
      <w:r>
        <w:t>A RA baseada na superimposição envolve a sobreposição parcial ou, em alguns casos, total da visão de um objeto real, por uma visão aumentada deste. Como tal, a capacidade de reconhecimento de objetos da aplicação de RA é essencial para o correto funcionamento deste tipo de Realidade Aumentada</w:t>
      </w:r>
      <w:r w:rsidR="00801217">
        <w:t xml:space="preserve"> </w:t>
      </w:r>
      <w:r w:rsidR="00801217">
        <w:fldChar w:fldCharType="begin"/>
      </w:r>
      <w:r w:rsidR="00801217">
        <w:instrText xml:space="preserve"> ADDIN ZOTERO_ITEM CSL_CITATION {"citationID":"Dhn6MAPF","properties":{"formattedCitation":"[18], [19]","plainCitation":"[18], [19]","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801217">
        <w:fldChar w:fldCharType="separate"/>
      </w:r>
      <w:r w:rsidR="00801217">
        <w:rPr>
          <w:noProof/>
        </w:rPr>
        <w:t>[18], [19]</w:t>
      </w:r>
      <w:r w:rsidR="00801217">
        <w:fldChar w:fldCharType="end"/>
      </w:r>
      <w:r>
        <w:t>.</w:t>
      </w:r>
    </w:p>
    <w:p w14:paraId="64925BBC" w14:textId="798E0A87" w:rsidR="00922C2D" w:rsidRDefault="00922C2D" w:rsidP="002B70B6">
      <w:r>
        <w:t>Importa realçar que, este tipo de RA é o mais conhecido, tendo adquirido especial destaque nos últimos dez anos. Durante a última década, a popularidade da RA baseada na superimposição cresceu, significativamente, devido a dois fatores, sendo estes, as redes sociais, através da larga disponibilização de filtros que alteram a cara das pessoas, e o lançamento de jogos digitais, que utilizam elementos de RA.</w:t>
      </w:r>
    </w:p>
    <w:p w14:paraId="58D21564" w14:textId="3F745E8F" w:rsidR="00922C2D" w:rsidRDefault="00922C2D" w:rsidP="002B70B6">
      <w:pPr>
        <w:pStyle w:val="Heading3"/>
        <w:numPr>
          <w:ilvl w:val="3"/>
          <w:numId w:val="13"/>
        </w:numPr>
        <w:spacing w:line="360" w:lineRule="auto"/>
      </w:pPr>
      <w:bookmarkStart w:id="42" w:name="_Toc171084300"/>
      <w:r>
        <w:t>Realidade Aumentada baseada na delineação</w:t>
      </w:r>
      <w:bookmarkEnd w:id="42"/>
    </w:p>
    <w:p w14:paraId="6B50AFB1" w14:textId="3CB99B51" w:rsidR="00922C2D" w:rsidRDefault="00922C2D" w:rsidP="002B70B6">
      <w:r>
        <w:t>Por último, a Realidade Aumentada baseada na delineação recorre à utilização de câmaras especiais, construídas em conformidade com o sistema visual humano, para desenhar arestas ao redor de um objeto. Isto implica que este tipo de RA empregue técnicas que confiram, ao dispositivo utilizado, a capacidade de reconhecer objetos</w:t>
      </w:r>
      <w:r w:rsidR="00801217">
        <w:t xml:space="preserve"> </w:t>
      </w:r>
      <w:r w:rsidR="00801217">
        <w:fldChar w:fldCharType="begin"/>
      </w:r>
      <w:r w:rsidR="00801217">
        <w:instrText xml:space="preserve"> ADDIN ZOTERO_ITEM CSL_CITATION {"citationID":"vWoi1hy5","properties":{"formattedCitation":"[18]","plainCitation":"[18]","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schema":"https://github.com/citation-style-language/schema/raw/master/csl-citation.json"} </w:instrText>
      </w:r>
      <w:r w:rsidR="00801217">
        <w:fldChar w:fldCharType="separate"/>
      </w:r>
      <w:r w:rsidR="00801217">
        <w:rPr>
          <w:noProof/>
        </w:rPr>
        <w:t>[18]</w:t>
      </w:r>
      <w:r w:rsidR="00801217">
        <w:fldChar w:fldCharType="end"/>
      </w:r>
      <w:r>
        <w:t>.</w:t>
      </w:r>
    </w:p>
    <w:p w14:paraId="4506EA02" w14:textId="4635C386" w:rsidR="00416A97" w:rsidRPr="00416A97" w:rsidRDefault="00922C2D" w:rsidP="002B70B6">
      <w:r>
        <w:t>Este tipo de RA é especialmente pensado e, por consequência, maioritariamente encontra</w:t>
      </w:r>
      <w:r w:rsidR="00EA0ADC">
        <w:t>do</w:t>
      </w:r>
      <w:r>
        <w:t xml:space="preserve"> nas indústrias da arquitetura, </w:t>
      </w:r>
      <w:r w:rsidRPr="000F24A8">
        <w:rPr>
          <w:i/>
          <w:iCs/>
        </w:rPr>
        <w:t>design</w:t>
      </w:r>
      <w:r>
        <w:t xml:space="preserve"> </w:t>
      </w:r>
      <w:r w:rsidR="00EA0ADC">
        <w:t xml:space="preserve">de </w:t>
      </w:r>
      <w:r>
        <w:t>interior</w:t>
      </w:r>
      <w:r w:rsidR="00EA0ADC">
        <w:t>es</w:t>
      </w:r>
      <w:r>
        <w:t>, planeamento urbano e, mais recentemente, na indústria automóvel. Este último caso é o que gera, na população geral, maior discussão, impulsionando a procura cada vez maior dos carros inteligentes e, por consequência, potenciando o incessante desenvolvimento desta indústria</w:t>
      </w:r>
      <w:r w:rsidR="00801217">
        <w:t xml:space="preserve"> </w:t>
      </w:r>
      <w:r w:rsidR="00801217">
        <w:fldChar w:fldCharType="begin"/>
      </w:r>
      <w:r w:rsidR="00801217">
        <w:instrText xml:space="preserve"> ADDIN ZOTERO_ITEM CSL_CITATION {"citationID":"rzjzRZg9","properties":{"formattedCitation":"[18]","plainCitation":"[18]","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schema":"https://github.com/citation-style-language/schema/raw/master/csl-citation.json"} </w:instrText>
      </w:r>
      <w:r w:rsidR="00801217">
        <w:fldChar w:fldCharType="separate"/>
      </w:r>
      <w:r w:rsidR="00801217">
        <w:rPr>
          <w:noProof/>
        </w:rPr>
        <w:t>[18]</w:t>
      </w:r>
      <w:r w:rsidR="00801217">
        <w:fldChar w:fldCharType="end"/>
      </w:r>
      <w:r>
        <w:t>.</w:t>
      </w:r>
    </w:p>
    <w:p w14:paraId="67AFCBA8" w14:textId="7CFDE3BA" w:rsidR="00922C2D" w:rsidRDefault="0098757E" w:rsidP="002B70B6">
      <w:pPr>
        <w:pStyle w:val="Heading3"/>
        <w:spacing w:line="360" w:lineRule="auto"/>
      </w:pPr>
      <w:bookmarkStart w:id="43" w:name="_Toc171084301"/>
      <w:r>
        <w:t>Tecnologias</w:t>
      </w:r>
      <w:bookmarkEnd w:id="43"/>
    </w:p>
    <w:p w14:paraId="489BD613" w14:textId="10D835DC" w:rsidR="00922C2D" w:rsidRPr="00922C2D" w:rsidRDefault="00922C2D" w:rsidP="000E7436">
      <w:r>
        <w:t xml:space="preserve">Existem várias tecnologias utilizadas no desenvolvimento da Realidade Aumentada. Estas podem ser divididas no seu âmbito em </w:t>
      </w:r>
      <w:r>
        <w:rPr>
          <w:i/>
          <w:iCs/>
        </w:rPr>
        <w:t>hardware</w:t>
      </w:r>
      <w:r>
        <w:t xml:space="preserve"> e </w:t>
      </w:r>
      <w:r>
        <w:rPr>
          <w:i/>
          <w:iCs/>
        </w:rPr>
        <w:t xml:space="preserve">software </w:t>
      </w:r>
      <w:r>
        <w:t>sendo que, cada uma, corresponde a diferentes requisitos da Realidade Aumentada.</w:t>
      </w:r>
    </w:p>
    <w:p w14:paraId="667E1D84" w14:textId="0744D92C" w:rsidR="001B3CC2" w:rsidRPr="0064669B" w:rsidRDefault="00922C2D" w:rsidP="002B70B6">
      <w:pPr>
        <w:pStyle w:val="Heading3"/>
        <w:numPr>
          <w:ilvl w:val="3"/>
          <w:numId w:val="13"/>
        </w:numPr>
        <w:spacing w:line="360" w:lineRule="auto"/>
        <w:rPr>
          <w:i/>
          <w:iCs/>
        </w:rPr>
      </w:pPr>
      <w:bookmarkStart w:id="44" w:name="_Toc171084302"/>
      <w:r w:rsidRPr="0064669B">
        <w:rPr>
          <w:i/>
          <w:iCs/>
        </w:rPr>
        <w:t>Hardware</w:t>
      </w:r>
      <w:bookmarkEnd w:id="44"/>
    </w:p>
    <w:p w14:paraId="09326657" w14:textId="46045426" w:rsidR="00922C2D" w:rsidRDefault="00922C2D" w:rsidP="002B70B6">
      <w:r>
        <w:t xml:space="preserve">No que respeita ao </w:t>
      </w:r>
      <w:r w:rsidRPr="000F24A8">
        <w:rPr>
          <w:i/>
          <w:iCs/>
        </w:rPr>
        <w:t>hardware</w:t>
      </w:r>
      <w:r>
        <w:t xml:space="preserve">, para uma correta experiência de RA, é necessária a presença de processadores, ecrãs, sensores e </w:t>
      </w:r>
      <w:r w:rsidRPr="000F24A8">
        <w:rPr>
          <w:i/>
          <w:iCs/>
        </w:rPr>
        <w:t>inputs</w:t>
      </w:r>
      <w:r>
        <w:t xml:space="preserve"> de dados</w:t>
      </w:r>
      <w:r w:rsidR="00801217">
        <w:t xml:space="preserve"> </w:t>
      </w:r>
      <w:r w:rsidR="00801217">
        <w:fldChar w:fldCharType="begin"/>
      </w:r>
      <w:r w:rsidR="00801217">
        <w:instrText xml:space="preserve"> ADDIN ZOTERO_ITEM CSL_CITATION {"citationID":"BBk6mMPd","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w:t>
      </w:r>
    </w:p>
    <w:p w14:paraId="6D8CDD23" w14:textId="2D4ED2AE" w:rsidR="00922C2D" w:rsidRDefault="00922C2D" w:rsidP="002B70B6">
      <w:r>
        <w:lastRenderedPageBreak/>
        <w:t xml:space="preserve">O processador é responsável por interpretar os </w:t>
      </w:r>
      <w:r w:rsidRPr="00143D63">
        <w:rPr>
          <w:i/>
          <w:iCs/>
        </w:rPr>
        <w:t>inputs</w:t>
      </w:r>
      <w:r>
        <w:t xml:space="preserve"> de dados, de modo a decidir como proceder com a experiência de RA. Neste componente o único requerimento é que este seja suficientemente eficaz para garantir um bom desempenho da experiência</w:t>
      </w:r>
      <w:r w:rsidR="00801217">
        <w:t xml:space="preserve"> </w:t>
      </w:r>
      <w:r w:rsidR="00801217">
        <w:fldChar w:fldCharType="begin"/>
      </w:r>
      <w:r w:rsidR="00801217">
        <w:instrText xml:space="preserve"> ADDIN ZOTERO_ITEM CSL_CITATION {"citationID":"rkE0d39b","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w:t>
      </w:r>
    </w:p>
    <w:p w14:paraId="500C7722" w14:textId="26C560D2" w:rsidR="00922C2D" w:rsidRDefault="00922C2D" w:rsidP="002B70B6">
      <w:r>
        <w:t xml:space="preserve">Existem vários tipos de ecrãs que podem ser utilizados para uma experiência de Realidade Aumentada. </w:t>
      </w:r>
      <w:r w:rsidRPr="008D4575">
        <w:t>Neste âmbito, pod</w:t>
      </w:r>
      <w:r w:rsidRPr="00471ACD">
        <w:t>em distinguir-se</w:t>
      </w:r>
      <w:r w:rsidRPr="008D4575">
        <w:t xml:space="preserve"> </w:t>
      </w:r>
      <w:r>
        <w:t>os</w:t>
      </w:r>
      <w:r w:rsidRPr="008D4575">
        <w:t xml:space="preserve"> ecrãs </w:t>
      </w:r>
      <w:proofErr w:type="spellStart"/>
      <w:r w:rsidRPr="008D4575">
        <w:rPr>
          <w:i/>
          <w:iCs/>
        </w:rPr>
        <w:t>Optical</w:t>
      </w:r>
      <w:proofErr w:type="spellEnd"/>
      <w:r w:rsidRPr="008D4575">
        <w:rPr>
          <w:i/>
          <w:iCs/>
        </w:rPr>
        <w:t xml:space="preserve"> </w:t>
      </w:r>
      <w:proofErr w:type="spellStart"/>
      <w:r w:rsidRPr="008D4575">
        <w:rPr>
          <w:i/>
          <w:iCs/>
        </w:rPr>
        <w:t>See-through</w:t>
      </w:r>
      <w:proofErr w:type="spellEnd"/>
      <w:r w:rsidRPr="008D4575">
        <w:rPr>
          <w:i/>
          <w:iCs/>
        </w:rPr>
        <w:t xml:space="preserve"> </w:t>
      </w:r>
      <w:r w:rsidRPr="008D4575">
        <w:t>e</w:t>
      </w:r>
      <w:r>
        <w:t xml:space="preserve"> os ecrãs</w:t>
      </w:r>
      <w:r w:rsidRPr="008D4575">
        <w:t xml:space="preserve"> </w:t>
      </w:r>
      <w:proofErr w:type="spellStart"/>
      <w:r w:rsidRPr="008D4575">
        <w:rPr>
          <w:i/>
          <w:iCs/>
        </w:rPr>
        <w:t>Video</w:t>
      </w:r>
      <w:proofErr w:type="spellEnd"/>
      <w:r w:rsidRPr="008D4575">
        <w:rPr>
          <w:i/>
          <w:iCs/>
        </w:rPr>
        <w:t xml:space="preserve"> </w:t>
      </w:r>
      <w:proofErr w:type="spellStart"/>
      <w:r w:rsidRPr="008D4575">
        <w:rPr>
          <w:i/>
          <w:iCs/>
        </w:rPr>
        <w:t>See-through</w:t>
      </w:r>
      <w:proofErr w:type="spellEnd"/>
      <w:r w:rsidRPr="008D4575">
        <w:t xml:space="preserve">. </w:t>
      </w:r>
      <w:r>
        <w:t xml:space="preserve">No primeiro caso, o utilizador visualiza o mundo real da maneira a que está acostumado, com a presença de elementos digitais acrescentados através da RA. Por outro lado, no segundo caso, o utilizador vai visualizar o ambiente real através de um </w:t>
      </w:r>
      <w:proofErr w:type="spellStart"/>
      <w:r w:rsidRPr="00247898">
        <w:rPr>
          <w:i/>
          <w:iCs/>
        </w:rPr>
        <w:t>feed</w:t>
      </w:r>
      <w:proofErr w:type="spellEnd"/>
      <w:r>
        <w:t xml:space="preserve"> capturado pelas câmaras do dispositivo</w:t>
      </w:r>
      <w:r w:rsidR="00801217">
        <w:t xml:space="preserve"> </w:t>
      </w:r>
      <w:r w:rsidR="00801217">
        <w:fldChar w:fldCharType="begin"/>
      </w:r>
      <w:r w:rsidR="00801217">
        <w:instrText xml:space="preserve"> ADDIN ZOTERO_ITEM CSL_CITATION {"citationID":"TX7c6QDN","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w:t>
      </w:r>
    </w:p>
    <w:p w14:paraId="09433117" w14:textId="1ECFC393" w:rsidR="00922C2D" w:rsidRDefault="00922C2D" w:rsidP="002B70B6">
      <w:r>
        <w:t>Os sensores são, atualmente, utilizados para capturar movimentos e reconhecer sons e ou vozes, de modo a permitirem o reconhecimento visual e de áudio da aplicação de RA</w:t>
      </w:r>
      <w:r w:rsidR="008B7F6D">
        <w:t xml:space="preserve"> </w:t>
      </w:r>
      <w:r w:rsidR="00801217">
        <w:fldChar w:fldCharType="begin"/>
      </w:r>
      <w:r w:rsidR="00801217">
        <w:instrText xml:space="preserve"> ADDIN ZOTERO_ITEM CSL_CITATION {"citationID":"Bg0DVTi4","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w:t>
      </w:r>
    </w:p>
    <w:p w14:paraId="71BEFBBF" w14:textId="7EA4C014" w:rsidR="00922C2D" w:rsidRDefault="00922C2D" w:rsidP="002B70B6">
      <w:r>
        <w:t xml:space="preserve">O componente de </w:t>
      </w:r>
      <w:r w:rsidRPr="00247898">
        <w:rPr>
          <w:i/>
          <w:iCs/>
        </w:rPr>
        <w:t>input</w:t>
      </w:r>
      <w:r>
        <w:t xml:space="preserve"> de dados junta os sensores a outras entradas de dados como, por exemplo, câmaras, com o objetivo de obter a maior quantidade de dados possível e necessária para continuar com o correto funcionamento da experiência de RA</w:t>
      </w:r>
      <w:r w:rsidR="00801217">
        <w:t xml:space="preserve"> </w:t>
      </w:r>
      <w:r w:rsidR="00801217">
        <w:fldChar w:fldCharType="begin"/>
      </w:r>
      <w:r w:rsidR="00801217">
        <w:instrText xml:space="preserve"> ADDIN ZOTERO_ITEM CSL_CITATION {"citationID":"8hc5QLkQ","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w:t>
      </w:r>
    </w:p>
    <w:p w14:paraId="46CCB7A9" w14:textId="76EF45C1" w:rsidR="00922C2D" w:rsidRDefault="00922C2D" w:rsidP="002B70B6">
      <w:r>
        <w:t xml:space="preserve">Neste seguimento, </w:t>
      </w:r>
      <w:r w:rsidR="00361A64">
        <w:t xml:space="preserve">releva </w:t>
      </w:r>
      <w:r>
        <w:t xml:space="preserve">notar que os dispositivos mais utilizados são os </w:t>
      </w:r>
      <w:r w:rsidRPr="007430F6">
        <w:rPr>
          <w:i/>
          <w:iCs/>
        </w:rPr>
        <w:t>smartphones</w:t>
      </w:r>
      <w:r>
        <w:t xml:space="preserve">. Estes são considerados os dispositivos ideais para uma experiência de RA, uma vez que, possuem todos os requerimentos necessários para proporcionar uma boa experiência de RA ao utilizador, a saber óculos, </w:t>
      </w:r>
      <w:proofErr w:type="spellStart"/>
      <w:r w:rsidRPr="007430F6">
        <w:rPr>
          <w:i/>
          <w:iCs/>
        </w:rPr>
        <w:t>Head-mounted</w:t>
      </w:r>
      <w:proofErr w:type="spellEnd"/>
      <w:r w:rsidRPr="007430F6">
        <w:rPr>
          <w:i/>
          <w:iCs/>
        </w:rPr>
        <w:t xml:space="preserve"> Displays</w:t>
      </w:r>
      <w:r>
        <w:t xml:space="preserve"> (HMD) e </w:t>
      </w:r>
      <w:proofErr w:type="spellStart"/>
      <w:r w:rsidRPr="007430F6">
        <w:rPr>
          <w:i/>
          <w:iCs/>
        </w:rPr>
        <w:t>Head-up</w:t>
      </w:r>
      <w:proofErr w:type="spellEnd"/>
      <w:r w:rsidRPr="007430F6">
        <w:rPr>
          <w:i/>
          <w:iCs/>
        </w:rPr>
        <w:t xml:space="preserve"> Displays</w:t>
      </w:r>
      <w:r>
        <w:t xml:space="preserve"> (HUD)</w:t>
      </w:r>
      <w:r w:rsidR="00801217">
        <w:t xml:space="preserve"> </w:t>
      </w:r>
      <w:r w:rsidR="00801217">
        <w:fldChar w:fldCharType="begin"/>
      </w:r>
      <w:r w:rsidR="00801217">
        <w:instrText xml:space="preserve"> ADDIN ZOTERO_ITEM CSL_CITATION {"citationID":"1ZHBLF8k","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 xml:space="preserve">. </w:t>
      </w:r>
      <w:r w:rsidR="00504967">
        <w:t>Importa</w:t>
      </w:r>
      <w:r>
        <w:t xml:space="preserve"> ressalvar que estes dois últimos, também são utilizados em aplicações de Realidade Mista e Virtual.</w:t>
      </w:r>
    </w:p>
    <w:p w14:paraId="0D346A0B" w14:textId="5CF37A16" w:rsidR="00450A30" w:rsidRPr="0064669B" w:rsidRDefault="00450A30" w:rsidP="002B70B6">
      <w:pPr>
        <w:pStyle w:val="Heading3"/>
        <w:numPr>
          <w:ilvl w:val="3"/>
          <w:numId w:val="13"/>
        </w:numPr>
        <w:spacing w:line="360" w:lineRule="auto"/>
        <w:rPr>
          <w:i/>
          <w:iCs/>
        </w:rPr>
      </w:pPr>
      <w:bookmarkStart w:id="45" w:name="_Toc171084303"/>
      <w:r w:rsidRPr="0064669B">
        <w:rPr>
          <w:i/>
          <w:iCs/>
        </w:rPr>
        <w:t>Software</w:t>
      </w:r>
      <w:bookmarkEnd w:id="45"/>
    </w:p>
    <w:p w14:paraId="032794AF" w14:textId="77777777" w:rsidR="00450A30" w:rsidRDefault="00450A30" w:rsidP="002B70B6">
      <w:r>
        <w:t xml:space="preserve">No âmbito de </w:t>
      </w:r>
      <w:r w:rsidRPr="00360E1F">
        <w:rPr>
          <w:i/>
          <w:iCs/>
        </w:rPr>
        <w:t>software</w:t>
      </w:r>
      <w:r>
        <w:t xml:space="preserve">, existem variadas abordagens utilizadas que, maioritariamente, se distinguem pela quantidade e qualidade de </w:t>
      </w:r>
      <w:proofErr w:type="spellStart"/>
      <w:r w:rsidRPr="006F4694">
        <w:rPr>
          <w:i/>
          <w:iCs/>
        </w:rPr>
        <w:t>features</w:t>
      </w:r>
      <w:proofErr w:type="spellEnd"/>
      <w:r>
        <w:t xml:space="preserve"> que cada uma oferece. </w:t>
      </w:r>
    </w:p>
    <w:p w14:paraId="4FBDDBC0" w14:textId="6E7600A8" w:rsidR="00922C2D" w:rsidRPr="004B2636" w:rsidRDefault="00450A30" w:rsidP="002B70B6">
      <w:r>
        <w:t xml:space="preserve">Assim, é imperativo realçar os seguintes </w:t>
      </w:r>
      <w:r w:rsidRPr="006F4694">
        <w:rPr>
          <w:i/>
          <w:iCs/>
        </w:rPr>
        <w:t>software</w:t>
      </w:r>
      <w:r>
        <w:rPr>
          <w:i/>
          <w:iCs/>
        </w:rPr>
        <w:t>s:</w:t>
      </w:r>
      <w:r>
        <w:t xml:space="preserve"> </w:t>
      </w:r>
      <w:proofErr w:type="spellStart"/>
      <w:r w:rsidRPr="00A241F9">
        <w:t>ARCore</w:t>
      </w:r>
      <w:proofErr w:type="spellEnd"/>
      <w:r>
        <w:t xml:space="preserve"> e </w:t>
      </w:r>
      <w:proofErr w:type="spellStart"/>
      <w:r w:rsidRPr="00A241F9">
        <w:t>ARKit</w:t>
      </w:r>
      <w:proofErr w:type="spellEnd"/>
      <w:r>
        <w:t xml:space="preserve">, </w:t>
      </w:r>
      <w:r w:rsidRPr="00A7732A">
        <w:rPr>
          <w:i/>
          <w:iCs/>
        </w:rPr>
        <w:t xml:space="preserve">Software </w:t>
      </w:r>
      <w:proofErr w:type="spellStart"/>
      <w:r w:rsidRPr="00A7732A">
        <w:rPr>
          <w:i/>
          <w:iCs/>
        </w:rPr>
        <w:t>Development</w:t>
      </w:r>
      <w:proofErr w:type="spellEnd"/>
      <w:r w:rsidRPr="00A7732A">
        <w:rPr>
          <w:i/>
          <w:iCs/>
        </w:rPr>
        <w:t xml:space="preserve"> Kits</w:t>
      </w:r>
      <w:r>
        <w:t xml:space="preserve"> (SDK) utilizados para executar a experiência de RA em dispositivos </w:t>
      </w:r>
      <w:r w:rsidRPr="00D6750D">
        <w:rPr>
          <w:i/>
          <w:iCs/>
        </w:rPr>
        <w:t>Android</w:t>
      </w:r>
      <w:r>
        <w:t xml:space="preserve"> e </w:t>
      </w:r>
      <w:r w:rsidRPr="00D6750D">
        <w:rPr>
          <w:i/>
          <w:iCs/>
        </w:rPr>
        <w:t>iOS</w:t>
      </w:r>
      <w:r>
        <w:t xml:space="preserve">, respetivamente; </w:t>
      </w:r>
      <w:proofErr w:type="spellStart"/>
      <w:r w:rsidRPr="00D46C35">
        <w:t>Unity</w:t>
      </w:r>
      <w:proofErr w:type="spellEnd"/>
      <w:r>
        <w:t xml:space="preserve"> e o </w:t>
      </w:r>
      <w:proofErr w:type="spellStart"/>
      <w:r w:rsidRPr="00D46C35">
        <w:t>Unreal</w:t>
      </w:r>
      <w:proofErr w:type="spellEnd"/>
      <w:r w:rsidRPr="00D46C35">
        <w:t xml:space="preserve"> </w:t>
      </w:r>
      <w:proofErr w:type="spellStart"/>
      <w:r w:rsidRPr="00D46C35">
        <w:t>Engine</w:t>
      </w:r>
      <w:proofErr w:type="spellEnd"/>
      <w:r>
        <w:t xml:space="preserve">, utilizados, especialmente, para o desenvolvimento de jogos digitais, devido ao seus respetivos motores de jogo e </w:t>
      </w:r>
      <w:r w:rsidRPr="00BB4D8B">
        <w:t>AR</w:t>
      </w:r>
      <w:r>
        <w:rPr>
          <w:i/>
          <w:iCs/>
        </w:rPr>
        <w:t xml:space="preserve"> </w:t>
      </w:r>
      <w:r w:rsidRPr="00AE2DD6">
        <w:t>Foundation</w:t>
      </w:r>
      <w:r>
        <w:t xml:space="preserve">, utilizado pelo </w:t>
      </w:r>
      <w:proofErr w:type="spellStart"/>
      <w:r w:rsidRPr="00D46C35">
        <w:t>Unity</w:t>
      </w:r>
      <w:proofErr w:type="spellEnd"/>
      <w:r>
        <w:t xml:space="preserve"> para o desenvolvimento de jogos para dispositivos móveis</w:t>
      </w:r>
      <w:r>
        <w:rPr>
          <w:i/>
          <w:iCs/>
        </w:rPr>
        <w:t xml:space="preserve"> </w:t>
      </w:r>
      <w:r>
        <w:t xml:space="preserve">e o </w:t>
      </w:r>
      <w:proofErr w:type="spellStart"/>
      <w:r w:rsidRPr="00DD0FA4">
        <w:t>Vuforia</w:t>
      </w:r>
      <w:proofErr w:type="spellEnd"/>
      <w:r>
        <w:t xml:space="preserve">, que são </w:t>
      </w:r>
      <w:proofErr w:type="spellStart"/>
      <w:r w:rsidRPr="00FF5B21">
        <w:rPr>
          <w:i/>
          <w:iCs/>
        </w:rPr>
        <w:t>frameworks</w:t>
      </w:r>
      <w:proofErr w:type="spellEnd"/>
      <w:r>
        <w:t xml:space="preserve"> utilizadas no desenvolvimento de aplicações de RA</w:t>
      </w:r>
      <w:r w:rsidR="00801217">
        <w:t xml:space="preserve"> </w:t>
      </w:r>
      <w:r w:rsidR="00801217">
        <w:fldChar w:fldCharType="begin"/>
      </w:r>
      <w:r w:rsidR="00801217">
        <w:instrText xml:space="preserve"> ADDIN ZOTERO_ITEM CSL_CITATION {"citationID":"tAPznhF8","properties":{"formattedCitation":"[26]","plainCitation":"[26]","noteIndex":0},"citationItems":[{"id":64,"uris":["http://zotero.org/users/local/kY0Zrcz1/items/827JN4SC"],"itemData":{"id":64,"type":"webpage","abstract":"Top Augmented Reality Software. Choose the right Augmented Reality Software using real-time, up-to-date product reviews from 2414 verified user reviews.","container-title":"G2","language":"en-us","title":"Best Augmented Reality Software: User Reviews from July 2024","title-short":"Best Augmented Reality Software","URL":"https://www.g2.com/categories/augmented-reality","accessed":{"date-parts":[["2024",7,5]]}}}],"schema":"https://github.com/citation-style-language/schema/raw/master/csl-citation.json"} </w:instrText>
      </w:r>
      <w:r w:rsidR="00801217">
        <w:fldChar w:fldCharType="separate"/>
      </w:r>
      <w:r w:rsidR="00801217">
        <w:rPr>
          <w:noProof/>
        </w:rPr>
        <w:t>[26]</w:t>
      </w:r>
      <w:r w:rsidR="00801217">
        <w:fldChar w:fldCharType="end"/>
      </w:r>
      <w:r>
        <w:t>.</w:t>
      </w:r>
    </w:p>
    <w:p w14:paraId="663D1B2F" w14:textId="425B2257" w:rsidR="004B2636" w:rsidRDefault="0098757E" w:rsidP="002B70B6">
      <w:pPr>
        <w:pStyle w:val="Heading1"/>
        <w:spacing w:line="360" w:lineRule="auto"/>
      </w:pPr>
      <w:bookmarkStart w:id="46" w:name="_Toc171084304"/>
      <w:r>
        <w:lastRenderedPageBreak/>
        <w:t>Proposta da Solução</w:t>
      </w:r>
      <w:bookmarkEnd w:id="46"/>
    </w:p>
    <w:p w14:paraId="01B1026D" w14:textId="3F612A96" w:rsidR="006852B5" w:rsidRDefault="00926946" w:rsidP="002B70B6">
      <w:pPr>
        <w:pStyle w:val="Heading2"/>
        <w:spacing w:line="360" w:lineRule="auto"/>
      </w:pPr>
      <w:bookmarkStart w:id="47" w:name="_Toc171084305"/>
      <w:r>
        <w:t>Requisitos</w:t>
      </w:r>
      <w:bookmarkEnd w:id="47"/>
    </w:p>
    <w:p w14:paraId="7BD14A44" w14:textId="77777777" w:rsidR="00F249F4" w:rsidRPr="00960BA3" w:rsidRDefault="00F249F4" w:rsidP="00F249F4">
      <w:pPr>
        <w:rPr>
          <w:sz w:val="23"/>
          <w:szCs w:val="23"/>
        </w:rPr>
      </w:pPr>
      <w:r>
        <w:rPr>
          <w:sz w:val="23"/>
          <w:szCs w:val="23"/>
        </w:rPr>
        <w:t>Para uma melhor visualização das funcionalidades que a aplicação deverá apresentar, foi definida uma lista de requisitos. Esta abordagem permitiu perceber o que era necessário cumprir para que a aplicação atingisse as funcionalidades finais e, deste modo, possibilitou uma organização mais eficaz no desenvolvimento do jogo. Os requisitos foram divididos em duas partes, os requisitos funcionais e os requisitos não funcionais.</w:t>
      </w:r>
    </w:p>
    <w:p w14:paraId="0BAD214E" w14:textId="0ECC0AB7" w:rsidR="00926946" w:rsidRDefault="00926946" w:rsidP="002B70B6">
      <w:pPr>
        <w:pStyle w:val="Heading3"/>
        <w:spacing w:line="360" w:lineRule="auto"/>
      </w:pPr>
      <w:bookmarkStart w:id="48" w:name="_Toc171084306"/>
      <w:r>
        <w:t>Requisitos Funcionais</w:t>
      </w:r>
      <w:bookmarkEnd w:id="48"/>
    </w:p>
    <w:p w14:paraId="300B065A" w14:textId="3B379130" w:rsidR="00960BA3" w:rsidRDefault="00960BA3" w:rsidP="002B70B6">
      <w:r>
        <w:t>Os requisitos funcionais definem</w:t>
      </w:r>
      <w:r w:rsidR="00CC5072">
        <w:t xml:space="preserve"> qual a função da solução</w:t>
      </w:r>
      <w:r>
        <w:t xml:space="preserve"> na sua versão final.</w:t>
      </w:r>
    </w:p>
    <w:p w14:paraId="348948A9" w14:textId="77777777" w:rsidR="00503600" w:rsidRDefault="00503600" w:rsidP="002B70B6">
      <w:pPr>
        <w:pStyle w:val="ListParagraph"/>
        <w:numPr>
          <w:ilvl w:val="0"/>
          <w:numId w:val="31"/>
        </w:numPr>
      </w:pPr>
      <w:r>
        <w:t>Implementar um jogo de memória com o uso de cartas físicas</w:t>
      </w:r>
    </w:p>
    <w:p w14:paraId="11B55097" w14:textId="77777777" w:rsidR="00503600" w:rsidRDefault="00503600" w:rsidP="002B70B6">
      <w:pPr>
        <w:pStyle w:val="ListParagraph"/>
        <w:numPr>
          <w:ilvl w:val="1"/>
          <w:numId w:val="31"/>
        </w:numPr>
      </w:pPr>
      <w:r>
        <w:t>Deteção de marcadores físicos</w:t>
      </w:r>
    </w:p>
    <w:p w14:paraId="73E1787C" w14:textId="77777777" w:rsidR="00503600" w:rsidRDefault="00503600" w:rsidP="002B70B6">
      <w:pPr>
        <w:pStyle w:val="ListParagraph"/>
        <w:numPr>
          <w:ilvl w:val="1"/>
          <w:numId w:val="31"/>
        </w:numPr>
      </w:pPr>
      <w:r>
        <w:t>Associar marcadores a modelos 3D</w:t>
      </w:r>
    </w:p>
    <w:p w14:paraId="2BD81FC3" w14:textId="77777777" w:rsidR="00503600" w:rsidRDefault="00503600" w:rsidP="002B70B6">
      <w:pPr>
        <w:pStyle w:val="ListParagraph"/>
        <w:numPr>
          <w:ilvl w:val="0"/>
          <w:numId w:val="31"/>
        </w:numPr>
      </w:pPr>
      <w:r>
        <w:t>Conteúdo Educacional</w:t>
      </w:r>
    </w:p>
    <w:p w14:paraId="1D475947" w14:textId="77777777" w:rsidR="00503600" w:rsidRDefault="00503600" w:rsidP="002B70B6">
      <w:pPr>
        <w:pStyle w:val="ListParagraph"/>
        <w:numPr>
          <w:ilvl w:val="1"/>
          <w:numId w:val="31"/>
        </w:numPr>
      </w:pPr>
      <w:r>
        <w:t>Explicação clara e simplificada dos procedimentos médicos</w:t>
      </w:r>
    </w:p>
    <w:p w14:paraId="5538BFAD" w14:textId="77777777" w:rsidR="00503600" w:rsidRDefault="00503600" w:rsidP="002B70B6">
      <w:pPr>
        <w:pStyle w:val="ListParagraph"/>
        <w:numPr>
          <w:ilvl w:val="1"/>
          <w:numId w:val="31"/>
        </w:numPr>
      </w:pPr>
      <w:r>
        <w:t>Uso de personagens amigáveis e uma narrativa envolvente para explicar os procedimentos</w:t>
      </w:r>
    </w:p>
    <w:p w14:paraId="7D1E233D" w14:textId="77777777" w:rsidR="00503600" w:rsidRDefault="00503600" w:rsidP="002B70B6">
      <w:pPr>
        <w:pStyle w:val="ListParagraph"/>
        <w:numPr>
          <w:ilvl w:val="1"/>
          <w:numId w:val="31"/>
        </w:numPr>
      </w:pPr>
      <w:r>
        <w:t>Demonstração dos procedimentos com o uso de RA, de uma forma interativa</w:t>
      </w:r>
    </w:p>
    <w:p w14:paraId="083AE1BC" w14:textId="77777777" w:rsidR="00503600" w:rsidRDefault="00503600" w:rsidP="002B70B6">
      <w:pPr>
        <w:pStyle w:val="ListParagraph"/>
        <w:numPr>
          <w:ilvl w:val="0"/>
          <w:numId w:val="31"/>
        </w:numPr>
      </w:pPr>
      <w:r>
        <w:t>Dispositivos</w:t>
      </w:r>
    </w:p>
    <w:p w14:paraId="55F2A577" w14:textId="77777777" w:rsidR="00503600" w:rsidRDefault="00503600" w:rsidP="002B70B6">
      <w:pPr>
        <w:pStyle w:val="ListParagraph"/>
        <w:numPr>
          <w:ilvl w:val="1"/>
          <w:numId w:val="31"/>
        </w:numPr>
      </w:pPr>
      <w:r>
        <w:t xml:space="preserve">Utilização do dispositivo móvel de fácil acesso e utilização por parte das crianças </w:t>
      </w:r>
    </w:p>
    <w:p w14:paraId="58C29A99" w14:textId="77777777" w:rsidR="00503600" w:rsidRDefault="00503600" w:rsidP="002B70B6">
      <w:pPr>
        <w:pStyle w:val="ListParagraph"/>
        <w:numPr>
          <w:ilvl w:val="0"/>
          <w:numId w:val="31"/>
        </w:numPr>
      </w:pPr>
      <w:r>
        <w:t>Interface de Usuário (UI) intuitiva e atraente</w:t>
      </w:r>
    </w:p>
    <w:p w14:paraId="3CB1CDA7" w14:textId="77777777" w:rsidR="00503600" w:rsidRDefault="00503600" w:rsidP="002B70B6">
      <w:pPr>
        <w:pStyle w:val="ListParagraph"/>
        <w:numPr>
          <w:ilvl w:val="1"/>
          <w:numId w:val="31"/>
        </w:numPr>
      </w:pPr>
      <w:r>
        <w:t>Design de interface adaptado para crianças, com botões grandes, ícones intuitivos e elementos gráficos de fácil reconhecimento</w:t>
      </w:r>
    </w:p>
    <w:p w14:paraId="0C2B52FE" w14:textId="77777777" w:rsidR="00503600" w:rsidRDefault="00503600" w:rsidP="002B70B6">
      <w:pPr>
        <w:pStyle w:val="ListParagraph"/>
        <w:numPr>
          <w:ilvl w:val="1"/>
          <w:numId w:val="31"/>
        </w:numPr>
      </w:pPr>
      <w:r>
        <w:t>Feedback visual e sonoro para cada ação do jogador</w:t>
      </w:r>
    </w:p>
    <w:p w14:paraId="7DD5E7E6" w14:textId="1FA99E26" w:rsidR="005A2099" w:rsidRDefault="00926946" w:rsidP="002B70B6">
      <w:pPr>
        <w:pStyle w:val="Heading3"/>
        <w:spacing w:line="360" w:lineRule="auto"/>
      </w:pPr>
      <w:bookmarkStart w:id="49" w:name="_Toc171084307"/>
      <w:r>
        <w:t>Requisitos Não Funcionais</w:t>
      </w:r>
      <w:bookmarkEnd w:id="49"/>
    </w:p>
    <w:p w14:paraId="3D97EE50" w14:textId="77777777" w:rsidR="00674AC6" w:rsidRDefault="00674AC6" w:rsidP="00674AC6">
      <w:r>
        <w:t>Os requisitos não funcionais, englobam os parâmetros ou limitações do sistema, neste caso, são os requisitos que a aplicação deve cumprir para que trabalhe corretamente:</w:t>
      </w:r>
    </w:p>
    <w:p w14:paraId="3D2624F4" w14:textId="1713FAA2" w:rsidR="000340FF" w:rsidRDefault="000340FF" w:rsidP="002B70B6">
      <w:pPr>
        <w:pStyle w:val="ListParagraph"/>
        <w:numPr>
          <w:ilvl w:val="0"/>
          <w:numId w:val="34"/>
        </w:numPr>
      </w:pPr>
      <w:r>
        <w:lastRenderedPageBreak/>
        <w:t xml:space="preserve">Utilização de um dispositivo que contenha a </w:t>
      </w:r>
      <w:proofErr w:type="spellStart"/>
      <w:r w:rsidRPr="00A5592A">
        <w:rPr>
          <w:i/>
          <w:iCs/>
        </w:rPr>
        <w:t>framework</w:t>
      </w:r>
      <w:proofErr w:type="spellEnd"/>
      <w:r w:rsidRPr="00A5592A">
        <w:rPr>
          <w:i/>
          <w:iCs/>
        </w:rPr>
        <w:t xml:space="preserve"> </w:t>
      </w:r>
      <w:proofErr w:type="spellStart"/>
      <w:r w:rsidRPr="003329D5">
        <w:t>ARCore</w:t>
      </w:r>
      <w:proofErr w:type="spellEnd"/>
      <w:r w:rsidR="00672006">
        <w:t xml:space="preserve"> </w:t>
      </w:r>
      <w:r w:rsidR="00672006">
        <w:fldChar w:fldCharType="begin"/>
      </w:r>
      <w:r w:rsidR="00672006">
        <w:instrText xml:space="preserve"> ADDIN ZOTERO_ITEM CSL_CITATION {"citationID":"1H8Kvnzd","properties":{"formattedCitation":"[27]","plainCitation":"[27]","noteIndex":0},"citationItems":[{"id":104,"uris":["http://zotero.org/users/local/kY0Zrcz1/items/D6ECZ7ZN"],"itemData":{"id":104,"type":"webpage","title":"Build new augmented reality experiences that seamlessly blend the digital and physical worlds  |  ARCore  |  Google for Developers","URL":"https://developers.google.com/ar","accessed":{"date-parts":[["2024",7,5]]}}}],"schema":"https://github.com/citation-style-language/schema/raw/master/csl-citation.json"} </w:instrText>
      </w:r>
      <w:r w:rsidR="00672006">
        <w:fldChar w:fldCharType="separate"/>
      </w:r>
      <w:r w:rsidR="00672006">
        <w:rPr>
          <w:noProof/>
        </w:rPr>
        <w:t>[27]</w:t>
      </w:r>
      <w:r w:rsidR="00672006">
        <w:fldChar w:fldCharType="end"/>
      </w:r>
      <w:r>
        <w:t>, ou seja, exclusivamente um dispositivo Android.</w:t>
      </w:r>
    </w:p>
    <w:p w14:paraId="7B647EB3" w14:textId="77777777" w:rsidR="000340FF" w:rsidRDefault="000340FF" w:rsidP="002B70B6">
      <w:pPr>
        <w:pStyle w:val="ListParagraph"/>
        <w:numPr>
          <w:ilvl w:val="0"/>
          <w:numId w:val="34"/>
        </w:numPr>
      </w:pPr>
      <w:r>
        <w:t>Desempenho</w:t>
      </w:r>
    </w:p>
    <w:p w14:paraId="595DA5F7" w14:textId="77777777" w:rsidR="000340FF" w:rsidRDefault="000340FF" w:rsidP="002B70B6">
      <w:pPr>
        <w:pStyle w:val="ListParagraph"/>
        <w:numPr>
          <w:ilvl w:val="1"/>
          <w:numId w:val="34"/>
        </w:numPr>
      </w:pPr>
      <w:r>
        <w:t>Resposta rápida às interações do jogador</w:t>
      </w:r>
    </w:p>
    <w:p w14:paraId="78B4E831" w14:textId="77777777" w:rsidR="000340FF" w:rsidRDefault="000340FF" w:rsidP="002B70B6">
      <w:pPr>
        <w:pStyle w:val="ListParagraph"/>
        <w:numPr>
          <w:ilvl w:val="1"/>
          <w:numId w:val="34"/>
        </w:numPr>
      </w:pPr>
      <w:r>
        <w:t>Uso eficiente dos recursos do dispositivo, de modo a garantir a fluidez do jogo</w:t>
      </w:r>
    </w:p>
    <w:p w14:paraId="4F3C9C7B" w14:textId="77777777" w:rsidR="000340FF" w:rsidRDefault="000340FF" w:rsidP="002B70B6">
      <w:pPr>
        <w:pStyle w:val="ListParagraph"/>
        <w:numPr>
          <w:ilvl w:val="0"/>
          <w:numId w:val="34"/>
        </w:numPr>
      </w:pPr>
      <w:r>
        <w:t>Usabilidade</w:t>
      </w:r>
    </w:p>
    <w:p w14:paraId="634BFE1D" w14:textId="77777777" w:rsidR="000340FF" w:rsidRDefault="000340FF" w:rsidP="002B70B6">
      <w:pPr>
        <w:pStyle w:val="ListParagraph"/>
        <w:numPr>
          <w:ilvl w:val="1"/>
          <w:numId w:val="34"/>
        </w:numPr>
      </w:pPr>
      <w:r>
        <w:t>Facilidade de uso por parte das crianças, sem necessidade de aprendizagem prévia</w:t>
      </w:r>
    </w:p>
    <w:p w14:paraId="756079CB" w14:textId="77777777" w:rsidR="000340FF" w:rsidRDefault="000340FF" w:rsidP="002B70B6">
      <w:pPr>
        <w:pStyle w:val="ListParagraph"/>
        <w:numPr>
          <w:ilvl w:val="1"/>
          <w:numId w:val="34"/>
        </w:numPr>
      </w:pPr>
      <w:r>
        <w:t>Interface simples sem sobrecarregar o jogador com informação</w:t>
      </w:r>
    </w:p>
    <w:p w14:paraId="112D6A18" w14:textId="77777777" w:rsidR="000340FF" w:rsidRDefault="000340FF" w:rsidP="002B70B6">
      <w:pPr>
        <w:pStyle w:val="ListParagraph"/>
        <w:numPr>
          <w:ilvl w:val="0"/>
          <w:numId w:val="34"/>
        </w:numPr>
      </w:pPr>
      <w:r>
        <w:t>Escalabilidade</w:t>
      </w:r>
    </w:p>
    <w:p w14:paraId="164BCC40" w14:textId="77777777" w:rsidR="000340FF" w:rsidRDefault="000340FF" w:rsidP="002B70B6">
      <w:pPr>
        <w:pStyle w:val="ListParagraph"/>
        <w:numPr>
          <w:ilvl w:val="1"/>
          <w:numId w:val="34"/>
        </w:numPr>
      </w:pPr>
      <w:r>
        <w:t>Capacidade de adicionar novos procedimentos e conteúdos educativos sem necessidade de reescrever funcionalidades implementadas anteriormente</w:t>
      </w:r>
    </w:p>
    <w:p w14:paraId="74E76932" w14:textId="77777777" w:rsidR="000340FF" w:rsidRDefault="000340FF" w:rsidP="002B70B6">
      <w:pPr>
        <w:pStyle w:val="ListParagraph"/>
        <w:numPr>
          <w:ilvl w:val="0"/>
          <w:numId w:val="34"/>
        </w:numPr>
      </w:pPr>
      <w:r>
        <w:t xml:space="preserve">Manutenção </w:t>
      </w:r>
    </w:p>
    <w:p w14:paraId="687F10CD" w14:textId="4BAB46CF" w:rsidR="000340FF" w:rsidRDefault="000340FF" w:rsidP="002B70B6">
      <w:pPr>
        <w:pStyle w:val="ListParagraph"/>
        <w:numPr>
          <w:ilvl w:val="1"/>
          <w:numId w:val="34"/>
        </w:numPr>
      </w:pPr>
      <w:r>
        <w:t>Código fonte bem documento, de modo, facilitar a manutenção e futuras atualizações</w:t>
      </w:r>
    </w:p>
    <w:p w14:paraId="364DBD0D" w14:textId="5A1D0BB0" w:rsidR="00283B7A" w:rsidRDefault="00283B7A" w:rsidP="002B70B6">
      <w:pPr>
        <w:pStyle w:val="Heading2"/>
        <w:spacing w:line="360" w:lineRule="auto"/>
      </w:pPr>
      <w:bookmarkStart w:id="50" w:name="_Toc171084308"/>
      <w:r>
        <w:t>Arquitetura</w:t>
      </w:r>
      <w:bookmarkEnd w:id="50"/>
    </w:p>
    <w:p w14:paraId="7FEFE728" w14:textId="77777777" w:rsidR="00283B7A" w:rsidRDefault="00283B7A" w:rsidP="002B70B6">
      <w:r>
        <w:t>A arquitetura do projeto foi dividida em três camadas.</w:t>
      </w:r>
    </w:p>
    <w:p w14:paraId="30ECC60E" w14:textId="0B2D211D" w:rsidR="00283B7A" w:rsidRDefault="00283B7A" w:rsidP="002B70B6">
      <w:pPr>
        <w:pStyle w:val="Heading3"/>
        <w:spacing w:line="360" w:lineRule="auto"/>
      </w:pPr>
      <w:bookmarkStart w:id="51" w:name="_Toc171084309"/>
      <w:r>
        <w:t>Apresentação</w:t>
      </w:r>
      <w:bookmarkEnd w:id="51"/>
    </w:p>
    <w:p w14:paraId="2D515B18" w14:textId="1C409A48" w:rsidR="00283B7A" w:rsidRDefault="00283B7A" w:rsidP="002B70B6">
      <w:pPr>
        <w:ind w:left="-40"/>
      </w:pPr>
      <w:r>
        <w:t>Nesta camada incluem-se a interface do usuári</w:t>
      </w:r>
      <w:r w:rsidR="002D4764">
        <w:t>o</w:t>
      </w:r>
      <w:r>
        <w:t xml:space="preserve">, com todos os elementos visuais, o motor de jogo, neste caso o motor de jogo </w:t>
      </w:r>
      <w:proofErr w:type="spellStart"/>
      <w:r w:rsidRPr="00D46C35">
        <w:t>Unity</w:t>
      </w:r>
      <w:proofErr w:type="spellEnd"/>
      <w:r>
        <w:t xml:space="preserve"> e o módulo de realidade aumentada, inicialmente idealizado para a </w:t>
      </w:r>
      <w:proofErr w:type="spellStart"/>
      <w:r w:rsidRPr="00283B7A">
        <w:rPr>
          <w:i/>
          <w:iCs/>
        </w:rPr>
        <w:t>framework</w:t>
      </w:r>
      <w:proofErr w:type="spellEnd"/>
      <w:r w:rsidRPr="00283B7A">
        <w:rPr>
          <w:i/>
          <w:iCs/>
        </w:rPr>
        <w:t xml:space="preserve"> </w:t>
      </w:r>
      <w:proofErr w:type="spellStart"/>
      <w:r w:rsidRPr="00D46C35">
        <w:t>Vuforia</w:t>
      </w:r>
      <w:proofErr w:type="spellEnd"/>
      <w:r w:rsidR="00672006">
        <w:t xml:space="preserve"> </w:t>
      </w:r>
      <w:r w:rsidR="00C97164">
        <w:t>,</w:t>
      </w:r>
      <w:r>
        <w:t xml:space="preserve"> mais tarde substituída pela </w:t>
      </w:r>
      <w:proofErr w:type="spellStart"/>
      <w:r w:rsidRPr="00283B7A">
        <w:rPr>
          <w:i/>
          <w:iCs/>
        </w:rPr>
        <w:t>framework</w:t>
      </w:r>
      <w:proofErr w:type="spellEnd"/>
      <w:r w:rsidRPr="00283B7A">
        <w:rPr>
          <w:i/>
          <w:iCs/>
        </w:rPr>
        <w:t xml:space="preserve"> </w:t>
      </w:r>
      <w:r w:rsidRPr="00C26505">
        <w:t>AR</w:t>
      </w:r>
      <w:r w:rsidR="001F2276">
        <w:t xml:space="preserve"> </w:t>
      </w:r>
      <w:r w:rsidRPr="00C26505">
        <w:t>Foundation</w:t>
      </w:r>
      <w:r w:rsidR="00672006">
        <w:t xml:space="preserve"> </w:t>
      </w:r>
      <w:r w:rsidR="00672006">
        <w:fldChar w:fldCharType="begin"/>
      </w:r>
      <w:r w:rsidR="00672006">
        <w:instrText xml:space="preserve"> ADDIN ZOTERO_ITEM CSL_CITATION {"citationID":"UrWa3Rzp","properties":{"formattedCitation":"[28]","plainCitation":"[28]","noteIndex":0},"citationItems":[{"id":105,"uris":["http://zotero.org/users/local/kY0Zrcz1/items/Z7SV43T8"],"itemData":{"id":105,"type":"webpage","title":"AR Foundation | AR Foundation | 6.0.2","URL":"https://docs.unity3d.com/Packages/com.unity.xr.arfoundation@6.0/manual/index.html","accessed":{"date-parts":[["2024",7,5]]}}}],"schema":"https://github.com/citation-style-language/schema/raw/master/csl-citation.json"} </w:instrText>
      </w:r>
      <w:r w:rsidR="00672006">
        <w:fldChar w:fldCharType="separate"/>
      </w:r>
      <w:r w:rsidR="00672006">
        <w:rPr>
          <w:noProof/>
        </w:rPr>
        <w:t>[28]</w:t>
      </w:r>
      <w:r w:rsidR="00672006">
        <w:fldChar w:fldCharType="end"/>
      </w:r>
      <w:r>
        <w:t>.</w:t>
      </w:r>
    </w:p>
    <w:p w14:paraId="5BE3B90F" w14:textId="2EC58937" w:rsidR="00283B7A" w:rsidRDefault="00283B7A" w:rsidP="002B70B6">
      <w:pPr>
        <w:pStyle w:val="Heading3"/>
        <w:spacing w:line="360" w:lineRule="auto"/>
      </w:pPr>
      <w:bookmarkStart w:id="52" w:name="_Toc171084310"/>
      <w:r>
        <w:t xml:space="preserve">Lógica de </w:t>
      </w:r>
      <w:r w:rsidR="00FD76EA">
        <w:t>Jogo</w:t>
      </w:r>
      <w:bookmarkEnd w:id="52"/>
    </w:p>
    <w:p w14:paraId="143945AB" w14:textId="58BF20DB" w:rsidR="00321B9A" w:rsidRDefault="002C2271" w:rsidP="00321B9A">
      <w:pPr>
        <w:ind w:left="-40"/>
      </w:pPr>
      <w:r>
        <w:t xml:space="preserve">A segunda </w:t>
      </w:r>
      <w:r w:rsidR="00321B9A">
        <w:t>camada</w:t>
      </w:r>
      <w:r>
        <w:t>, intitulada lógica de jogo,</w:t>
      </w:r>
      <w:r w:rsidR="00321B9A">
        <w:t xml:space="preserve"> é responsável pela gestão da sessão de jogo que controla o progresso e o estado deste. </w:t>
      </w:r>
      <w:r>
        <w:t>Este</w:t>
      </w:r>
      <w:r w:rsidR="00321B9A">
        <w:t xml:space="preserve"> controla</w:t>
      </w:r>
      <w:r>
        <w:t>, também,</w:t>
      </w:r>
      <w:r w:rsidR="00321B9A">
        <w:t xml:space="preserve"> as mecânicas de jogo</w:t>
      </w:r>
      <w:r w:rsidR="00321B9A" w:rsidRPr="00806862">
        <w:t>,</w:t>
      </w:r>
      <w:r w:rsidR="00321B9A">
        <w:t xml:space="preserve"> implementando as regras, a lógica de colisões, eventos e interações. A maior parte desta camada é composta por scripts, baseados na linguagem de programação C#, que são executados no decorrer do jogo.</w:t>
      </w:r>
    </w:p>
    <w:p w14:paraId="20A08353" w14:textId="46A9D10B" w:rsidR="00283B7A" w:rsidRDefault="00283B7A" w:rsidP="002B70B6">
      <w:pPr>
        <w:pStyle w:val="Heading3"/>
        <w:spacing w:line="360" w:lineRule="auto"/>
      </w:pPr>
      <w:bookmarkStart w:id="53" w:name="_Toc171084311"/>
      <w:r>
        <w:lastRenderedPageBreak/>
        <w:t>Recursos</w:t>
      </w:r>
      <w:bookmarkEnd w:id="53"/>
    </w:p>
    <w:p w14:paraId="5B08918E" w14:textId="13241F4A" w:rsidR="00283B7A" w:rsidRDefault="00283B7A" w:rsidP="002B70B6">
      <w:r>
        <w:t>Esta camada inclui todos os recursos necessários para a execução do jogo como modelos 3D, texturas, sons e animações.</w:t>
      </w:r>
    </w:p>
    <w:p w14:paraId="059AA49A" w14:textId="7BF89416" w:rsidR="009F6DC8" w:rsidRDefault="009F6DC8" w:rsidP="002B70B6">
      <w:r>
        <w:t xml:space="preserve">Na Figura 4 é </w:t>
      </w:r>
      <w:r w:rsidR="007B41E6">
        <w:t>apresenta-se um diagrama representativo</w:t>
      </w:r>
      <w:r>
        <w:t xml:space="preserve"> </w:t>
      </w:r>
      <w:r w:rsidR="007B41E6">
        <w:t>d</w:t>
      </w:r>
      <w:r>
        <w:t>a arquitetura do projeto</w:t>
      </w:r>
      <w:r w:rsidR="00EF4E42">
        <w:t>.</w:t>
      </w:r>
    </w:p>
    <w:p w14:paraId="030BAC43" w14:textId="77777777" w:rsidR="00FD76EA" w:rsidRDefault="00FD76EA" w:rsidP="002B70B6">
      <w:pPr>
        <w:keepNext/>
        <w:ind w:firstLine="0"/>
        <w:jc w:val="center"/>
      </w:pPr>
      <w:r>
        <w:rPr>
          <w:noProof/>
        </w:rPr>
        <w:drawing>
          <wp:inline distT="0" distB="0" distL="0" distR="0" wp14:anchorId="137401AE" wp14:editId="316A9D69">
            <wp:extent cx="5575300" cy="1993900"/>
            <wp:effectExtent l="0" t="0" r="0" b="5080"/>
            <wp:docPr id="132939995"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39995" name="Picture 1" descr="A diagram of a compu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575300" cy="1993900"/>
                    </a:xfrm>
                    <a:prstGeom prst="rect">
                      <a:avLst/>
                    </a:prstGeom>
                  </pic:spPr>
                </pic:pic>
              </a:graphicData>
            </a:graphic>
          </wp:inline>
        </w:drawing>
      </w:r>
    </w:p>
    <w:p w14:paraId="50378817" w14:textId="7F4E88AF" w:rsidR="00FD76EA" w:rsidRDefault="00FD76EA" w:rsidP="002B70B6">
      <w:pPr>
        <w:pStyle w:val="Caption"/>
        <w:spacing w:line="360" w:lineRule="auto"/>
      </w:pPr>
      <w:bookmarkStart w:id="54" w:name="_Toc171084355"/>
      <w:r>
        <w:t xml:space="preserve">Figura </w:t>
      </w:r>
      <w:r>
        <w:fldChar w:fldCharType="begin"/>
      </w:r>
      <w:r>
        <w:instrText xml:space="preserve"> SEQ Figura \* ARABIC </w:instrText>
      </w:r>
      <w:r>
        <w:fldChar w:fldCharType="separate"/>
      </w:r>
      <w:r w:rsidR="001877DF">
        <w:rPr>
          <w:noProof/>
        </w:rPr>
        <w:t>4</w:t>
      </w:r>
      <w:r>
        <w:fldChar w:fldCharType="end"/>
      </w:r>
      <w:r>
        <w:t xml:space="preserve"> </w:t>
      </w:r>
      <w:r w:rsidRPr="00FD76EA">
        <w:rPr>
          <w:b w:val="0"/>
          <w:bCs/>
        </w:rPr>
        <w:t>- Arquitetura do projeto</w:t>
      </w:r>
      <w:bookmarkEnd w:id="54"/>
    </w:p>
    <w:p w14:paraId="0B5DA15C" w14:textId="7D30BCB6" w:rsidR="009B1034" w:rsidRDefault="009B1034" w:rsidP="002B70B6">
      <w:pPr>
        <w:pStyle w:val="Heading2"/>
        <w:spacing w:line="360" w:lineRule="auto"/>
      </w:pPr>
      <w:bookmarkStart w:id="55" w:name="_Toc171084312"/>
      <w:r>
        <w:t>Vertente Didática</w:t>
      </w:r>
      <w:bookmarkEnd w:id="55"/>
    </w:p>
    <w:p w14:paraId="2D356987" w14:textId="2B1FFC2A" w:rsidR="00577908" w:rsidRDefault="00577908" w:rsidP="00577908">
      <w:r>
        <w:t>Durante as reuniões realizadas com as enfermeiras do hospital de Leiria foi salientada a importância de demonstrar previamente os procedimentos pré-cirúrgicos às crianças. Como tal, foram escolhidos três procedimentos a serem explicados durante o jogo. Nomeadamente a aplicação do penso analgésico, colocação do garrote e inserção do cateter</w:t>
      </w:r>
      <w:r w:rsidR="001246DF">
        <w:rPr>
          <w:rStyle w:val="FootnoteReference"/>
        </w:rPr>
        <w:footnoteReference w:id="2"/>
      </w:r>
      <w:r>
        <w:t xml:space="preserve">. </w:t>
      </w:r>
    </w:p>
    <w:p w14:paraId="41523213" w14:textId="751E347C" w:rsidR="0031325E" w:rsidRDefault="00577908" w:rsidP="00577908">
      <w:r>
        <w:t>A explicação detalhada destes procedimentos é fundamental, se as crianças tiverem conhecimento dos procedimentos a que serão sujeitas, conseguem, com maior facilidade manter-se calmas e menos ansiosas. Compreender o que se passará nos momentos seguintes proporciona uma sensação de controlo e segurança, reduzindo o medo do desconhecido e tornando a experiência hospitalar menos stressante para os pequenos pacientes</w:t>
      </w:r>
      <w:r w:rsidR="0031325E">
        <w:t>.</w:t>
      </w:r>
    </w:p>
    <w:p w14:paraId="4002ADEC" w14:textId="2EC4A9F2" w:rsidR="00637A9D" w:rsidRPr="00637A9D" w:rsidRDefault="009B1034" w:rsidP="002B70B6">
      <w:pPr>
        <w:pStyle w:val="Heading2"/>
        <w:spacing w:line="360" w:lineRule="auto"/>
      </w:pPr>
      <w:bookmarkStart w:id="56" w:name="_Toc171084313"/>
      <w:r>
        <w:t>Vertente Lúdica</w:t>
      </w:r>
      <w:bookmarkEnd w:id="56"/>
    </w:p>
    <w:p w14:paraId="608B5B73" w14:textId="7EDCAE47" w:rsidR="0031325E" w:rsidRDefault="005E7D38" w:rsidP="002B70B6">
      <w:r>
        <w:t xml:space="preserve">Além das explicações dos procedimentos, a aplicação incorpora uma vertente lúdica de forma a tornar a experiência mais agradável para as crianças. O jogo de memória foi a ferramenta escolhida para distrair e cativar as crianças. Ao se encontrarem focadas na </w:t>
      </w:r>
      <w:r>
        <w:lastRenderedPageBreak/>
        <w:t>atividade, as crianças desviam a atenção da ansiedade e do medo, permitindo que relaxem e que se divirtam</w:t>
      </w:r>
      <w:r w:rsidR="0031325E">
        <w:t>.</w:t>
      </w:r>
    </w:p>
    <w:p w14:paraId="5D403B18" w14:textId="77777777" w:rsidR="0031325E" w:rsidRDefault="0031325E" w:rsidP="002B70B6">
      <w:r>
        <w:t>O jogo possui uma narrativa envolvente que entretém as crianças ao longo da sua jornada. A história foi cuidadosamente elaborada para capturar a imaginação dos pequenos pacientes, proporcionando uma experiência imersiva que torna a espera e a preparação para os procedimentos mais leves e suportáveis. A combinação de elementos lúdicos e informativos ajuda a criar um ambiente mais positivo e acolhedor para as crianças.</w:t>
      </w:r>
    </w:p>
    <w:p w14:paraId="47FC1F8C" w14:textId="42517D6C" w:rsidR="00BA7AA4" w:rsidRDefault="00BA7AA4" w:rsidP="002B70B6">
      <w:pPr>
        <w:pStyle w:val="Heading2"/>
        <w:spacing w:line="360" w:lineRule="auto"/>
      </w:pPr>
      <w:bookmarkStart w:id="57" w:name="_Toc171084314"/>
      <w:r>
        <w:t>Protótipo</w:t>
      </w:r>
      <w:bookmarkEnd w:id="57"/>
    </w:p>
    <w:p w14:paraId="2E532A35" w14:textId="51339310" w:rsidR="00BA7AA4" w:rsidRDefault="00BA7AA4" w:rsidP="002B70B6">
      <w:r>
        <w:t xml:space="preserve">Foi desenvolvido um protótipo não funcional utilizando a plataforma </w:t>
      </w:r>
      <w:proofErr w:type="spellStart"/>
      <w:r w:rsidRPr="00473D36">
        <w:t>Figma</w:t>
      </w:r>
      <w:proofErr w:type="spellEnd"/>
      <w:r w:rsidR="007175F3">
        <w:rPr>
          <w:rStyle w:val="FootnoteReference"/>
        </w:rPr>
        <w:footnoteReference w:id="3"/>
      </w:r>
      <w:r>
        <w:t xml:space="preserve">, com o objetivo de delinear aquele que seria o fluxo do jogo e auxiliar </w:t>
      </w:r>
      <w:r w:rsidR="000539CA">
        <w:t xml:space="preserve">o </w:t>
      </w:r>
      <w:r>
        <w:t xml:space="preserve">seu desenvolvimento. No entanto, à medida que o desenvolvimento progredia, foram tomadas decisões que divergiam da ideia original representada no protótipo. Essas alterações ocorreram </w:t>
      </w:r>
      <w:r w:rsidR="000539CA">
        <w:t>por diversos motivos</w:t>
      </w:r>
      <w:r>
        <w:t xml:space="preserve">, incluindo o tempo necessário para o desenvolvimento de certas funcionalidades, a necessidade de manter a coerência ao longo do jogo e modificações solicitadas pelas enfermeiras que acompanharam o projeto. </w:t>
      </w:r>
      <w:r w:rsidR="000539CA">
        <w:t>As</w:t>
      </w:r>
      <w:r>
        <w:t xml:space="preserve"> profissionais de saúde, familiarizadas tanto com o ambiente hospitalar </w:t>
      </w:r>
      <w:r w:rsidR="009B59D1">
        <w:t>como</w:t>
      </w:r>
      <w:r>
        <w:t xml:space="preserve"> com as crianças que futuramente jogarão o jogo na ala pediátrica do hospital, contribuíram de maneira significativa para essas </w:t>
      </w:r>
      <w:r w:rsidR="00805767">
        <w:t>melhorias</w:t>
      </w:r>
      <w:r>
        <w:t xml:space="preserve">. </w:t>
      </w:r>
    </w:p>
    <w:p w14:paraId="4786FFC1" w14:textId="770A28E3" w:rsidR="00BA7AA4" w:rsidRDefault="00BA7AA4" w:rsidP="002B70B6">
      <w:r>
        <w:tab/>
      </w:r>
      <w:r w:rsidR="00402071">
        <w:t xml:space="preserve">O jogo começa com uma pequena introdução da personagem principal, o pássaro, ao qual foi atribuído o nome de Alfredo, e da sua história da qual o jogador fará parte. O Alfredo acompanha o jogador ao longo do jogo, atuando como um companheiro, também designado </w:t>
      </w:r>
      <w:proofErr w:type="spellStart"/>
      <w:r w:rsidR="00402071" w:rsidRPr="00BF2C63">
        <w:rPr>
          <w:i/>
          <w:iCs/>
        </w:rPr>
        <w:t>buddy</w:t>
      </w:r>
      <w:proofErr w:type="spellEnd"/>
      <w:r w:rsidR="00402071">
        <w:t xml:space="preserve"> de forma a garantir que a criança se sinta sempre acompanhada e nunca perdida. É, ainda, nesta parte do jogo que são explicados ao jogador os objetivos a serem cumpridos para terminar o jogo com sucesso.</w:t>
      </w:r>
    </w:p>
    <w:p w14:paraId="0C73852F" w14:textId="77777777" w:rsidR="007E3759" w:rsidRDefault="007E3759" w:rsidP="002B70B6"/>
    <w:p w14:paraId="283E7EBA" w14:textId="77777777" w:rsidR="007E3759" w:rsidRDefault="007E3759" w:rsidP="002B70B6"/>
    <w:p w14:paraId="403B8A6C" w14:textId="77777777" w:rsidR="007E3759" w:rsidRDefault="007E3759" w:rsidP="002B70B6"/>
    <w:p w14:paraId="1F0EC3F8" w14:textId="77777777" w:rsidR="007E3759" w:rsidRDefault="007E3759" w:rsidP="002B70B6"/>
    <w:p w14:paraId="2C0E8F02" w14:textId="77777777" w:rsidR="007E3759" w:rsidRDefault="007E3759" w:rsidP="002B70B6"/>
    <w:p w14:paraId="6A9D00B3" w14:textId="77777777" w:rsidR="007E3759" w:rsidRDefault="007E3759" w:rsidP="002B70B6"/>
    <w:p w14:paraId="3D5FA0BB" w14:textId="459119F1" w:rsidR="00297E1C" w:rsidRDefault="00297E1C" w:rsidP="002B70B6">
      <w:r>
        <w:t>Na Figura 5 encontra-se a representação do ecrã inicial do jogo.</w:t>
      </w:r>
    </w:p>
    <w:p w14:paraId="5082FDFF" w14:textId="77777777" w:rsidR="00464373" w:rsidRDefault="00D25E37" w:rsidP="002B70B6">
      <w:pPr>
        <w:keepNext/>
        <w:jc w:val="center"/>
      </w:pPr>
      <w:r>
        <w:rPr>
          <w:noProof/>
        </w:rPr>
        <w:drawing>
          <wp:inline distT="0" distB="0" distL="0" distR="0" wp14:anchorId="1F41D453" wp14:editId="7CFC9471">
            <wp:extent cx="5580000" cy="2728800"/>
            <wp:effectExtent l="0" t="0" r="0" b="1905"/>
            <wp:docPr id="121072307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23078" name="Picture 2" descr="A screenshot of a video gam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0000" cy="2728800"/>
                    </a:xfrm>
                    <a:prstGeom prst="rect">
                      <a:avLst/>
                    </a:prstGeom>
                  </pic:spPr>
                </pic:pic>
              </a:graphicData>
            </a:graphic>
          </wp:inline>
        </w:drawing>
      </w:r>
    </w:p>
    <w:p w14:paraId="210E7A6A" w14:textId="5AB26358" w:rsidR="00BA7AA4" w:rsidRDefault="00464373" w:rsidP="002B70B6">
      <w:pPr>
        <w:pStyle w:val="Caption"/>
        <w:spacing w:line="360" w:lineRule="auto"/>
      </w:pPr>
      <w:bookmarkStart w:id="58" w:name="_Toc171084356"/>
      <w:r>
        <w:t xml:space="preserve">Figura </w:t>
      </w:r>
      <w:r>
        <w:fldChar w:fldCharType="begin"/>
      </w:r>
      <w:r>
        <w:instrText xml:space="preserve"> SEQ Figura \* ARABIC </w:instrText>
      </w:r>
      <w:r>
        <w:fldChar w:fldCharType="separate"/>
      </w:r>
      <w:r w:rsidR="001877DF">
        <w:rPr>
          <w:noProof/>
        </w:rPr>
        <w:t>5</w:t>
      </w:r>
      <w:r>
        <w:fldChar w:fldCharType="end"/>
      </w:r>
      <w:r>
        <w:t xml:space="preserve"> </w:t>
      </w:r>
      <w:r w:rsidR="00CA69A5">
        <w:rPr>
          <w:b w:val="0"/>
          <w:bCs/>
        </w:rPr>
        <w:t>– P</w:t>
      </w:r>
      <w:r w:rsidRPr="00CA69A5">
        <w:rPr>
          <w:b w:val="0"/>
          <w:bCs/>
        </w:rPr>
        <w:t>rotótipo não funcional</w:t>
      </w:r>
      <w:r w:rsidR="00CA69A5">
        <w:rPr>
          <w:b w:val="0"/>
          <w:bCs/>
        </w:rPr>
        <w:t xml:space="preserve"> (introdução)</w:t>
      </w:r>
      <w:bookmarkEnd w:id="58"/>
    </w:p>
    <w:p w14:paraId="5DC378FA" w14:textId="5624DB81" w:rsidR="00BA7AA4" w:rsidRDefault="00F140FA" w:rsidP="002B70B6">
      <w:r>
        <w:t>Depois de o jogador estar familiarizado com o ambiente do jogo, ele é conduzido para o primeiro desafio. Este desafio consiste num jogo de memória utilizando cartas físicas e a tecnologia de realidade aumentada baseada em marcadores. O objetivo é que o jogador ao apontar a câmara do dispositivo móvel para os marcadores presentes na parte debaixo de cada carta revele o modelo 3D de um animal e dessa forma faça várias tentativas para encontrar animais iguais, fazendo corresponder os pares. A explicação do funcionamento do jogo é feita de forma interativa pelo companheiro Alfredo. Este jogo de memória, será jogado, posteriormente, outras duas vezes, de forma intercalada com outros minijogos. A mecânica do jogo permanecerá a mesma com uma única mudança relevante, os animais que o jogador encontra em cada carta, irão variar conforme o minijogo que se sucede. Esta mudança de animal apresentada no jogo de memória deve-se ao facto de cada animal ter o seu papel na narrativa do jogo, que funcionará, inclusive, como uma garantia de continuidade e coerência da história</w:t>
      </w:r>
      <w:r w:rsidR="00BA7AA4">
        <w:t>.</w:t>
      </w:r>
    </w:p>
    <w:p w14:paraId="1589F9F0" w14:textId="33DAB886" w:rsidR="007E3759" w:rsidRDefault="009B2F07" w:rsidP="007E3759">
      <w:r>
        <w:t xml:space="preserve">Para completar o jogo de memória o jogador precisa de encontrar os três pares de animais iguais. Uma vez completado, o jogador é direcionado para um minijogo, onde irá aprender sobre um dos procedimentos médicos aos quais será submetido posteriormente. </w:t>
      </w:r>
      <w:r>
        <w:lastRenderedPageBreak/>
        <w:t>Durante o decorrer do jogo, foi idealizada a criação de um botão de ajuda denominado “Dica”, para ser utilizado caso o jogador esteja a ter dificuldades em encontrar os pares. Após um determinado intervalo de tempo sem que o jogador encontre um par ou ao atingir</w:t>
      </w:r>
      <w:r w:rsidR="00D25E37">
        <w:t xml:space="preserve"> </w:t>
      </w:r>
      <w:r w:rsidR="002E741D">
        <w:t>um certo número de tentativas sem sucesso, o botão fica disponível para auxiliar o jogador. Ao pressionar o botão “Dica”, o jogo auxilia o jogador, mostrando quais cartas contêm um par através de números presentes na parte superior das cartas ou destacando as cartas que contêm um par com elementos digitais visíveis. Isso proporciona uma maneira eficaz de garantir que o jogador não fique frustrado e mantenha a experiência de jogo dinâmica.</w:t>
      </w:r>
    </w:p>
    <w:p w14:paraId="55233FF3" w14:textId="35944E3B" w:rsidR="00297E1C" w:rsidRDefault="00297E1C" w:rsidP="002B70B6">
      <w:r>
        <w:t>Na Figura 6 é demonstrado o jogo de memória no protótipo não funcional.</w:t>
      </w:r>
    </w:p>
    <w:p w14:paraId="0F5ADE8F" w14:textId="77777777" w:rsidR="00B17B27" w:rsidRDefault="00D25E37" w:rsidP="007E3759">
      <w:pPr>
        <w:keepNext/>
        <w:jc w:val="center"/>
      </w:pPr>
      <w:r w:rsidRPr="002E1095">
        <w:rPr>
          <w:noProof/>
        </w:rPr>
        <w:drawing>
          <wp:inline distT="0" distB="0" distL="0" distR="0" wp14:anchorId="37F3A419" wp14:editId="7E26B774">
            <wp:extent cx="5579745" cy="2805430"/>
            <wp:effectExtent l="0" t="0" r="0" b="1270"/>
            <wp:docPr id="167756660" name="Imagem 1" descr="Uma imagem com texto,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56660" name="Imagem 1" descr="Uma imagem com texto, captura de ecrã"/>
                    <pic:cNvPicPr/>
                  </pic:nvPicPr>
                  <pic:blipFill>
                    <a:blip r:embed="rId17"/>
                    <a:stretch>
                      <a:fillRect/>
                    </a:stretch>
                  </pic:blipFill>
                  <pic:spPr>
                    <a:xfrm>
                      <a:off x="0" y="0"/>
                      <a:ext cx="5579745" cy="2805430"/>
                    </a:xfrm>
                    <a:prstGeom prst="rect">
                      <a:avLst/>
                    </a:prstGeom>
                  </pic:spPr>
                </pic:pic>
              </a:graphicData>
            </a:graphic>
          </wp:inline>
        </w:drawing>
      </w:r>
    </w:p>
    <w:p w14:paraId="4F7F48AB" w14:textId="2AF24078" w:rsidR="00464373" w:rsidRDefault="00B17B27" w:rsidP="002B70B6">
      <w:pPr>
        <w:pStyle w:val="Caption"/>
        <w:spacing w:line="360" w:lineRule="auto"/>
      </w:pPr>
      <w:bookmarkStart w:id="59" w:name="_Toc171084357"/>
      <w:r>
        <w:t xml:space="preserve">Figura </w:t>
      </w:r>
      <w:r>
        <w:fldChar w:fldCharType="begin"/>
      </w:r>
      <w:r>
        <w:instrText xml:space="preserve"> SEQ Figura \* ARABIC </w:instrText>
      </w:r>
      <w:r>
        <w:fldChar w:fldCharType="separate"/>
      </w:r>
      <w:r w:rsidR="001877DF">
        <w:rPr>
          <w:noProof/>
        </w:rPr>
        <w:t>6</w:t>
      </w:r>
      <w:r>
        <w:fldChar w:fldCharType="end"/>
      </w:r>
      <w:r>
        <w:t xml:space="preserve"> </w:t>
      </w:r>
      <w:r w:rsidRPr="00B56736">
        <w:rPr>
          <w:b w:val="0"/>
          <w:bCs/>
        </w:rPr>
        <w:t xml:space="preserve">- Protótipo não funcional </w:t>
      </w:r>
      <w:r w:rsidR="00B56736">
        <w:rPr>
          <w:b w:val="0"/>
          <w:bCs/>
        </w:rPr>
        <w:t>(</w:t>
      </w:r>
      <w:r w:rsidRPr="00B56736">
        <w:rPr>
          <w:b w:val="0"/>
          <w:bCs/>
        </w:rPr>
        <w:t>jogo de memória</w:t>
      </w:r>
      <w:r w:rsidR="00B56736">
        <w:rPr>
          <w:b w:val="0"/>
          <w:bCs/>
        </w:rPr>
        <w:t>)</w:t>
      </w:r>
      <w:bookmarkEnd w:id="59"/>
    </w:p>
    <w:p w14:paraId="75BC3618" w14:textId="5236AD7F" w:rsidR="00D25E37" w:rsidRDefault="00D25E37" w:rsidP="002B70B6">
      <w:r>
        <w:t xml:space="preserve">Existem três minijogos, cada um referente a um procedimento médico específico, os minijogos estão ordenados do procedimento menos evasivo para </w:t>
      </w:r>
      <w:r w:rsidR="00C1459A">
        <w:t>o mais evasivo</w:t>
      </w:r>
      <w:r>
        <w:t>. No primeiro minijogo o jogador irá aprender sobre a aplicação do penso EMLA e da pomada analgésica; no segundo, sobre a aplicação do garrote e no terceiro, sobre a aplicação do cateter. As mecânicas necessárias para completar os minijogos envolvem clicar nos elementos 3D representativos dos utensílios médicos e arrastá-los para realizar as ações necessárias.</w:t>
      </w:r>
    </w:p>
    <w:p w14:paraId="1609CCC6" w14:textId="4FF046F1" w:rsidR="00BA7AA4" w:rsidRDefault="005C11FA" w:rsidP="002B70B6">
      <w:r>
        <w:t xml:space="preserve">No protótipo inicial, os passos necessários para completar os minijogos e os procedimentos médicos em si eram explicados pelo companheiro Alfredo. Contudo, mais tarde em conjunto com as enfermeiras houve uma consciencialização de que seria necessário </w:t>
      </w:r>
      <w:r>
        <w:lastRenderedPageBreak/>
        <w:t xml:space="preserve">criar uma metáfora entre os animais e os utensílios médicos de forma a mitigar a desconfiança das crianças. Por exemplo, o facto de o Coala dar abraços foi associado ao garrote apertar o braço. Dessa forma, os animais descobertos previamente no jogo de </w:t>
      </w:r>
      <w:r w:rsidR="00136B31">
        <w:t xml:space="preserve">memória foram usados para explicar os procedimentos médicos a eles </w:t>
      </w:r>
      <w:r w:rsidR="00136B31" w:rsidRPr="00B5738D">
        <w:t>associados</w:t>
      </w:r>
      <w:r w:rsidR="00136B31">
        <w:t>, tornando a explicação mais lúdica e acessível para as crianças.</w:t>
      </w:r>
    </w:p>
    <w:p w14:paraId="6F046AC6" w14:textId="72EE80BA" w:rsidR="007E3759" w:rsidRDefault="007E3759" w:rsidP="007E3759">
      <w:pPr>
        <w:keepNext/>
        <w:ind w:firstLine="708"/>
      </w:pPr>
      <w:r>
        <w:t>Na Figura 7 é exemplificado um dos minijogos no protótipo não funcional.</w:t>
      </w:r>
    </w:p>
    <w:p w14:paraId="3580D225" w14:textId="00D7B9ED" w:rsidR="00B17B27" w:rsidRDefault="00D92764" w:rsidP="002B70B6">
      <w:pPr>
        <w:keepNext/>
        <w:jc w:val="center"/>
      </w:pPr>
      <w:r w:rsidRPr="002E1095">
        <w:rPr>
          <w:noProof/>
        </w:rPr>
        <w:drawing>
          <wp:inline distT="0" distB="0" distL="0" distR="0" wp14:anchorId="046B33E9" wp14:editId="6D5F6255">
            <wp:extent cx="5579745" cy="2271395"/>
            <wp:effectExtent l="0" t="0" r="0" b="1905"/>
            <wp:docPr id="446618093" name="Imagem 1" descr="Uma imagem com texto,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18093" name="Imagem 1" descr="Uma imagem com texto, captura de ecrã"/>
                    <pic:cNvPicPr/>
                  </pic:nvPicPr>
                  <pic:blipFill>
                    <a:blip r:embed="rId18"/>
                    <a:stretch>
                      <a:fillRect/>
                    </a:stretch>
                  </pic:blipFill>
                  <pic:spPr>
                    <a:xfrm>
                      <a:off x="0" y="0"/>
                      <a:ext cx="5579745" cy="2271395"/>
                    </a:xfrm>
                    <a:prstGeom prst="rect">
                      <a:avLst/>
                    </a:prstGeom>
                  </pic:spPr>
                </pic:pic>
              </a:graphicData>
            </a:graphic>
          </wp:inline>
        </w:drawing>
      </w:r>
    </w:p>
    <w:p w14:paraId="0498D6AC" w14:textId="337287B5" w:rsidR="00B17B27" w:rsidRDefault="00B17B27" w:rsidP="002B70B6">
      <w:pPr>
        <w:pStyle w:val="Caption"/>
        <w:spacing w:line="360" w:lineRule="auto"/>
      </w:pPr>
      <w:bookmarkStart w:id="60" w:name="_Toc171084358"/>
      <w:r>
        <w:t xml:space="preserve">Figura </w:t>
      </w:r>
      <w:r>
        <w:fldChar w:fldCharType="begin"/>
      </w:r>
      <w:r>
        <w:instrText xml:space="preserve"> SEQ Figura \* ARABIC </w:instrText>
      </w:r>
      <w:r>
        <w:fldChar w:fldCharType="separate"/>
      </w:r>
      <w:r w:rsidR="001877DF">
        <w:rPr>
          <w:noProof/>
        </w:rPr>
        <w:t>7</w:t>
      </w:r>
      <w:r>
        <w:fldChar w:fldCharType="end"/>
      </w:r>
      <w:r>
        <w:t xml:space="preserve"> </w:t>
      </w:r>
      <w:r w:rsidRPr="00B56736">
        <w:rPr>
          <w:b w:val="0"/>
          <w:bCs/>
        </w:rPr>
        <w:t xml:space="preserve">- Protótipo não funcional </w:t>
      </w:r>
      <w:r w:rsidR="00B56736">
        <w:rPr>
          <w:b w:val="0"/>
          <w:bCs/>
        </w:rPr>
        <w:t xml:space="preserve">(exemplo de </w:t>
      </w:r>
      <w:r w:rsidRPr="00B56736">
        <w:rPr>
          <w:b w:val="0"/>
          <w:bCs/>
        </w:rPr>
        <w:t>minijogo</w:t>
      </w:r>
      <w:r w:rsidR="00B56736">
        <w:rPr>
          <w:b w:val="0"/>
          <w:bCs/>
        </w:rPr>
        <w:t>)</w:t>
      </w:r>
      <w:bookmarkEnd w:id="60"/>
    </w:p>
    <w:p w14:paraId="03C7F55A" w14:textId="341E5A03" w:rsidR="00BA7AA4" w:rsidRDefault="00BA7AA4" w:rsidP="002B70B6">
      <w:r>
        <w:t>O mecanismo de recompensa utilizado</w:t>
      </w:r>
      <w:r w:rsidR="00F25E7B">
        <w:t>,</w:t>
      </w:r>
      <w:r>
        <w:t xml:space="preserve"> baseia-se em ajudar o companheiro Alfredo a encontrar os seus ovos perdidos. Inicialmente, planeou-se recompensar o jogador imediatamente após completar um minijogo. No entanto, posteriormente, desenvolveu-se uma ideia mais interativa com o mesmo objetivo. Agora, após completar um minijogo, o jogador ajudará o Alfredo a encontrar um dos seus ovos escondidos em um dos arbustos. Para isso, o jogador precisará procurar os arbustos ao seu redor usando a câmara. Existem três arbustos espalhados no espaço, </w:t>
      </w:r>
      <w:r w:rsidR="000D61D1">
        <w:t>mas apenas um deles possuí o ovo escondido</w:t>
      </w:r>
      <w:r>
        <w:t>.</w:t>
      </w:r>
    </w:p>
    <w:p w14:paraId="033F0534" w14:textId="3357CC1C" w:rsidR="007F1A10" w:rsidRDefault="007F1A10" w:rsidP="002B70B6">
      <w:r>
        <w:t xml:space="preserve">Na Figura 8 </w:t>
      </w:r>
      <w:r w:rsidR="00706961">
        <w:t>surge representado</w:t>
      </w:r>
      <w:r>
        <w:t xml:space="preserve"> o exemplo de recompensa </w:t>
      </w:r>
      <w:r w:rsidR="00706961">
        <w:t>d</w:t>
      </w:r>
      <w:r>
        <w:t xml:space="preserve">o jogador </w:t>
      </w:r>
      <w:r w:rsidR="00706961">
        <w:t>ao</w:t>
      </w:r>
      <w:r>
        <w:t xml:space="preserve"> completar um dos minijogos.</w:t>
      </w:r>
    </w:p>
    <w:p w14:paraId="799216DA" w14:textId="77777777" w:rsidR="00B17B27" w:rsidRDefault="00D92764" w:rsidP="002B70B6">
      <w:pPr>
        <w:keepNext/>
        <w:jc w:val="center"/>
      </w:pPr>
      <w:r w:rsidRPr="009C2853">
        <w:rPr>
          <w:noProof/>
        </w:rPr>
        <w:lastRenderedPageBreak/>
        <w:drawing>
          <wp:inline distT="0" distB="0" distL="0" distR="0" wp14:anchorId="6FE7AE8A" wp14:editId="0B10F100">
            <wp:extent cx="4869609" cy="1833239"/>
            <wp:effectExtent l="0" t="0" r="7620" b="0"/>
            <wp:docPr id="1680207248" name="Imagem 1" descr="Uma imagem com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207248" name="Imagem 1" descr="Uma imagem com captura de ecrã"/>
                    <pic:cNvPicPr/>
                  </pic:nvPicPr>
                  <pic:blipFill>
                    <a:blip r:embed="rId19"/>
                    <a:stretch>
                      <a:fillRect/>
                    </a:stretch>
                  </pic:blipFill>
                  <pic:spPr>
                    <a:xfrm>
                      <a:off x="0" y="0"/>
                      <a:ext cx="4869609" cy="1833239"/>
                    </a:xfrm>
                    <a:prstGeom prst="rect">
                      <a:avLst/>
                    </a:prstGeom>
                  </pic:spPr>
                </pic:pic>
              </a:graphicData>
            </a:graphic>
          </wp:inline>
        </w:drawing>
      </w:r>
    </w:p>
    <w:p w14:paraId="291C1D8B" w14:textId="3436304E" w:rsidR="00BA7AA4" w:rsidRPr="00D92764" w:rsidRDefault="00B17B27" w:rsidP="002B70B6">
      <w:pPr>
        <w:pStyle w:val="Caption"/>
        <w:spacing w:line="360" w:lineRule="auto"/>
      </w:pPr>
      <w:bookmarkStart w:id="61" w:name="_Toc171084359"/>
      <w:r>
        <w:t xml:space="preserve">Figura </w:t>
      </w:r>
      <w:r>
        <w:fldChar w:fldCharType="begin"/>
      </w:r>
      <w:r>
        <w:instrText xml:space="preserve"> SEQ Figura \* ARABIC </w:instrText>
      </w:r>
      <w:r>
        <w:fldChar w:fldCharType="separate"/>
      </w:r>
      <w:r w:rsidR="001877DF">
        <w:rPr>
          <w:noProof/>
        </w:rPr>
        <w:t>8</w:t>
      </w:r>
      <w:r>
        <w:fldChar w:fldCharType="end"/>
      </w:r>
      <w:r>
        <w:t xml:space="preserve"> </w:t>
      </w:r>
      <w:r w:rsidRPr="00B56736">
        <w:rPr>
          <w:b w:val="0"/>
          <w:bCs/>
        </w:rPr>
        <w:t xml:space="preserve">- Protótipo não funcional </w:t>
      </w:r>
      <w:r w:rsidR="00B56736">
        <w:rPr>
          <w:b w:val="0"/>
          <w:bCs/>
        </w:rPr>
        <w:t>(</w:t>
      </w:r>
      <w:r w:rsidRPr="00B56736">
        <w:rPr>
          <w:b w:val="0"/>
          <w:bCs/>
        </w:rPr>
        <w:t>recompensar o jogador</w:t>
      </w:r>
      <w:r w:rsidR="00B56736">
        <w:rPr>
          <w:b w:val="0"/>
          <w:bCs/>
        </w:rPr>
        <w:t>)</w:t>
      </w:r>
      <w:bookmarkEnd w:id="61"/>
    </w:p>
    <w:p w14:paraId="36A6188A" w14:textId="77777777" w:rsidR="00BA7AA4" w:rsidRDefault="00BA7AA4" w:rsidP="002B70B6">
      <w:r>
        <w:t xml:space="preserve">O jogo termina quando o jogador encontra os 3 ovos do Alfredo, após isto é redirecionado para a cena final onde será congratulado e terá duas opções: recomeçar o jogo ou sair da aplicação. </w:t>
      </w:r>
    </w:p>
    <w:p w14:paraId="64BE2188" w14:textId="451E2183" w:rsidR="007F1A10" w:rsidRDefault="007F1A10" w:rsidP="002B70B6">
      <w:r>
        <w:t>Na Figura 9 é demonstrado o ecrã final do jogo no protótipo não funcional.</w:t>
      </w:r>
    </w:p>
    <w:p w14:paraId="50E47CCD" w14:textId="77777777" w:rsidR="00B17B27" w:rsidRDefault="002525A7" w:rsidP="002B70B6">
      <w:pPr>
        <w:keepNext/>
        <w:jc w:val="center"/>
      </w:pPr>
      <w:r w:rsidRPr="004B749C">
        <w:rPr>
          <w:noProof/>
        </w:rPr>
        <w:drawing>
          <wp:inline distT="0" distB="0" distL="0" distR="0" wp14:anchorId="3E8EF45A" wp14:editId="0D40F152">
            <wp:extent cx="1973225" cy="2890800"/>
            <wp:effectExtent l="0" t="0" r="0" b="5080"/>
            <wp:docPr id="427425381" name="Imagem 1" descr="Uma imagem com texto, desenho, captura de ecrã, ra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425381" name="Imagem 1" descr="Uma imagem com texto, desenho, captura de ecrã, rato"/>
                    <pic:cNvPicPr/>
                  </pic:nvPicPr>
                  <pic:blipFill>
                    <a:blip r:embed="rId20"/>
                    <a:stretch>
                      <a:fillRect/>
                    </a:stretch>
                  </pic:blipFill>
                  <pic:spPr>
                    <a:xfrm>
                      <a:off x="0" y="0"/>
                      <a:ext cx="1973225" cy="2890800"/>
                    </a:xfrm>
                    <a:prstGeom prst="rect">
                      <a:avLst/>
                    </a:prstGeom>
                  </pic:spPr>
                </pic:pic>
              </a:graphicData>
            </a:graphic>
          </wp:inline>
        </w:drawing>
      </w:r>
    </w:p>
    <w:p w14:paraId="1D084512" w14:textId="6198D88D" w:rsidR="00BA7AA4" w:rsidRPr="00B50E48" w:rsidRDefault="00B17B27" w:rsidP="002B70B6">
      <w:pPr>
        <w:pStyle w:val="Caption"/>
        <w:spacing w:line="360" w:lineRule="auto"/>
      </w:pPr>
      <w:bookmarkStart w:id="62" w:name="_Toc171084360"/>
      <w:r>
        <w:t xml:space="preserve">Figura </w:t>
      </w:r>
      <w:r>
        <w:fldChar w:fldCharType="begin"/>
      </w:r>
      <w:r>
        <w:instrText xml:space="preserve"> SEQ Figura \* ARABIC </w:instrText>
      </w:r>
      <w:r>
        <w:fldChar w:fldCharType="separate"/>
      </w:r>
      <w:r w:rsidR="001877DF">
        <w:rPr>
          <w:noProof/>
        </w:rPr>
        <w:t>9</w:t>
      </w:r>
      <w:r>
        <w:fldChar w:fldCharType="end"/>
      </w:r>
      <w:r>
        <w:t xml:space="preserve"> </w:t>
      </w:r>
      <w:r w:rsidRPr="0045426B">
        <w:rPr>
          <w:b w:val="0"/>
          <w:bCs/>
        </w:rPr>
        <w:t xml:space="preserve">- Protótipo não funcional </w:t>
      </w:r>
      <w:r w:rsidR="0045426B">
        <w:rPr>
          <w:b w:val="0"/>
          <w:bCs/>
        </w:rPr>
        <w:t>(</w:t>
      </w:r>
      <w:r w:rsidRPr="0045426B">
        <w:rPr>
          <w:b w:val="0"/>
          <w:bCs/>
        </w:rPr>
        <w:t>fim do jogo</w:t>
      </w:r>
      <w:r w:rsidR="0045426B">
        <w:rPr>
          <w:b w:val="0"/>
          <w:bCs/>
        </w:rPr>
        <w:t>)</w:t>
      </w:r>
      <w:bookmarkEnd w:id="62"/>
    </w:p>
    <w:p w14:paraId="49B86E13" w14:textId="77777777" w:rsidR="00637A9D" w:rsidRDefault="00637A9D" w:rsidP="002B70B6">
      <w:pPr>
        <w:pStyle w:val="Heading2"/>
        <w:spacing w:line="360" w:lineRule="auto"/>
      </w:pPr>
      <w:bookmarkStart w:id="63" w:name="_Toc171084315"/>
      <w:r>
        <w:t>Dispositivos Android</w:t>
      </w:r>
      <w:bookmarkEnd w:id="63"/>
    </w:p>
    <w:p w14:paraId="0A93B9B7" w14:textId="3ECDDB0F" w:rsidR="0031325E" w:rsidRPr="0031325E" w:rsidRDefault="0031325E" w:rsidP="002B70B6">
      <w:r>
        <w:t xml:space="preserve">Dado que os jogos digitais fazem parte da cultura das crianças e </w:t>
      </w:r>
      <w:r w:rsidR="00E81375">
        <w:t xml:space="preserve">dos </w:t>
      </w:r>
      <w:r>
        <w:t>adolescentes da atualidade e considerando que a maioria está familiarizada com o uso de dispositivos móveis, optou-se pela utilização de um tablet. Essa escolha excluiu outros dispositivos, como os óculos de sobreposição virtual, como o Holo</w:t>
      </w:r>
      <w:r w:rsidR="00CA7FE8">
        <w:t>L</w:t>
      </w:r>
      <w:r>
        <w:t xml:space="preserve">ens da </w:t>
      </w:r>
      <w:r w:rsidR="00CA7FE8">
        <w:t>Microsoft</w:t>
      </w:r>
      <w:r>
        <w:t xml:space="preserve">, com os quais as crianças </w:t>
      </w:r>
      <w:r>
        <w:lastRenderedPageBreak/>
        <w:t>não estão tão familiarizadas</w:t>
      </w:r>
      <w:r w:rsidR="00476FFA">
        <w:t>,</w:t>
      </w:r>
      <w:r>
        <w:t xml:space="preserve"> evitando a necessidade de um processo prévio de aprendizagem do dispositivo, </w:t>
      </w:r>
      <w:r w:rsidR="00476FFA">
        <w:t>o que permite</w:t>
      </w:r>
      <w:r>
        <w:t xml:space="preserve"> que a criança comece a jogar de imediato.</w:t>
      </w:r>
    </w:p>
    <w:p w14:paraId="4C611585" w14:textId="6F5B337E" w:rsidR="00A920E1" w:rsidRDefault="00D71B22" w:rsidP="002B70B6">
      <w:r>
        <w:t xml:space="preserve">De forma a testar o jogo durante o desenvolvimento, foi requisitado um tablet Samsung </w:t>
      </w:r>
      <w:proofErr w:type="spellStart"/>
      <w:r>
        <w:t>Galaxy</w:t>
      </w:r>
      <w:proofErr w:type="spellEnd"/>
      <w:r>
        <w:t xml:space="preserve"> </w:t>
      </w:r>
      <w:proofErr w:type="spellStart"/>
      <w:r>
        <w:t>Tab</w:t>
      </w:r>
      <w:proofErr w:type="spellEnd"/>
      <w:r>
        <w:t xml:space="preserve"> S5e no suporte DEI. Todas as funcionalidades relativas ao jogo foram implementadas e testadas com base neste dispositivo. A escolha do tablet foi fundamentada por duas razões: as suas dimensões e a compatibilidade com a plataforma </w:t>
      </w:r>
      <w:proofErr w:type="spellStart"/>
      <w:r>
        <w:t>ARCore</w:t>
      </w:r>
      <w:proofErr w:type="spellEnd"/>
      <w:r>
        <w:t>, essencial para o desenvolvimento de um jogo com Realidade Aumentada</w:t>
      </w:r>
      <w:r w:rsidR="00791BF6">
        <w:t xml:space="preserve">. </w:t>
      </w:r>
    </w:p>
    <w:p w14:paraId="2BEA2694" w14:textId="05D08D84" w:rsidR="00791BF6" w:rsidRPr="00B16154" w:rsidRDefault="00A920E1" w:rsidP="002B70B6">
      <w:r>
        <w:t xml:space="preserve">As dimensões </w:t>
      </w:r>
      <w:r w:rsidR="007D0570">
        <w:t xml:space="preserve">do </w:t>
      </w:r>
      <w:r w:rsidR="007D0570" w:rsidRPr="007D0570">
        <w:rPr>
          <w:i/>
          <w:iCs/>
        </w:rPr>
        <w:t>tablet</w:t>
      </w:r>
      <w:r w:rsidR="007D0570">
        <w:t xml:space="preserve"> em questão</w:t>
      </w:r>
      <w:r>
        <w:t xml:space="preserve"> são ideais para o público-alvo, visto que o jogo será jogado por crianças que precisam manusear o </w:t>
      </w:r>
      <w:r w:rsidRPr="007D0570">
        <w:rPr>
          <w:i/>
          <w:iCs/>
        </w:rPr>
        <w:t>tablet</w:t>
      </w:r>
      <w:r>
        <w:t xml:space="preserve"> enquanto interagem com cartas físicas.</w:t>
      </w:r>
      <w:r w:rsidR="00791BF6">
        <w:t xml:space="preserve"> </w:t>
      </w:r>
      <w:r>
        <w:t>O tamanho do tablet é suficientemente grande</w:t>
      </w:r>
      <w:r w:rsidR="008D362E">
        <w:t>, com uma resolução de 2560x1600</w:t>
      </w:r>
      <w:r w:rsidR="004E4532">
        <w:t xml:space="preserve"> pixéis</w:t>
      </w:r>
      <w:r w:rsidR="008D362E">
        <w:t>,</w:t>
      </w:r>
      <w:r>
        <w:t xml:space="preserve"> </w:t>
      </w:r>
      <w:r w:rsidR="004E4532">
        <w:t>de modo</w:t>
      </w:r>
      <w:r>
        <w:t xml:space="preserve"> que os elementos digitais do jogo sejam facilmente interpretáveis, sem se tornarem confusos, e suficientemente pequeno para que as crianças possam manuseá-lo confortavelmente.</w:t>
      </w:r>
    </w:p>
    <w:p w14:paraId="032D3A91" w14:textId="77777777" w:rsidR="00637A9D" w:rsidRDefault="00637A9D" w:rsidP="002B70B6">
      <w:pPr>
        <w:pStyle w:val="Heading2"/>
        <w:spacing w:line="360" w:lineRule="auto"/>
      </w:pPr>
      <w:bookmarkStart w:id="64" w:name="_Toc171084316"/>
      <w:r>
        <w:t xml:space="preserve">Jogo com a Framework </w:t>
      </w:r>
      <w:proofErr w:type="spellStart"/>
      <w:r>
        <w:t>Vuforia</w:t>
      </w:r>
      <w:bookmarkEnd w:id="64"/>
      <w:proofErr w:type="spellEnd"/>
    </w:p>
    <w:p w14:paraId="792C76DB" w14:textId="129AF95F" w:rsidR="00637A9D" w:rsidRPr="00097BD6" w:rsidRDefault="00637A9D" w:rsidP="002B70B6">
      <w:pPr>
        <w:rPr>
          <w:u w:val="single"/>
        </w:rPr>
      </w:pPr>
      <w:r>
        <w:t>Inicialmente</w:t>
      </w:r>
      <w:r w:rsidR="00EC4A5D">
        <w:t>,</w:t>
      </w:r>
      <w:r>
        <w:t xml:space="preserve"> para efeitos de introdução à tecnologia </w:t>
      </w:r>
      <w:r w:rsidR="00145C82">
        <w:t>de RA</w:t>
      </w:r>
      <w:r>
        <w:t xml:space="preserve"> foi utilizada a </w:t>
      </w:r>
      <w:proofErr w:type="spellStart"/>
      <w:r>
        <w:t>f</w:t>
      </w:r>
      <w:r w:rsidRPr="0001669C">
        <w:rPr>
          <w:i/>
          <w:iCs/>
        </w:rPr>
        <w:t>ramework</w:t>
      </w:r>
      <w:proofErr w:type="spellEnd"/>
      <w:r w:rsidRPr="0001669C">
        <w:rPr>
          <w:i/>
          <w:iCs/>
        </w:rPr>
        <w:t xml:space="preserve"> </w:t>
      </w:r>
      <w:proofErr w:type="spellStart"/>
      <w:r w:rsidRPr="00A91795">
        <w:t>Vuforia</w:t>
      </w:r>
      <w:proofErr w:type="spellEnd"/>
      <w:r w:rsidR="00672006">
        <w:t xml:space="preserve"> </w:t>
      </w:r>
      <w:r w:rsidR="00672006">
        <w:fldChar w:fldCharType="begin"/>
      </w:r>
      <w:r w:rsidR="00672006">
        <w:instrText xml:space="preserve"> ADDIN ZOTERO_ITEM CSL_CITATION {"citationID":"q4EMpyPL","properties":{"formattedCitation":"[4]","plainCitation":"[4]","noteIndex":0},"citationItems":[{"id":107,"uris":["http://zotero.org/users/local/kY0Zrcz1/items/KAMGGWLK"],"itemData":{"id":107,"type":"webpage","title":"Getting Started | Vuforia Library","URL":"https://developer.vuforia.com/library/","accessed":{"date-parts":[["2024",7,5]]}}}],"schema":"https://github.com/citation-style-language/schema/raw/master/csl-citation.json"} </w:instrText>
      </w:r>
      <w:r w:rsidR="00672006">
        <w:fldChar w:fldCharType="separate"/>
      </w:r>
      <w:r w:rsidR="00672006">
        <w:rPr>
          <w:noProof/>
        </w:rPr>
        <w:t>[4]</w:t>
      </w:r>
      <w:r w:rsidR="00672006">
        <w:fldChar w:fldCharType="end"/>
      </w:r>
      <w:r>
        <w:t xml:space="preserve">, </w:t>
      </w:r>
      <w:r w:rsidR="003434F0">
        <w:t>face</w:t>
      </w:r>
      <w:r w:rsidR="00CE7113">
        <w:t xml:space="preserve"> à sua extensa documentação e funcionalidades básicas que permitiram explorar e ganhar conhecimentos relativos à implementação da tecnologia Realidade Aumentada de maneira rápida e eficaz. Deste modo, foi desenvolvido um jogo de memória, semelhante ao utilizado na aplicação final, recorrendo à </w:t>
      </w:r>
      <w:proofErr w:type="spellStart"/>
      <w:r w:rsidR="00CE7113" w:rsidRPr="00DB526D">
        <w:rPr>
          <w:i/>
          <w:iCs/>
        </w:rPr>
        <w:t>framework</w:t>
      </w:r>
      <w:proofErr w:type="spellEnd"/>
      <w:r w:rsidR="00CE7113">
        <w:t xml:space="preserve"> em questão</w:t>
      </w:r>
      <w:r w:rsidR="00DB526D">
        <w:t>.</w:t>
      </w:r>
    </w:p>
    <w:p w14:paraId="39D8B9E1" w14:textId="78978E80" w:rsidR="00637A9D" w:rsidRDefault="000134B8" w:rsidP="002B70B6">
      <w:r>
        <w:t xml:space="preserve">Conforme o projeto avançou, foi possível perceber que a </w:t>
      </w:r>
      <w:r w:rsidRPr="00C97164">
        <w:t>AR</w:t>
      </w:r>
      <w:r>
        <w:t xml:space="preserve"> </w:t>
      </w:r>
      <w:r w:rsidRPr="00C97164">
        <w:t>Foundation</w:t>
      </w:r>
      <w:r w:rsidR="00672006">
        <w:t xml:space="preserve"> </w:t>
      </w:r>
      <w:r w:rsidR="00672006">
        <w:fldChar w:fldCharType="begin"/>
      </w:r>
      <w:r w:rsidR="00672006">
        <w:instrText xml:space="preserve"> ADDIN ZOTERO_ITEM CSL_CITATION {"citationID":"5TcQn7iE","properties":{"formattedCitation":"[28]","plainCitation":"[28]","noteIndex":0},"citationItems":[{"id":105,"uris":["http://zotero.org/users/local/kY0Zrcz1/items/Z7SV43T8"],"itemData":{"id":105,"type":"webpage","title":"AR Foundation | AR Foundation | 6.0.2","URL":"https://docs.unity3d.com/Packages/com.unity.xr.arfoundation@6.0/manual/index.html","accessed":{"date-parts":[["2024",7,5]]}}}],"schema":"https://github.com/citation-style-language/schema/raw/master/csl-citation.json"} </w:instrText>
      </w:r>
      <w:r w:rsidR="00672006">
        <w:fldChar w:fldCharType="separate"/>
      </w:r>
      <w:r w:rsidR="00672006">
        <w:rPr>
          <w:noProof/>
        </w:rPr>
        <w:t>[28]</w:t>
      </w:r>
      <w:r w:rsidR="00672006">
        <w:fldChar w:fldCharType="end"/>
      </w:r>
      <w:r w:rsidR="00637A9D">
        <w:t xml:space="preserve">, </w:t>
      </w:r>
      <w:r w:rsidR="00601A51">
        <w:t xml:space="preserve">sendo uma </w:t>
      </w:r>
      <w:proofErr w:type="spellStart"/>
      <w:r w:rsidR="00601A51" w:rsidRPr="0001669C">
        <w:rPr>
          <w:i/>
          <w:iCs/>
        </w:rPr>
        <w:t>framework</w:t>
      </w:r>
      <w:proofErr w:type="spellEnd"/>
      <w:r w:rsidR="00601A51">
        <w:t xml:space="preserve"> desenvolvida pela </w:t>
      </w:r>
      <w:proofErr w:type="spellStart"/>
      <w:r w:rsidR="00601A51" w:rsidRPr="00C97164">
        <w:t>Unity</w:t>
      </w:r>
      <w:proofErr w:type="spellEnd"/>
      <w:r w:rsidR="00601A51" w:rsidRPr="00C97164">
        <w:t xml:space="preserve"> Technologies</w:t>
      </w:r>
      <w:r w:rsidR="00601A51">
        <w:t xml:space="preserve">, oferecia uma integração mais fluida e uma maior compatibilidade com outras ferramentas e </w:t>
      </w:r>
      <w:r w:rsidR="00601A51" w:rsidRPr="00DB526D">
        <w:rPr>
          <w:i/>
          <w:iCs/>
        </w:rPr>
        <w:t>plugins</w:t>
      </w:r>
      <w:r w:rsidR="00601A51">
        <w:t xml:space="preserve"> do ecossistema </w:t>
      </w:r>
      <w:proofErr w:type="spellStart"/>
      <w:r w:rsidR="00601A51" w:rsidRPr="00C97164">
        <w:t>Unity</w:t>
      </w:r>
      <w:proofErr w:type="spellEnd"/>
      <w:r w:rsidR="00601A51">
        <w:t xml:space="preserve">, reduzindo assim a complexidade do desenvolvimento e manutenção do jogo a longo prazo. Outro fator determinante foi o licenciamento. </w:t>
      </w:r>
      <w:r w:rsidR="00601A51" w:rsidRPr="00C97164">
        <w:t>AR</w:t>
      </w:r>
      <w:r w:rsidR="00601A51">
        <w:t xml:space="preserve"> </w:t>
      </w:r>
      <w:r w:rsidR="00601A51" w:rsidRPr="00C97164">
        <w:t>Foundation</w:t>
      </w:r>
      <w:r w:rsidR="00601A51">
        <w:t xml:space="preserve">, como parte da </w:t>
      </w:r>
      <w:proofErr w:type="spellStart"/>
      <w:r w:rsidR="00601A51" w:rsidRPr="00C97164">
        <w:t>Unity</w:t>
      </w:r>
      <w:proofErr w:type="spellEnd"/>
      <w:r w:rsidR="00601A51">
        <w:t>, não requer licenças adicionais para uso comercial que poderá vir a ser o caso, afigurando-se assim mais adequada ao presente projeto</w:t>
      </w:r>
      <w:r w:rsidR="00637A9D">
        <w:t>.</w:t>
      </w:r>
    </w:p>
    <w:p w14:paraId="4A5FC321" w14:textId="77777777" w:rsidR="00637A9D" w:rsidRPr="00BA4F96" w:rsidRDefault="00637A9D" w:rsidP="002B70B6"/>
    <w:p w14:paraId="614E7C55" w14:textId="77777777" w:rsidR="00BA7AA4" w:rsidRPr="005E018B" w:rsidRDefault="00BA7AA4" w:rsidP="002B70B6">
      <w:pPr>
        <w:rPr>
          <w:u w:val="single"/>
        </w:rPr>
      </w:pPr>
    </w:p>
    <w:p w14:paraId="70A2981A" w14:textId="23AEDAA3" w:rsidR="005A2099" w:rsidRDefault="005A2099" w:rsidP="002B70B6">
      <w:pPr>
        <w:pStyle w:val="Heading1"/>
        <w:spacing w:line="360" w:lineRule="auto"/>
      </w:pPr>
      <w:bookmarkStart w:id="65" w:name="_Toc171084317"/>
      <w:r>
        <w:lastRenderedPageBreak/>
        <w:t>Desenvolvimento</w:t>
      </w:r>
      <w:bookmarkEnd w:id="65"/>
    </w:p>
    <w:p w14:paraId="7AA1AB97" w14:textId="76B04A01" w:rsidR="00285101" w:rsidRPr="002C7987" w:rsidRDefault="00D229B0" w:rsidP="002B70B6">
      <w:pPr>
        <w:pStyle w:val="Heading2"/>
        <w:spacing w:line="360" w:lineRule="auto"/>
      </w:pPr>
      <w:r>
        <w:t> </w:t>
      </w:r>
      <w:bookmarkStart w:id="66" w:name="_Toc171084318"/>
      <w:proofErr w:type="spellStart"/>
      <w:r w:rsidR="00175BE8" w:rsidRPr="002C7987">
        <w:t>Unity</w:t>
      </w:r>
      <w:bookmarkEnd w:id="66"/>
      <w:proofErr w:type="spellEnd"/>
    </w:p>
    <w:p w14:paraId="0CC70F94" w14:textId="15D47AF1" w:rsidR="00FD1A45" w:rsidRPr="00FD1A45" w:rsidRDefault="00FD1A45" w:rsidP="002B70B6">
      <w:r>
        <w:t xml:space="preserve">O </w:t>
      </w:r>
      <w:r w:rsidR="0070105A">
        <w:t>projeto</w:t>
      </w:r>
      <w:r>
        <w:t xml:space="preserve"> foi implementado utilizando o </w:t>
      </w:r>
      <w:r w:rsidR="002E081E">
        <w:t xml:space="preserve">motor de jogo do </w:t>
      </w:r>
      <w:proofErr w:type="spellStart"/>
      <w:r w:rsidRPr="0070105A">
        <w:t>Unity</w:t>
      </w:r>
      <w:proofErr w:type="spellEnd"/>
      <w:r>
        <w:t>, aproveitando as suas ferramentas para criar os ambientes interativos. A lógica do jogo e as suas funcionalidades foram implementadas através de scripts em C#, garantido um comportamento dinâmico e responsivo.</w:t>
      </w:r>
    </w:p>
    <w:p w14:paraId="33F3376C" w14:textId="61FE6315" w:rsidR="00285101" w:rsidRDefault="00175BE8" w:rsidP="002B70B6">
      <w:pPr>
        <w:pStyle w:val="Heading3"/>
        <w:spacing w:line="360" w:lineRule="auto"/>
      </w:pPr>
      <w:bookmarkStart w:id="67" w:name="_Toc171084319"/>
      <w:r>
        <w:t>Recursos</w:t>
      </w:r>
      <w:bookmarkEnd w:id="67"/>
    </w:p>
    <w:p w14:paraId="2DC3147B" w14:textId="784F3592" w:rsidR="001861DB" w:rsidRDefault="0070105A" w:rsidP="002B70B6">
      <w:r>
        <w:t xml:space="preserve">No que respeita aos </w:t>
      </w:r>
      <w:r w:rsidR="00FD1A45">
        <w:t xml:space="preserve">recursos é importante mencionar a vasta documentação existente sobre o </w:t>
      </w:r>
      <w:proofErr w:type="spellStart"/>
      <w:r w:rsidR="00FD1A45" w:rsidRPr="0070105A">
        <w:t>Unity</w:t>
      </w:r>
      <w:proofErr w:type="spellEnd"/>
      <w:r w:rsidR="00FD1A45">
        <w:t xml:space="preserve"> assim como, os vários cursos de aprendizagem disponibilizados no </w:t>
      </w:r>
      <w:proofErr w:type="spellStart"/>
      <w:r w:rsidR="00FD1A45" w:rsidRPr="0070105A">
        <w:t>Unity</w:t>
      </w:r>
      <w:proofErr w:type="spellEnd"/>
      <w:r w:rsidR="00FD1A45" w:rsidRPr="0070105A">
        <w:t xml:space="preserve"> </w:t>
      </w:r>
      <w:proofErr w:type="spellStart"/>
      <w:r w:rsidR="00FD1A45" w:rsidRPr="0070105A">
        <w:t>Learn</w:t>
      </w:r>
      <w:proofErr w:type="spellEnd"/>
      <w:r w:rsidR="009F543B">
        <w:t xml:space="preserve"> </w:t>
      </w:r>
      <w:r w:rsidR="009F543B">
        <w:fldChar w:fldCharType="begin"/>
      </w:r>
      <w:r w:rsidR="009F543B">
        <w:instrText xml:space="preserve"> ADDIN ZOTERO_ITEM CSL_CITATION {"citationID":"nABrdbs3","properties":{"formattedCitation":"[29]","plainCitation":"[29]","noteIndex":0},"citationItems":[{"id":68,"uris":["http://zotero.org/users/local/kY0Zrcz1/items/UY94XU9D"],"itemData":{"id":68,"type":"webpage","title":"Learn game development with Unity | Courses &amp; tutorials in game design, VR, AR, &amp; Real-time 3D | Unity Learn","URL":"https://learn.unity.com/","accessed":{"date-parts":[["2024",7,5]]}}}],"schema":"https://github.com/citation-style-language/schema/raw/master/csl-citation.json"} </w:instrText>
      </w:r>
      <w:r w:rsidR="009F543B">
        <w:fldChar w:fldCharType="separate"/>
      </w:r>
      <w:r w:rsidR="009F543B">
        <w:rPr>
          <w:noProof/>
        </w:rPr>
        <w:t>[29]</w:t>
      </w:r>
      <w:r w:rsidR="009F543B">
        <w:fldChar w:fldCharType="end"/>
      </w:r>
      <w:r w:rsidR="00FD1A45">
        <w:t xml:space="preserve">. Para além destes, temos ainda, a </w:t>
      </w:r>
      <w:proofErr w:type="spellStart"/>
      <w:r w:rsidR="00FD1A45" w:rsidRPr="0070105A">
        <w:t>Unity</w:t>
      </w:r>
      <w:proofErr w:type="spellEnd"/>
      <w:r w:rsidR="00FD1A45" w:rsidRPr="0070105A">
        <w:t xml:space="preserve"> </w:t>
      </w:r>
      <w:proofErr w:type="spellStart"/>
      <w:r w:rsidR="00FD1A45" w:rsidRPr="0070105A">
        <w:t>Asset</w:t>
      </w:r>
      <w:proofErr w:type="spellEnd"/>
      <w:r w:rsidR="00FD1A45" w:rsidRPr="0070105A">
        <w:t xml:space="preserve"> </w:t>
      </w:r>
      <w:proofErr w:type="spellStart"/>
      <w:r w:rsidR="00FD1A45" w:rsidRPr="0070105A">
        <w:t>Store</w:t>
      </w:r>
      <w:proofErr w:type="spellEnd"/>
      <w:r w:rsidR="009F543B">
        <w:t xml:space="preserve"> </w:t>
      </w:r>
      <w:r w:rsidR="009F543B">
        <w:fldChar w:fldCharType="begin"/>
      </w:r>
      <w:r w:rsidR="009F543B">
        <w:instrText xml:space="preserve"> ADDIN ZOTERO_ITEM CSL_CITATION {"citationID":"LqgFCRXv","properties":{"formattedCitation":"[30]","plainCitation":"[30]","noteIndex":0},"citationItems":[{"id":70,"uris":["http://zotero.org/users/local/kY0Zrcz1/items/RG226VBK"],"itemData":{"id":70,"type":"webpage","title":"Unity Asset Store - The Best Assets for Game Making","URL":"https://assetstore.unity.com/","accessed":{"date-parts":[["2024",7,5]]}}}],"schema":"https://github.com/citation-style-language/schema/raw/master/csl-citation.json"} </w:instrText>
      </w:r>
      <w:r w:rsidR="009F543B">
        <w:fldChar w:fldCharType="separate"/>
      </w:r>
      <w:r w:rsidR="009F543B">
        <w:rPr>
          <w:noProof/>
        </w:rPr>
        <w:t>[30]</w:t>
      </w:r>
      <w:r w:rsidR="009F543B">
        <w:fldChar w:fldCharType="end"/>
      </w:r>
      <w:r w:rsidR="00FD1A45">
        <w:t>, um local onde se pode</w:t>
      </w:r>
      <w:r>
        <w:t>m</w:t>
      </w:r>
      <w:r w:rsidR="00FD1A45">
        <w:t xml:space="preserve"> adquirir recursos, grátis ou pagos, </w:t>
      </w:r>
      <w:r>
        <w:t xml:space="preserve">tais </w:t>
      </w:r>
      <w:r w:rsidR="00FD1A45">
        <w:t xml:space="preserve">como ferramentas, </w:t>
      </w:r>
      <w:proofErr w:type="spellStart"/>
      <w:r w:rsidR="00FD1A45" w:rsidRPr="00BB6A8A">
        <w:rPr>
          <w:i/>
          <w:iCs/>
        </w:rPr>
        <w:t>add-ons</w:t>
      </w:r>
      <w:proofErr w:type="spellEnd"/>
      <w:r w:rsidR="00FD1A45">
        <w:t xml:space="preserve">, modelos em duas e três dimensões, texturas, áudios, entres outros. </w:t>
      </w:r>
      <w:r>
        <w:t>Importa</w:t>
      </w:r>
      <w:r w:rsidR="00FD1A45">
        <w:t xml:space="preserve"> realçar, ainda, a existência de outros recursos </w:t>
      </w:r>
      <w:r w:rsidR="00FD1A45" w:rsidRPr="007C4FBA">
        <w:rPr>
          <w:i/>
          <w:iCs/>
        </w:rPr>
        <w:t>online</w:t>
      </w:r>
      <w:r w:rsidR="00FD1A45">
        <w:t xml:space="preserve"> fornecidos por outros utilizadores do </w:t>
      </w:r>
      <w:proofErr w:type="spellStart"/>
      <w:r w:rsidR="00FD1A45" w:rsidRPr="0070105A">
        <w:t>Unity</w:t>
      </w:r>
      <w:proofErr w:type="spellEnd"/>
      <w:r w:rsidR="001861DB">
        <w:t xml:space="preserve">. </w:t>
      </w:r>
    </w:p>
    <w:p w14:paraId="6B064819" w14:textId="3FD5D870" w:rsidR="00FD1A45" w:rsidRPr="00FD1A45" w:rsidRDefault="001861DB" w:rsidP="002B70B6">
      <w:r>
        <w:t xml:space="preserve">Por fim, releva mencionar as fichas introdutórias ao motor de jogo </w:t>
      </w:r>
      <w:proofErr w:type="spellStart"/>
      <w:r>
        <w:t>Unity</w:t>
      </w:r>
      <w:proofErr w:type="spellEnd"/>
      <w:r>
        <w:t>, disponibilizadas pelo Professor Doutor Roberto Ribeiro,</w:t>
      </w:r>
      <w:r w:rsidR="00FD1A45">
        <w:t xml:space="preserve"> e a ajuda fornecida </w:t>
      </w:r>
      <w:r>
        <w:t xml:space="preserve">pelo </w:t>
      </w:r>
      <w:r w:rsidRPr="001861DB">
        <w:t>mesmo</w:t>
      </w:r>
      <w:r>
        <w:t xml:space="preserve"> </w:t>
      </w:r>
      <w:r w:rsidR="00FD1A45">
        <w:t xml:space="preserve">e pela </w:t>
      </w:r>
      <w:r w:rsidR="00EE0C84">
        <w:t>P</w:t>
      </w:r>
      <w:r w:rsidR="00FD1A45">
        <w:t>rofessora Doutora Anabela Marto</w:t>
      </w:r>
      <w:r>
        <w:t>,</w:t>
      </w:r>
      <w:r w:rsidR="00FD1A45">
        <w:t xml:space="preserve"> que sempre se mostraram disponíveis para oferecer sugestões e esclarecer qualquer dúvida que surgisse ao longo do desenvolvimento do </w:t>
      </w:r>
      <w:r w:rsidR="0016412A">
        <w:t>jogo</w:t>
      </w:r>
      <w:r w:rsidR="00FD1A45">
        <w:t>.</w:t>
      </w:r>
    </w:p>
    <w:p w14:paraId="383C21B0" w14:textId="75BD44D7" w:rsidR="00A70E87" w:rsidRDefault="00E12DC6" w:rsidP="002B70B6">
      <w:pPr>
        <w:pStyle w:val="Heading3"/>
        <w:spacing w:line="360" w:lineRule="auto"/>
      </w:pPr>
      <w:bookmarkStart w:id="68" w:name="_Toc171084320"/>
      <w:r>
        <w:t>Editor</w:t>
      </w:r>
      <w:bookmarkEnd w:id="68"/>
    </w:p>
    <w:p w14:paraId="64C92B19" w14:textId="2F624C13" w:rsidR="00B313DB" w:rsidRDefault="00B313DB" w:rsidP="002B70B6">
      <w:r>
        <w:t xml:space="preserve">O editor </w:t>
      </w:r>
      <w:proofErr w:type="spellStart"/>
      <w:r w:rsidRPr="00C573AE">
        <w:t>Unity</w:t>
      </w:r>
      <w:proofErr w:type="spellEnd"/>
      <w:r>
        <w:t xml:space="preserve"> </w:t>
      </w:r>
      <w:r w:rsidR="00C573AE">
        <w:t>foi a plataforma escolhida para o desenvolvimento do jogo</w:t>
      </w:r>
      <w:r>
        <w:t xml:space="preserve">. Este têm várias funcionalidades sendo as mais relevantes: a hierarquia de objetos na cena (1), a janela de interação com a cena (2), o </w:t>
      </w:r>
      <w:proofErr w:type="spellStart"/>
      <w:r w:rsidR="00442A77">
        <w:rPr>
          <w:i/>
          <w:iCs/>
        </w:rPr>
        <w:t>I</w:t>
      </w:r>
      <w:r w:rsidRPr="00F40E0D">
        <w:rPr>
          <w:i/>
          <w:iCs/>
        </w:rPr>
        <w:t>nspector</w:t>
      </w:r>
      <w:proofErr w:type="spellEnd"/>
      <w:r>
        <w:t xml:space="preserve"> onde se pode editar diversos parâmetros sobre cada objeto</w:t>
      </w:r>
      <w:r w:rsidR="00175DC4">
        <w:t xml:space="preserve"> (3)</w:t>
      </w:r>
      <w:r>
        <w:t xml:space="preserve"> e o sistema de acesso a ficheiros (4).</w:t>
      </w:r>
    </w:p>
    <w:p w14:paraId="278549D3" w14:textId="0F2779AC" w:rsidR="001D0C3D" w:rsidRDefault="001D0C3D" w:rsidP="001D0C3D">
      <w:pPr>
        <w:keepNext/>
      </w:pPr>
      <w:r>
        <w:lastRenderedPageBreak/>
        <w:tab/>
        <w:t xml:space="preserve">Na Figura 10 é demonstrado o ambiente de desenvolvimento do </w:t>
      </w:r>
      <w:proofErr w:type="spellStart"/>
      <w:r>
        <w:t>Unity</w:t>
      </w:r>
      <w:proofErr w:type="spellEnd"/>
      <w:r>
        <w:t>, divido por 4 secções.</w:t>
      </w:r>
    </w:p>
    <w:p w14:paraId="50490A75" w14:textId="290E5FFE" w:rsidR="004E4532" w:rsidRDefault="00B313DB" w:rsidP="002C7987">
      <w:pPr>
        <w:keepNext/>
        <w:jc w:val="center"/>
      </w:pPr>
      <w:r>
        <w:rPr>
          <w:noProof/>
        </w:rPr>
        <w:drawing>
          <wp:inline distT="0" distB="0" distL="0" distR="0" wp14:anchorId="62158B87" wp14:editId="61504833">
            <wp:extent cx="5396459" cy="3186164"/>
            <wp:effectExtent l="0" t="0" r="1270" b="1905"/>
            <wp:docPr id="8017806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780626" name="Picture 1" descr="A screenshot of a compute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8001" cy="3240212"/>
                    </a:xfrm>
                    <a:prstGeom prst="rect">
                      <a:avLst/>
                    </a:prstGeom>
                  </pic:spPr>
                </pic:pic>
              </a:graphicData>
            </a:graphic>
          </wp:inline>
        </w:drawing>
      </w:r>
    </w:p>
    <w:p w14:paraId="06181423" w14:textId="15476512" w:rsidR="00B313DB" w:rsidRDefault="004E4532" w:rsidP="002B70B6">
      <w:pPr>
        <w:pStyle w:val="Caption"/>
        <w:spacing w:line="360" w:lineRule="auto"/>
      </w:pPr>
      <w:bookmarkStart w:id="69" w:name="_Toc171084361"/>
      <w:r>
        <w:t xml:space="preserve">Figura </w:t>
      </w:r>
      <w:r>
        <w:fldChar w:fldCharType="begin"/>
      </w:r>
      <w:r>
        <w:instrText xml:space="preserve"> SEQ Figura \* ARABIC </w:instrText>
      </w:r>
      <w:r>
        <w:fldChar w:fldCharType="separate"/>
      </w:r>
      <w:r w:rsidR="001877DF">
        <w:rPr>
          <w:noProof/>
        </w:rPr>
        <w:t>10</w:t>
      </w:r>
      <w:r>
        <w:fldChar w:fldCharType="end"/>
      </w:r>
      <w:r>
        <w:t xml:space="preserve"> </w:t>
      </w:r>
      <w:r w:rsidRPr="008C6D43">
        <w:rPr>
          <w:b w:val="0"/>
          <w:bCs/>
        </w:rPr>
        <w:t xml:space="preserve">- Editor </w:t>
      </w:r>
      <w:proofErr w:type="spellStart"/>
      <w:r w:rsidRPr="008C6D43">
        <w:rPr>
          <w:b w:val="0"/>
          <w:bCs/>
        </w:rPr>
        <w:t>Unity</w:t>
      </w:r>
      <w:bookmarkEnd w:id="69"/>
      <w:proofErr w:type="spellEnd"/>
    </w:p>
    <w:p w14:paraId="17015880" w14:textId="5F35A96F" w:rsidR="00B313DB" w:rsidRPr="00B313DB" w:rsidRDefault="00B313DB" w:rsidP="002B70B6">
      <w:r>
        <w:t>A</w:t>
      </w:r>
      <w:r w:rsidR="00AE4D6E">
        <w:t xml:space="preserve"> </w:t>
      </w:r>
      <w:r w:rsidR="00760311">
        <w:t>título</w:t>
      </w:r>
      <w:r w:rsidR="00AE4D6E">
        <w:t xml:space="preserve"> de clarificação, a</w:t>
      </w:r>
      <w:r>
        <w:t xml:space="preserve">o clicar num dos objetos da cena na hierarquia a sua informação vai aparecer no </w:t>
      </w:r>
      <w:proofErr w:type="spellStart"/>
      <w:r w:rsidR="00760311">
        <w:rPr>
          <w:i/>
          <w:iCs/>
        </w:rPr>
        <w:t>I</w:t>
      </w:r>
      <w:r w:rsidRPr="008B1AFD">
        <w:rPr>
          <w:i/>
          <w:iCs/>
        </w:rPr>
        <w:t>nspector</w:t>
      </w:r>
      <w:proofErr w:type="spellEnd"/>
      <w:r>
        <w:t xml:space="preserve">, local onde é possível ver e editar vários parâmetros </w:t>
      </w:r>
      <w:r w:rsidR="00760311">
        <w:t>do objeto</w:t>
      </w:r>
      <w:r>
        <w:t>. Aqui</w:t>
      </w:r>
      <w:r w:rsidR="00760311">
        <w:t xml:space="preserve"> é</w:t>
      </w:r>
      <w:r>
        <w:t xml:space="preserve">, também, possível adicionar componentes ao objeto tais como </w:t>
      </w:r>
      <w:r w:rsidRPr="008B1AFD">
        <w:rPr>
          <w:i/>
          <w:iCs/>
        </w:rPr>
        <w:t>scripts</w:t>
      </w:r>
      <w:r w:rsidRPr="008B1AFD">
        <w:t>,</w:t>
      </w:r>
      <w:r>
        <w:rPr>
          <w:i/>
          <w:iCs/>
        </w:rPr>
        <w:t xml:space="preserve"> </w:t>
      </w:r>
      <w:r>
        <w:t>que permitem controlar o objeto</w:t>
      </w:r>
      <w:r w:rsidR="00760311">
        <w:t>,</w:t>
      </w:r>
      <w:r>
        <w:t xml:space="preserve"> enquanto o jogo corre</w:t>
      </w:r>
      <w:r w:rsidR="00760311">
        <w:t>;</w:t>
      </w:r>
      <w:r>
        <w:t xml:space="preserve"> física, como </w:t>
      </w:r>
      <w:proofErr w:type="spellStart"/>
      <w:r w:rsidRPr="008D362E">
        <w:rPr>
          <w:i/>
          <w:iCs/>
        </w:rPr>
        <w:t>Rigidbody</w:t>
      </w:r>
      <w:proofErr w:type="spellEnd"/>
      <w:r w:rsidR="00760311">
        <w:t>;</w:t>
      </w:r>
      <w:r>
        <w:t xml:space="preserve"> colisões, como o </w:t>
      </w:r>
      <w:proofErr w:type="spellStart"/>
      <w:r w:rsidRPr="00760311">
        <w:rPr>
          <w:i/>
          <w:iCs/>
        </w:rPr>
        <w:t>BoxCollider</w:t>
      </w:r>
      <w:proofErr w:type="spellEnd"/>
      <w:r>
        <w:t xml:space="preserve">, entre vários outros. </w:t>
      </w:r>
      <w:r w:rsidR="00760311">
        <w:t>A este respeito, releva, ainda, mencionar</w:t>
      </w:r>
      <w:r>
        <w:t xml:space="preserve"> que é possível ter variáveis de um script no </w:t>
      </w:r>
      <w:proofErr w:type="spellStart"/>
      <w:r w:rsidR="00760311" w:rsidRPr="00760311">
        <w:rPr>
          <w:i/>
          <w:iCs/>
        </w:rPr>
        <w:t>I</w:t>
      </w:r>
      <w:r w:rsidRPr="00760311">
        <w:rPr>
          <w:i/>
          <w:iCs/>
        </w:rPr>
        <w:t>nspector</w:t>
      </w:r>
      <w:proofErr w:type="spellEnd"/>
      <w:r>
        <w:t xml:space="preserve"> utilizando o atributo </w:t>
      </w:r>
      <w:proofErr w:type="spellStart"/>
      <w:r w:rsidRPr="00760311">
        <w:rPr>
          <w:i/>
          <w:iCs/>
        </w:rPr>
        <w:t>SerializeField</w:t>
      </w:r>
      <w:proofErr w:type="spellEnd"/>
      <w:r>
        <w:t xml:space="preserve"> aquando da declaração destas.</w:t>
      </w:r>
    </w:p>
    <w:p w14:paraId="186272EF" w14:textId="25FB7B04" w:rsidR="00E12DC6" w:rsidRPr="008D362E" w:rsidRDefault="00B55FC6" w:rsidP="002B70B6">
      <w:pPr>
        <w:pStyle w:val="Heading3"/>
        <w:spacing w:line="360" w:lineRule="auto"/>
        <w:rPr>
          <w:i/>
          <w:iCs/>
        </w:rPr>
      </w:pPr>
      <w:bookmarkStart w:id="70" w:name="_Toc171084321"/>
      <w:r w:rsidRPr="008D362E">
        <w:rPr>
          <w:i/>
          <w:iCs/>
        </w:rPr>
        <w:t>Packages</w:t>
      </w:r>
      <w:bookmarkEnd w:id="70"/>
    </w:p>
    <w:p w14:paraId="4DDFCBDF" w14:textId="18A83715" w:rsidR="00671EFF" w:rsidRDefault="00671EFF" w:rsidP="002B70B6">
      <w:r>
        <w:t xml:space="preserve">Umas das funcionalidades </w:t>
      </w:r>
      <w:r w:rsidR="00760311">
        <w:t xml:space="preserve">mais </w:t>
      </w:r>
      <w:r w:rsidR="0016412A">
        <w:t>importantes</w:t>
      </w:r>
      <w:r>
        <w:t xml:space="preserve"> da plataforma </w:t>
      </w:r>
      <w:proofErr w:type="spellStart"/>
      <w:r w:rsidRPr="00760311">
        <w:t>Unity</w:t>
      </w:r>
      <w:proofErr w:type="spellEnd"/>
      <w:r>
        <w:t xml:space="preserve"> é a sua capacidade de importar e exportar </w:t>
      </w:r>
      <w:r w:rsidRPr="00036DF3">
        <w:rPr>
          <w:i/>
          <w:iCs/>
        </w:rPr>
        <w:t>packages</w:t>
      </w:r>
      <w:r>
        <w:t xml:space="preserve">, </w:t>
      </w:r>
      <w:r w:rsidR="005E6D37">
        <w:t>processo este</w:t>
      </w:r>
      <w:r>
        <w:t xml:space="preserve"> efetuado pelo </w:t>
      </w:r>
      <w:proofErr w:type="spellStart"/>
      <w:r w:rsidRPr="00760311">
        <w:t>Unity</w:t>
      </w:r>
      <w:proofErr w:type="spellEnd"/>
      <w:r w:rsidRPr="00760311">
        <w:t xml:space="preserve"> Package Manager</w:t>
      </w:r>
      <w:r>
        <w:t xml:space="preserve">, o sistema oficial de gestão de </w:t>
      </w:r>
      <w:r w:rsidRPr="002073EC">
        <w:rPr>
          <w:i/>
          <w:iCs/>
        </w:rPr>
        <w:t>packages</w:t>
      </w:r>
      <w:r>
        <w:t xml:space="preserve"> do </w:t>
      </w:r>
      <w:proofErr w:type="spellStart"/>
      <w:r w:rsidRPr="00760311">
        <w:t>Unity</w:t>
      </w:r>
      <w:proofErr w:type="spellEnd"/>
      <w:r w:rsidR="009F543B">
        <w:t xml:space="preserve"> </w:t>
      </w:r>
      <w:r w:rsidR="009F543B">
        <w:fldChar w:fldCharType="begin"/>
      </w:r>
      <w:r w:rsidR="009F543B">
        <w:instrText xml:space="preserve"> ADDIN ZOTERO_ITEM CSL_CITATION {"citationID":"GwGMpgUL","properties":{"formattedCitation":"[31]","plainCitation":"[31]","noteIndex":0},"citationItems":[{"id":72,"uris":["http://zotero.org/users/local/kY0Zrcz1/items/WW56TF8T"],"itemData":{"id":72,"type":"webpage","language":"en","title":"Unity - Manual: Unity's Package Manager","title-short":"Unity - Manual","URL":"https://docs.unity3d.com/Manual/Packages.html","author":[{"family":"Technologies","given":"Unity"}],"accessed":{"date-parts":[["2024",7,5]]}}}],"schema":"https://github.com/citation-style-language/schema/raw/master/csl-citation.json"} </w:instrText>
      </w:r>
      <w:r w:rsidR="009F543B">
        <w:fldChar w:fldCharType="separate"/>
      </w:r>
      <w:r w:rsidR="009F543B">
        <w:rPr>
          <w:noProof/>
        </w:rPr>
        <w:t>[31]</w:t>
      </w:r>
      <w:r w:rsidR="009F543B">
        <w:fldChar w:fldCharType="end"/>
      </w:r>
      <w:r>
        <w:t xml:space="preserve">. Através da utilização deste recurso, é possível encontrar e partilhar pacotes de elementos de desenvolvimento por toda a comunidade do </w:t>
      </w:r>
      <w:proofErr w:type="spellStart"/>
      <w:r w:rsidRPr="00760311">
        <w:t>Unity</w:t>
      </w:r>
      <w:proofErr w:type="spellEnd"/>
      <w:r>
        <w:t xml:space="preserve">. Para </w:t>
      </w:r>
      <w:r w:rsidR="005E6D37">
        <w:t>recorrer a</w:t>
      </w:r>
      <w:r>
        <w:t xml:space="preserve"> esta ferramenta, o utilizador necessita, </w:t>
      </w:r>
      <w:r w:rsidR="005E6D37">
        <w:t>numa primeira instância, de</w:t>
      </w:r>
      <w:r>
        <w:t xml:space="preserve"> encontrar e subscrever um package na </w:t>
      </w:r>
      <w:proofErr w:type="spellStart"/>
      <w:r w:rsidRPr="00760311">
        <w:t>Unity</w:t>
      </w:r>
      <w:proofErr w:type="spellEnd"/>
      <w:r w:rsidRPr="00760311">
        <w:t xml:space="preserve"> </w:t>
      </w:r>
      <w:proofErr w:type="spellStart"/>
      <w:r w:rsidRPr="00760311">
        <w:t>Asset</w:t>
      </w:r>
      <w:proofErr w:type="spellEnd"/>
      <w:r w:rsidRPr="00760311">
        <w:t xml:space="preserve"> </w:t>
      </w:r>
      <w:proofErr w:type="spellStart"/>
      <w:r w:rsidRPr="00760311">
        <w:t>Store</w:t>
      </w:r>
      <w:proofErr w:type="spellEnd"/>
      <w:r>
        <w:t xml:space="preserve">. </w:t>
      </w:r>
      <w:r w:rsidR="005E6D37">
        <w:t>Posteriormente,</w:t>
      </w:r>
      <w:r>
        <w:t xml:space="preserve"> este terá de </w:t>
      </w:r>
      <w:r w:rsidR="005E6D37">
        <w:t>selecionar a</w:t>
      </w:r>
      <w:r>
        <w:t xml:space="preserve"> opção </w:t>
      </w:r>
      <w:r w:rsidRPr="00036DF3">
        <w:rPr>
          <w:i/>
          <w:iCs/>
        </w:rPr>
        <w:t>Package Manager</w:t>
      </w:r>
      <w:r>
        <w:t xml:space="preserve">, dentro do separador </w:t>
      </w:r>
      <w:proofErr w:type="spellStart"/>
      <w:r w:rsidRPr="00036DF3">
        <w:rPr>
          <w:i/>
          <w:iCs/>
        </w:rPr>
        <w:t>Window</w:t>
      </w:r>
      <w:proofErr w:type="spellEnd"/>
      <w:r>
        <w:t xml:space="preserve"> do editor para importar </w:t>
      </w:r>
      <w:r>
        <w:lastRenderedPageBreak/>
        <w:t xml:space="preserve">o pacote que subscreveu. </w:t>
      </w:r>
      <w:r w:rsidR="00103ADF">
        <w:t xml:space="preserve">Findo </w:t>
      </w:r>
      <w:r>
        <w:t xml:space="preserve">este processo, os elementos importados são disponibilizados nos </w:t>
      </w:r>
      <w:proofErr w:type="spellStart"/>
      <w:r w:rsidRPr="007C4FAC">
        <w:rPr>
          <w:i/>
          <w:iCs/>
        </w:rPr>
        <w:t>Assets</w:t>
      </w:r>
      <w:proofErr w:type="spellEnd"/>
      <w:r>
        <w:t xml:space="preserve"> do projeto para a sua utilização no desenvolvimento do jogo.</w:t>
      </w:r>
    </w:p>
    <w:p w14:paraId="34FDC64A" w14:textId="1E617C4F" w:rsidR="00D87B1F" w:rsidRDefault="00D87B1F" w:rsidP="002B70B6">
      <w:r>
        <w:t xml:space="preserve">Na Figura 11 é demonstrado o </w:t>
      </w:r>
      <w:r w:rsidRPr="00D87B1F">
        <w:rPr>
          <w:i/>
          <w:iCs/>
        </w:rPr>
        <w:t>Package Manager</w:t>
      </w:r>
      <w:r>
        <w:t xml:space="preserve"> presente no editor </w:t>
      </w:r>
      <w:proofErr w:type="spellStart"/>
      <w:r>
        <w:t>Unity</w:t>
      </w:r>
      <w:proofErr w:type="spellEnd"/>
      <w:r>
        <w:t>.</w:t>
      </w:r>
    </w:p>
    <w:p w14:paraId="60D79FBD" w14:textId="77777777" w:rsidR="004E4532" w:rsidRDefault="00D229B0" w:rsidP="00EA264E">
      <w:pPr>
        <w:keepNext/>
        <w:jc w:val="center"/>
      </w:pPr>
      <w:r>
        <w:rPr>
          <w:noProof/>
        </w:rPr>
        <w:drawing>
          <wp:inline distT="0" distB="0" distL="0" distR="0" wp14:anchorId="00E8CF1B" wp14:editId="26322FD9">
            <wp:extent cx="4669436" cy="3480157"/>
            <wp:effectExtent l="0" t="0" r="4445" b="0"/>
            <wp:docPr id="1680851197"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851197" name="Picture 3" descr="A screenshot of a computer&#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86737" cy="3493051"/>
                    </a:xfrm>
                    <a:prstGeom prst="rect">
                      <a:avLst/>
                    </a:prstGeom>
                  </pic:spPr>
                </pic:pic>
              </a:graphicData>
            </a:graphic>
          </wp:inline>
        </w:drawing>
      </w:r>
    </w:p>
    <w:p w14:paraId="3DFD4DFE" w14:textId="087DD11E" w:rsidR="00D229B0" w:rsidRDefault="004E4532" w:rsidP="002B70B6">
      <w:pPr>
        <w:pStyle w:val="Caption"/>
        <w:spacing w:line="360" w:lineRule="auto"/>
      </w:pPr>
      <w:bookmarkStart w:id="71" w:name="_Toc171084362"/>
      <w:r>
        <w:t xml:space="preserve">Figura </w:t>
      </w:r>
      <w:r>
        <w:fldChar w:fldCharType="begin"/>
      </w:r>
      <w:r>
        <w:instrText xml:space="preserve"> SEQ Figura \* ARABIC </w:instrText>
      </w:r>
      <w:r>
        <w:fldChar w:fldCharType="separate"/>
      </w:r>
      <w:r w:rsidR="001877DF">
        <w:rPr>
          <w:noProof/>
        </w:rPr>
        <w:t>11</w:t>
      </w:r>
      <w:r>
        <w:fldChar w:fldCharType="end"/>
      </w:r>
      <w:r>
        <w:t xml:space="preserve"> </w:t>
      </w:r>
      <w:r w:rsidRPr="00EA264E">
        <w:rPr>
          <w:b w:val="0"/>
          <w:bCs/>
        </w:rPr>
        <w:t xml:space="preserve">- </w:t>
      </w:r>
      <w:r w:rsidRPr="00EA264E">
        <w:rPr>
          <w:b w:val="0"/>
          <w:bCs/>
          <w:i/>
          <w:iCs w:val="0"/>
        </w:rPr>
        <w:t xml:space="preserve">Package Manager </w:t>
      </w:r>
      <w:proofErr w:type="spellStart"/>
      <w:r w:rsidRPr="00EA264E">
        <w:rPr>
          <w:b w:val="0"/>
          <w:bCs/>
          <w:i/>
          <w:iCs w:val="0"/>
        </w:rPr>
        <w:t>Window</w:t>
      </w:r>
      <w:bookmarkEnd w:id="71"/>
      <w:proofErr w:type="spellEnd"/>
    </w:p>
    <w:p w14:paraId="01CAD809" w14:textId="448F5945" w:rsidR="00E15B15" w:rsidRPr="008D362E" w:rsidRDefault="00E15B15" w:rsidP="002B70B6">
      <w:pPr>
        <w:pStyle w:val="Heading3"/>
        <w:spacing w:line="360" w:lineRule="auto"/>
        <w:rPr>
          <w:i/>
          <w:iCs/>
        </w:rPr>
      </w:pPr>
      <w:bookmarkStart w:id="72" w:name="_Toc171084322"/>
      <w:proofErr w:type="spellStart"/>
      <w:r w:rsidRPr="008D362E">
        <w:rPr>
          <w:i/>
          <w:iCs/>
        </w:rPr>
        <w:t>Scenes</w:t>
      </w:r>
      <w:bookmarkEnd w:id="72"/>
      <w:proofErr w:type="spellEnd"/>
    </w:p>
    <w:p w14:paraId="17F80AA8" w14:textId="3A585E2C" w:rsidR="00E15B15" w:rsidRDefault="00E15B15" w:rsidP="002B70B6">
      <w:r>
        <w:t>A ferrament</w:t>
      </w:r>
      <w:r w:rsidR="004832C6">
        <w:t>a</w:t>
      </w:r>
      <w:r>
        <w:t xml:space="preserve"> </w:t>
      </w:r>
      <w:proofErr w:type="spellStart"/>
      <w:r w:rsidRPr="004832C6">
        <w:t>Unity</w:t>
      </w:r>
      <w:proofErr w:type="spellEnd"/>
      <w:r>
        <w:t xml:space="preserve"> possui a capacidade de dividir várias etapas de um jogo em cenas </w:t>
      </w:r>
      <w:r w:rsidR="004832C6">
        <w:t>distintas, sendo que</w:t>
      </w:r>
      <w:r>
        <w:t xml:space="preserve"> </w:t>
      </w:r>
      <w:r w:rsidR="004832C6">
        <w:t>c</w:t>
      </w:r>
      <w:r>
        <w:t xml:space="preserve">ada cena tem um objetivo diferente das demais. </w:t>
      </w:r>
      <w:r w:rsidR="004832C6">
        <w:t>Esta é uma funcionalidade de extrema importância</w:t>
      </w:r>
      <w:r w:rsidR="000A7604">
        <w:t>, uma vez que</w:t>
      </w:r>
      <w:r>
        <w:t xml:space="preserve"> permite uma organização superior do projeto e</w:t>
      </w:r>
      <w:r w:rsidR="000A7604">
        <w:t xml:space="preserve"> resulta, consequentemente, num aumento da sua legibilidade,</w:t>
      </w:r>
      <w:r>
        <w:t xml:space="preserve"> </w:t>
      </w:r>
      <w:r w:rsidR="0016412A">
        <w:t>garant</w:t>
      </w:r>
      <w:r w:rsidR="000A7604">
        <w:t>indo</w:t>
      </w:r>
      <w:r>
        <w:t xml:space="preserve"> a </w:t>
      </w:r>
      <w:r w:rsidR="0016412A">
        <w:t xml:space="preserve">manutenção </w:t>
      </w:r>
      <w:r>
        <w:t>deste</w:t>
      </w:r>
      <w:r w:rsidR="000A7604">
        <w:t>,</w:t>
      </w:r>
      <w:r w:rsidR="0016412A">
        <w:t xml:space="preserve"> assim como facilitar futuras atualizações</w:t>
      </w:r>
      <w:r>
        <w:t>.</w:t>
      </w:r>
    </w:p>
    <w:p w14:paraId="73B8EA0E" w14:textId="070E23D0" w:rsidR="00E15B15" w:rsidRPr="00E15B15" w:rsidRDefault="00E15B15" w:rsidP="002B70B6">
      <w:r>
        <w:t xml:space="preserve">No caso </w:t>
      </w:r>
      <w:r w:rsidR="000A7604">
        <w:t>concreto,</w:t>
      </w:r>
      <w:r>
        <w:t xml:space="preserve"> foram utilizadas cinco </w:t>
      </w:r>
      <w:proofErr w:type="spellStart"/>
      <w:r w:rsidRPr="008F62F5">
        <w:rPr>
          <w:i/>
          <w:iCs/>
        </w:rPr>
        <w:t>scenes</w:t>
      </w:r>
      <w:proofErr w:type="spellEnd"/>
      <w:r>
        <w:t xml:space="preserve"> para dividir as etapas</w:t>
      </w:r>
      <w:r w:rsidR="000A7604">
        <w:t xml:space="preserve">, as </w:t>
      </w:r>
      <w:r>
        <w:t>designadas mais importantes do jogo.</w:t>
      </w:r>
    </w:p>
    <w:p w14:paraId="61FD9064" w14:textId="2CAACE78" w:rsidR="00FD1A45" w:rsidRDefault="00FD1A45" w:rsidP="002B70B6">
      <w:pPr>
        <w:pStyle w:val="Heading3"/>
        <w:spacing w:line="360" w:lineRule="auto"/>
      </w:pPr>
      <w:bookmarkStart w:id="73" w:name="_Toc171084323"/>
      <w:r>
        <w:t>Sistema de partículas</w:t>
      </w:r>
      <w:bookmarkEnd w:id="73"/>
    </w:p>
    <w:p w14:paraId="615FEBC8" w14:textId="409667D4" w:rsidR="00117B76" w:rsidRDefault="00117B76" w:rsidP="002B70B6">
      <w:r>
        <w:t xml:space="preserve">O sistema de partículas, disponibilizado pela plataforma </w:t>
      </w:r>
      <w:proofErr w:type="spellStart"/>
      <w:r w:rsidRPr="00103ADF">
        <w:t>Unity</w:t>
      </w:r>
      <w:proofErr w:type="spellEnd"/>
      <w:r>
        <w:t xml:space="preserve">, é uma componente que simula entidades como líquidos, nuvens e chamas através da geração e animação de um número elevado de imagens 2D, denominados de partículas. Estas partículas possuem vários </w:t>
      </w:r>
      <w:r>
        <w:lastRenderedPageBreak/>
        <w:t xml:space="preserve">campos que permitem a sua customização na janela </w:t>
      </w:r>
      <w:proofErr w:type="spellStart"/>
      <w:r w:rsidRPr="004D4E88">
        <w:rPr>
          <w:i/>
          <w:iCs/>
        </w:rPr>
        <w:t>Inspector</w:t>
      </w:r>
      <w:proofErr w:type="spellEnd"/>
      <w:r>
        <w:t xml:space="preserve">. </w:t>
      </w:r>
      <w:r w:rsidR="00103ADF">
        <w:t>Neste seguimento</w:t>
      </w:r>
      <w:r>
        <w:t xml:space="preserve">, </w:t>
      </w:r>
      <w:r w:rsidR="00103ADF">
        <w:t>releva</w:t>
      </w:r>
      <w:r>
        <w:t xml:space="preserve"> realçar que, este sistema permite a criação de todo o tipo de componentes que envolv</w:t>
      </w:r>
      <w:r w:rsidR="00103ADF">
        <w:t>a</w:t>
      </w:r>
      <w:r>
        <w:t>m partículas, como é o caso d</w:t>
      </w:r>
      <w:r w:rsidR="00103ADF">
        <w:t>os</w:t>
      </w:r>
      <w:r>
        <w:t xml:space="preserve"> </w:t>
      </w:r>
      <w:r w:rsidR="0016412A">
        <w:t>confetti</w:t>
      </w:r>
      <w:r w:rsidR="00D60C5E">
        <w:t>s</w:t>
      </w:r>
      <w:r w:rsidR="008F1DBC">
        <w:t xml:space="preserve">. Inclusive, no jogo desenvolvido esta foi uma das técnicas implementadas, detalhe que será explanado posteriormente, no subcapítulo 4.3. </w:t>
      </w:r>
      <w:r>
        <w:t xml:space="preserve">Para além </w:t>
      </w:r>
      <w:r w:rsidR="008F1DBC">
        <w:t>disso</w:t>
      </w:r>
      <w:r>
        <w:t>, o sistema em questão foi utilizado para elaboração da ilusão de folhas a cair de arbustos que se encontram a abanar</w:t>
      </w:r>
      <w:r w:rsidR="009F543B">
        <w:t xml:space="preserve"> </w:t>
      </w:r>
      <w:r w:rsidR="009F543B">
        <w:fldChar w:fldCharType="begin"/>
      </w:r>
      <w:r w:rsidR="009F543B">
        <w:instrText xml:space="preserve"> ADDIN ZOTERO_ITEM CSL_CITATION {"citationID":"lK6sgap5","properties":{"formattedCitation":"[32]","plainCitation":"[32]","noteIndex":0},"citationItems":[{"id":78,"uris":["http://zotero.org/users/local/kY0Zrcz1/items/ZFTBMNDN"],"itemData":{"id":78,"type":"webpage","language":"en","title":"Unity - Manual: Particle System","title-short":"Unity - Manual","URL":"https://docs.unity3d.com/Manual/class-ParticleSystem.html","author":[{"family":"Technologies","given":"Unity"}],"accessed":{"date-parts":[["2024",7,5]]}}}],"schema":"https://github.com/citation-style-language/schema/raw/master/csl-citation.json"} </w:instrText>
      </w:r>
      <w:r w:rsidR="009F543B">
        <w:fldChar w:fldCharType="separate"/>
      </w:r>
      <w:r w:rsidR="009F543B">
        <w:rPr>
          <w:noProof/>
        </w:rPr>
        <w:t>[32]</w:t>
      </w:r>
      <w:r w:rsidR="009F543B">
        <w:fldChar w:fldCharType="end"/>
      </w:r>
      <w:r>
        <w:t>.</w:t>
      </w:r>
    </w:p>
    <w:p w14:paraId="5872E575" w14:textId="7C99401A" w:rsidR="00117B76" w:rsidRPr="00117B76" w:rsidRDefault="00117B76" w:rsidP="002B70B6">
      <w:r>
        <w:t xml:space="preserve">Por fim, </w:t>
      </w:r>
      <w:r w:rsidR="008F1DBC">
        <w:t>importa</w:t>
      </w:r>
      <w:r>
        <w:t xml:space="preserve"> mencionar que este sistema requer capacidade por parte do </w:t>
      </w:r>
      <w:r w:rsidRPr="004D4E88">
        <w:rPr>
          <w:i/>
          <w:iCs/>
        </w:rPr>
        <w:t>hardware</w:t>
      </w:r>
      <w:r>
        <w:t xml:space="preserve"> do dispositivo para o seu correto funcionamento. Um dispositivo que não possua </w:t>
      </w:r>
      <w:r w:rsidRPr="008F1DBC">
        <w:rPr>
          <w:i/>
          <w:iCs/>
        </w:rPr>
        <w:t>hardware</w:t>
      </w:r>
      <w:r>
        <w:t xml:space="preserve"> suficiente para os requisitos do sistema de partículas vai ter como consequência um desempenho </w:t>
      </w:r>
      <w:r w:rsidR="0016412A">
        <w:t>substancialmente</w:t>
      </w:r>
      <w:r>
        <w:t xml:space="preserve"> </w:t>
      </w:r>
      <w:r w:rsidR="0016412A">
        <w:t>inferior</w:t>
      </w:r>
      <w:r w:rsidR="008F1DBC">
        <w:t>,</w:t>
      </w:r>
      <w:r>
        <w:t xml:space="preserve"> até pode</w:t>
      </w:r>
      <w:r w:rsidR="008F1DBC">
        <w:t xml:space="preserve">ndo, em alguns casos, </w:t>
      </w:r>
      <w:r>
        <w:t xml:space="preserve">comprometer a qualidade da experiência por parte do jogador. </w:t>
      </w:r>
      <w:r w:rsidR="008F1DBC">
        <w:t>Mais, cumpre notar que ao longo do desenvolvimento do jogo deparou-se com este</w:t>
      </w:r>
      <w:r>
        <w:t xml:space="preserve"> constrangimento. </w:t>
      </w:r>
      <w:r w:rsidR="008F1DBC">
        <w:t>Nesta senda, d</w:t>
      </w:r>
      <w:r>
        <w:t xml:space="preserve">e modo a resolver o problema, foram feitos testes de desempenho utilizando várias configurações diferentes para o sistema de partículas. Esta metodologia </w:t>
      </w:r>
      <w:r w:rsidR="008F1DBC">
        <w:t>resultou</w:t>
      </w:r>
      <w:r>
        <w:t xml:space="preserve"> na eliminação do constrangimento </w:t>
      </w:r>
      <w:r w:rsidR="008F1DBC">
        <w:t>supra</w:t>
      </w:r>
      <w:r>
        <w:t>mencionado.</w:t>
      </w:r>
    </w:p>
    <w:p w14:paraId="383BCE28" w14:textId="2D68D909" w:rsidR="00FD1A45" w:rsidRDefault="00FD1A45" w:rsidP="002B70B6">
      <w:pPr>
        <w:pStyle w:val="Heading3"/>
        <w:spacing w:line="360" w:lineRule="auto"/>
      </w:pPr>
      <w:bookmarkStart w:id="74" w:name="_Toc171084324"/>
      <w:r>
        <w:t>Áudio</w:t>
      </w:r>
      <w:bookmarkEnd w:id="74"/>
    </w:p>
    <w:p w14:paraId="68FC7504" w14:textId="356180C3" w:rsidR="00A00193" w:rsidRDefault="00A00193" w:rsidP="002B70B6">
      <w:r>
        <w:t xml:space="preserve">O </w:t>
      </w:r>
      <w:proofErr w:type="spellStart"/>
      <w:r>
        <w:rPr>
          <w:i/>
          <w:iCs/>
        </w:rPr>
        <w:t>a</w:t>
      </w:r>
      <w:r w:rsidRPr="00FD2C27">
        <w:rPr>
          <w:i/>
          <w:iCs/>
        </w:rPr>
        <w:t>udio</w:t>
      </w:r>
      <w:proofErr w:type="spellEnd"/>
      <w:r w:rsidRPr="00FD2C27">
        <w:rPr>
          <w:i/>
          <w:iCs/>
        </w:rPr>
        <w:t xml:space="preserve"> </w:t>
      </w:r>
      <w:proofErr w:type="spellStart"/>
      <w:r w:rsidRPr="00FD2C27">
        <w:rPr>
          <w:i/>
          <w:iCs/>
        </w:rPr>
        <w:t>source</w:t>
      </w:r>
      <w:proofErr w:type="spellEnd"/>
      <w:r>
        <w:rPr>
          <w:i/>
          <w:iCs/>
        </w:rPr>
        <w:t xml:space="preserve"> </w:t>
      </w:r>
      <w:r>
        <w:t xml:space="preserve">é uma componente do </w:t>
      </w:r>
      <w:proofErr w:type="spellStart"/>
      <w:r w:rsidRPr="0044280E">
        <w:t>Unity</w:t>
      </w:r>
      <w:proofErr w:type="spellEnd"/>
      <w:r>
        <w:t xml:space="preserve"> que reproduz um </w:t>
      </w:r>
      <w:r w:rsidRPr="00FD2C27">
        <w:rPr>
          <w:i/>
          <w:iCs/>
        </w:rPr>
        <w:t>clip</w:t>
      </w:r>
      <w:r>
        <w:t xml:space="preserve"> de áudio através de um </w:t>
      </w:r>
      <w:proofErr w:type="spellStart"/>
      <w:r>
        <w:rPr>
          <w:i/>
          <w:iCs/>
        </w:rPr>
        <w:t>a</w:t>
      </w:r>
      <w:r w:rsidRPr="00FD2C27">
        <w:rPr>
          <w:i/>
          <w:iCs/>
        </w:rPr>
        <w:t>udio</w:t>
      </w:r>
      <w:proofErr w:type="spellEnd"/>
      <w:r w:rsidRPr="00FD2C27">
        <w:rPr>
          <w:i/>
          <w:iCs/>
        </w:rPr>
        <w:t xml:space="preserve"> </w:t>
      </w:r>
      <w:proofErr w:type="spellStart"/>
      <w:r w:rsidRPr="00FD2C27">
        <w:rPr>
          <w:i/>
          <w:iCs/>
        </w:rPr>
        <w:t>listener</w:t>
      </w:r>
      <w:proofErr w:type="spellEnd"/>
      <w:r>
        <w:t xml:space="preserve"> ou de um </w:t>
      </w:r>
      <w:proofErr w:type="spellStart"/>
      <w:r w:rsidRPr="00FD2C27">
        <w:rPr>
          <w:i/>
          <w:iCs/>
        </w:rPr>
        <w:t>audio</w:t>
      </w:r>
      <w:proofErr w:type="spellEnd"/>
      <w:r w:rsidRPr="00FD2C27">
        <w:rPr>
          <w:i/>
          <w:iCs/>
        </w:rPr>
        <w:t xml:space="preserve"> </w:t>
      </w:r>
      <w:proofErr w:type="spellStart"/>
      <w:r w:rsidRPr="00FD2C27">
        <w:rPr>
          <w:i/>
          <w:iCs/>
        </w:rPr>
        <w:t>mixer</w:t>
      </w:r>
      <w:proofErr w:type="spellEnd"/>
      <w:r>
        <w:t xml:space="preserve">. Esta componente pode ser configurada para reproduzir qualquer tipo de áudio, podendo este ser 2D, 3D ou um outro tipo de mistura. A componente oferece, também, liberdade para escolher o melhor tipo de colunas para o </w:t>
      </w:r>
      <w:r>
        <w:rPr>
          <w:i/>
          <w:iCs/>
        </w:rPr>
        <w:t>clip</w:t>
      </w:r>
      <w:r>
        <w:t xml:space="preserve"> que se pretende reproduzir</w:t>
      </w:r>
      <w:r w:rsidR="002C271C">
        <w:t>,</w:t>
      </w:r>
      <w:r>
        <w:t xml:space="preserve"> assim como para escolher a distância relativa ao volume do áudio. Existem, ainda, muitas outras configurações </w:t>
      </w:r>
      <w:r w:rsidR="002C271C">
        <w:t>disponíveis</w:t>
      </w:r>
      <w:r>
        <w:t xml:space="preserve"> nesta componente </w:t>
      </w:r>
      <w:r w:rsidR="002C271C">
        <w:t>permitindo a</w:t>
      </w:r>
      <w:r>
        <w:t xml:space="preserve">o seu utilizador o máximo de liberdade possível para reproduzir sons da maneira que </w:t>
      </w:r>
      <w:r w:rsidR="0016412A">
        <w:t>entenda</w:t>
      </w:r>
      <w:r>
        <w:t xml:space="preserve"> ser a</w:t>
      </w:r>
      <w:r w:rsidR="002C271C">
        <w:t xml:space="preserve"> mais adequada ao seu propósito</w:t>
      </w:r>
      <w:r w:rsidR="009F543B">
        <w:t xml:space="preserve"> </w:t>
      </w:r>
      <w:r w:rsidR="009F543B">
        <w:fldChar w:fldCharType="begin"/>
      </w:r>
      <w:r w:rsidR="009F543B">
        <w:instrText xml:space="preserve"> ADDIN ZOTERO_ITEM CSL_CITATION {"citationID":"FSl8qRk0","properties":{"formattedCitation":"[33]","plainCitation":"[33]","noteIndex":0},"citationItems":[{"id":80,"uris":["http://zotero.org/users/local/kY0Zrcz1/items/V6RB8BZ8"],"itemData":{"id":80,"type":"webpage","language":"en","title":"Unity - Manual: Audio Source","title-short":"Unity - Manual","URL":"https://docs.unity3d.com/Manual/class-AudioSource.html","author":[{"family":"Technologies","given":"Unity"}],"accessed":{"date-parts":[["2024",7,5]]}}}],"schema":"https://github.com/citation-style-language/schema/raw/master/csl-citation.json"} </w:instrText>
      </w:r>
      <w:r w:rsidR="009F543B">
        <w:fldChar w:fldCharType="separate"/>
      </w:r>
      <w:r w:rsidR="009F543B">
        <w:rPr>
          <w:noProof/>
        </w:rPr>
        <w:t>[33]</w:t>
      </w:r>
      <w:r w:rsidR="009F543B">
        <w:fldChar w:fldCharType="end"/>
      </w:r>
      <w:r>
        <w:t>.</w:t>
      </w:r>
    </w:p>
    <w:p w14:paraId="382207D9" w14:textId="629F7E89" w:rsidR="00A00193" w:rsidRDefault="00A00193" w:rsidP="002B70B6">
      <w:r>
        <w:t xml:space="preserve">Durante o desenvolvimento do jogo, esta componente, mostrou-se </w:t>
      </w:r>
      <w:r w:rsidR="002C271C">
        <w:t>crucial</w:t>
      </w:r>
      <w:r>
        <w:t xml:space="preserve"> </w:t>
      </w:r>
      <w:r w:rsidR="002C271C">
        <w:t>a</w:t>
      </w:r>
      <w:r>
        <w:t xml:space="preserve">o aperfeiçoamento do sistema de feedback que o jogador obtém ao longo da sua experiência. Através do recurso a esta componente, o jogador, </w:t>
      </w:r>
      <w:r w:rsidR="002C271C">
        <w:t>mediante</w:t>
      </w:r>
      <w:r>
        <w:t xml:space="preserve"> </w:t>
      </w:r>
      <w:r w:rsidR="002C271C">
        <w:t>o seu sistema de</w:t>
      </w:r>
      <w:r>
        <w:t xml:space="preserve"> audição, tem a capacidade de compreender se está a progredir, a errar ou se consegui</w:t>
      </w:r>
      <w:r w:rsidR="002C271C">
        <w:t>u</w:t>
      </w:r>
      <w:r>
        <w:t xml:space="preserve"> concluir um dos objetivos do jogo.</w:t>
      </w:r>
    </w:p>
    <w:p w14:paraId="5DFFDA8F" w14:textId="19DD6C96" w:rsidR="00A00193" w:rsidRPr="008D362E" w:rsidRDefault="00962510" w:rsidP="002B70B6">
      <w:pPr>
        <w:pStyle w:val="Heading3"/>
        <w:spacing w:line="360" w:lineRule="auto"/>
        <w:rPr>
          <w:i/>
          <w:iCs/>
        </w:rPr>
      </w:pPr>
      <w:bookmarkStart w:id="75" w:name="_Toc171084325"/>
      <w:r w:rsidRPr="008D362E">
        <w:rPr>
          <w:i/>
          <w:iCs/>
        </w:rPr>
        <w:lastRenderedPageBreak/>
        <w:t>Scripts</w:t>
      </w:r>
      <w:bookmarkEnd w:id="75"/>
    </w:p>
    <w:p w14:paraId="67E58EFC" w14:textId="145B273A" w:rsidR="00962510" w:rsidRDefault="00962510" w:rsidP="002B70B6">
      <w:r>
        <w:t xml:space="preserve">De modo a possibilitar a alteração do estado do jogo em tempo real, ou seja, durante a experiência, o </w:t>
      </w:r>
      <w:proofErr w:type="spellStart"/>
      <w:r w:rsidRPr="00F975BE">
        <w:t>Unity</w:t>
      </w:r>
      <w:proofErr w:type="spellEnd"/>
      <w:r>
        <w:rPr>
          <w:i/>
          <w:iCs/>
        </w:rPr>
        <w:t xml:space="preserve"> </w:t>
      </w:r>
      <w:r>
        <w:t xml:space="preserve">oferece a integração de </w:t>
      </w:r>
      <w:r w:rsidRPr="00B22CE9">
        <w:rPr>
          <w:i/>
          <w:iCs/>
        </w:rPr>
        <w:t>scripts</w:t>
      </w:r>
      <w:r>
        <w:t>, escritos com recurso à linguagem de programação C#. Estes scripts mostraram-se fundamentais no desenvolvimento do jogo</w:t>
      </w:r>
      <w:r w:rsidR="00CF2E99">
        <w:t>,</w:t>
      </w:r>
      <w:r>
        <w:t xml:space="preserve"> </w:t>
      </w:r>
      <w:r w:rsidR="006237B5">
        <w:t>visto</w:t>
      </w:r>
      <w:r>
        <w:t xml:space="preserve"> que sem ele</w:t>
      </w:r>
      <w:r w:rsidR="006237B5">
        <w:t>s</w:t>
      </w:r>
      <w:r>
        <w:t xml:space="preserve"> não seria possível alcançar </w:t>
      </w:r>
      <w:r w:rsidR="006237B5">
        <w:t xml:space="preserve">os </w:t>
      </w:r>
      <w:r>
        <w:t>patamares que desejáveis.</w:t>
      </w:r>
    </w:p>
    <w:p w14:paraId="0DD522E5" w14:textId="1CE3DFBD" w:rsidR="00962510" w:rsidRDefault="00962510" w:rsidP="002B70B6">
      <w:r>
        <w:t xml:space="preserve">Neste âmbito, </w:t>
      </w:r>
      <w:r w:rsidR="00CF2E99">
        <w:t xml:space="preserve">a título de esclarecimento importa </w:t>
      </w:r>
      <w:r>
        <w:t>realçar a linguagem de programação C#. A utilização desta linguagem, neste contexto, permite ao programador do jogo, definir instruções a serem executadas quando o</w:t>
      </w:r>
      <w:r w:rsidR="00CF2E99">
        <w:t xml:space="preserve"> respetivo</w:t>
      </w:r>
      <w:r>
        <w:t xml:space="preserve"> </w:t>
      </w:r>
      <w:r w:rsidRPr="0020051E">
        <w:rPr>
          <w:i/>
          <w:iCs/>
        </w:rPr>
        <w:t>script</w:t>
      </w:r>
      <w:r>
        <w:t xml:space="preserve"> é chamado, através do método </w:t>
      </w:r>
      <w:proofErr w:type="spellStart"/>
      <w:r w:rsidRPr="0020051E">
        <w:rPr>
          <w:i/>
          <w:iCs/>
        </w:rPr>
        <w:t>Start</w:t>
      </w:r>
      <w:proofErr w:type="spellEnd"/>
      <w:r>
        <w:t xml:space="preserve">, e definir instruções a serem executadas a cada </w:t>
      </w:r>
      <w:proofErr w:type="spellStart"/>
      <w:r w:rsidRPr="0020051E">
        <w:rPr>
          <w:i/>
          <w:iCs/>
        </w:rPr>
        <w:t>frame</w:t>
      </w:r>
      <w:proofErr w:type="spellEnd"/>
      <w:r>
        <w:t xml:space="preserve"> do jogo, através da função </w:t>
      </w:r>
      <w:proofErr w:type="spellStart"/>
      <w:r w:rsidRPr="00CF2E99">
        <w:rPr>
          <w:i/>
          <w:iCs/>
        </w:rPr>
        <w:t>Update</w:t>
      </w:r>
      <w:proofErr w:type="spellEnd"/>
      <w:r>
        <w:t xml:space="preserve">. </w:t>
      </w:r>
      <w:r w:rsidR="00CF2E99">
        <w:t xml:space="preserve">Cumpre </w:t>
      </w:r>
      <w:r>
        <w:t xml:space="preserve">notar, ainda, que o programador não está limitado apenas </w:t>
      </w:r>
      <w:r w:rsidR="00CF2E99">
        <w:t xml:space="preserve">a </w:t>
      </w:r>
      <w:r>
        <w:t>estes dois métodos</w:t>
      </w:r>
      <w:r w:rsidR="00CF2E99">
        <w:t>,</w:t>
      </w:r>
      <w:r>
        <w:t xml:space="preserve"> </w:t>
      </w:r>
      <w:r w:rsidR="00CF2E99">
        <w:t>uma vez que</w:t>
      </w:r>
      <w:r>
        <w:t xml:space="preserve">, existem muitos mais </w:t>
      </w:r>
      <w:r w:rsidR="00CF2E99">
        <w:t>na mesma linha e com funções semelhantes às</w:t>
      </w:r>
      <w:r>
        <w:t xml:space="preserve"> dos mencionados. Para além disso, o programador</w:t>
      </w:r>
      <w:r w:rsidR="00CF2E99">
        <w:t xml:space="preserve"> tem, também, a possibilidade, caso assim o pretenda, de</w:t>
      </w:r>
      <w:r>
        <w:t xml:space="preserve"> construir métodos customizados</w:t>
      </w:r>
      <w:r w:rsidR="00CF2E99">
        <w:t xml:space="preserve"> às suas necessidades</w:t>
      </w:r>
      <w:r>
        <w:t xml:space="preserve"> de modo a melhor satisfazer os seus requisitos.</w:t>
      </w:r>
    </w:p>
    <w:p w14:paraId="7CD3DE31" w14:textId="182D5CE6" w:rsidR="00115AB4" w:rsidRPr="00D54F12" w:rsidRDefault="00115AB4" w:rsidP="002B70B6">
      <w:r>
        <w:t xml:space="preserve">Com isto, durante o desenvolvido do jogo, foi definido que cada </w:t>
      </w:r>
      <w:proofErr w:type="spellStart"/>
      <w:r>
        <w:rPr>
          <w:i/>
          <w:iCs/>
        </w:rPr>
        <w:t>scene</w:t>
      </w:r>
      <w:proofErr w:type="spellEnd"/>
      <w:r>
        <w:rPr>
          <w:i/>
          <w:iCs/>
        </w:rPr>
        <w:t xml:space="preserve"> </w:t>
      </w:r>
      <w:r>
        <w:t xml:space="preserve">deveria possuir um script para controlar as mecânicas e um outro para controlar os elementos de interface. Esta decisão foi tomada de modo a garantir a organização do código. É de notar que, devido às suas características, as </w:t>
      </w:r>
      <w:proofErr w:type="spellStart"/>
      <w:r w:rsidRPr="00E15B15">
        <w:rPr>
          <w:i/>
          <w:iCs/>
        </w:rPr>
        <w:t>scenes</w:t>
      </w:r>
      <w:proofErr w:type="spellEnd"/>
      <w:r>
        <w:t xml:space="preserve"> de início e fim do jogo foram exceção a esta regra já que, não justificavam a presença de um </w:t>
      </w:r>
      <w:r w:rsidRPr="006E3397">
        <w:rPr>
          <w:i/>
          <w:iCs/>
        </w:rPr>
        <w:t>script</w:t>
      </w:r>
      <w:r>
        <w:t xml:space="preserve"> para apenas controlar os elementos da sua interface, ou seja, cada uma possui, apenas, o seu script de controlo. Foram criados, também, </w:t>
      </w:r>
      <w:r w:rsidRPr="004A0EED">
        <w:rPr>
          <w:i/>
          <w:iCs/>
        </w:rPr>
        <w:t>scripts</w:t>
      </w:r>
      <w:r>
        <w:t xml:space="preserve"> de modo a controlar o sistema de áudio do jogo e o companheiro, personagem que irá acompanhar o jogador ao longo do jogo, descrito posteriormente. Para além destes, foram constituídos </w:t>
      </w:r>
      <w:r>
        <w:rPr>
          <w:i/>
          <w:iCs/>
        </w:rPr>
        <w:t xml:space="preserve">scripts </w:t>
      </w:r>
      <w:r>
        <w:t xml:space="preserve">de modo a implementar a funcionalidade de tratamento de colisões e a implementar o efeito de máquina de escrever ao texto. Este último foi obtido no GitHub, do pacote de livre acesso </w:t>
      </w:r>
      <w:proofErr w:type="spellStart"/>
      <w:r w:rsidRPr="00717754">
        <w:rPr>
          <w:i/>
          <w:iCs/>
        </w:rPr>
        <w:t>Typewriter</w:t>
      </w:r>
      <w:proofErr w:type="spellEnd"/>
      <w:r w:rsidRPr="00717754">
        <w:rPr>
          <w:i/>
          <w:iCs/>
        </w:rPr>
        <w:t xml:space="preserve"> </w:t>
      </w:r>
      <w:proofErr w:type="spellStart"/>
      <w:r w:rsidRPr="00717754">
        <w:rPr>
          <w:i/>
          <w:iCs/>
        </w:rPr>
        <w:t>Version</w:t>
      </w:r>
      <w:proofErr w:type="spellEnd"/>
      <w:r w:rsidRPr="00717754">
        <w:rPr>
          <w:i/>
          <w:iCs/>
        </w:rPr>
        <w:t xml:space="preserve"> 2</w:t>
      </w:r>
      <w:r>
        <w:t>, do usuário rioter00</w:t>
      </w:r>
      <w:r w:rsidR="009F543B">
        <w:t xml:space="preserve"> </w:t>
      </w:r>
      <w:r w:rsidR="009F543B">
        <w:fldChar w:fldCharType="begin"/>
      </w:r>
      <w:r w:rsidR="009F543B">
        <w:instrText xml:space="preserve"> ADDIN ZOTERO_ITEM CSL_CITATION {"citationID":"rRus3T8r","properties":{"formattedCitation":"[34]","plainCitation":"[34]","noteIndex":0},"citationItems":[{"id":91,"uris":["http://zotero.org/users/local/kY0Zrcz1/items/7JT4MWGQ"],"itemData":{"id":91,"type":"software","genre":"C#","note":"original-date: 2019-03-06T20:36:45Z","source":"GitHub","title":"rioter00/UnityExamples","URL":"https://github.com/rioter00/UnityExamples","author":[{"family":"Nick","given":""}],"accessed":{"date-parts":[["2024",7,5]]},"issued":{"date-parts":[["2024",6,27]]}}}],"schema":"https://github.com/citation-style-language/schema/raw/master/csl-citation.json"} </w:instrText>
      </w:r>
      <w:r w:rsidR="009F543B">
        <w:fldChar w:fldCharType="separate"/>
      </w:r>
      <w:r w:rsidR="009F543B">
        <w:rPr>
          <w:noProof/>
        </w:rPr>
        <w:t>[34]</w:t>
      </w:r>
      <w:r w:rsidR="009F543B">
        <w:fldChar w:fldCharType="end"/>
      </w:r>
      <w:r>
        <w:t>.</w:t>
      </w:r>
      <w:r w:rsidRPr="00503D40">
        <w:t xml:space="preserve"> </w:t>
      </w:r>
      <w:r>
        <w:t xml:space="preserve">Deste pacote apenas o script </w:t>
      </w:r>
      <w:proofErr w:type="spellStart"/>
      <w:r w:rsidRPr="007B3FA8">
        <w:rPr>
          <w:i/>
          <w:iCs/>
        </w:rPr>
        <w:t>TW_MultiStrings_All</w:t>
      </w:r>
      <w:proofErr w:type="spellEnd"/>
      <w:r>
        <w:t xml:space="preserve"> foi utilizado, tendo sofrido uma pequena alteração de modo a detetar </w:t>
      </w:r>
      <w:proofErr w:type="spellStart"/>
      <w:r w:rsidRPr="006148ED">
        <w:rPr>
          <w:i/>
          <w:iCs/>
        </w:rPr>
        <w:t>linebreaks</w:t>
      </w:r>
      <w:proofErr w:type="spellEnd"/>
      <w:r>
        <w:t xml:space="preserve"> quando os caracteres “\n” estivessem presentes no texto das mensagens. Por fim, é de notar que, estes scripts e as suas funções irão ser abordados em maior detalhe no subcapítulo 4.3.</w:t>
      </w:r>
    </w:p>
    <w:p w14:paraId="6BC098E4" w14:textId="79AA9D3D" w:rsidR="00962510" w:rsidRDefault="00962510" w:rsidP="002B70B6">
      <w:pPr>
        <w:pStyle w:val="Heading3"/>
        <w:spacing w:line="360" w:lineRule="auto"/>
      </w:pPr>
      <w:bookmarkStart w:id="76" w:name="_Toc171084326"/>
      <w:r w:rsidRPr="008D362E">
        <w:rPr>
          <w:i/>
          <w:iCs/>
        </w:rPr>
        <w:lastRenderedPageBreak/>
        <w:t xml:space="preserve">AR </w:t>
      </w:r>
      <w:proofErr w:type="spellStart"/>
      <w:r w:rsidRPr="008D362E">
        <w:rPr>
          <w:i/>
          <w:iCs/>
        </w:rPr>
        <w:t>Session</w:t>
      </w:r>
      <w:proofErr w:type="spellEnd"/>
      <w:r>
        <w:t xml:space="preserve"> e </w:t>
      </w:r>
      <w:r w:rsidRPr="008D362E">
        <w:rPr>
          <w:i/>
          <w:iCs/>
        </w:rPr>
        <w:t xml:space="preserve">XR </w:t>
      </w:r>
      <w:proofErr w:type="spellStart"/>
      <w:r w:rsidRPr="008D362E">
        <w:rPr>
          <w:i/>
          <w:iCs/>
        </w:rPr>
        <w:t>Origin</w:t>
      </w:r>
      <w:bookmarkEnd w:id="76"/>
      <w:proofErr w:type="spellEnd"/>
    </w:p>
    <w:p w14:paraId="72C3DCAA" w14:textId="77777777" w:rsidR="00962510" w:rsidRDefault="00962510" w:rsidP="002B70B6">
      <w:r>
        <w:t xml:space="preserve">A </w:t>
      </w:r>
      <w:r w:rsidRPr="0016412A">
        <w:rPr>
          <w:i/>
          <w:iCs/>
        </w:rPr>
        <w:t xml:space="preserve">AR </w:t>
      </w:r>
      <w:proofErr w:type="spellStart"/>
      <w:r w:rsidRPr="0016412A">
        <w:rPr>
          <w:i/>
          <w:iCs/>
        </w:rPr>
        <w:t>Session</w:t>
      </w:r>
      <w:proofErr w:type="spellEnd"/>
      <w:r>
        <w:t xml:space="preserve"> e a </w:t>
      </w:r>
      <w:r w:rsidRPr="0016412A">
        <w:rPr>
          <w:i/>
          <w:iCs/>
        </w:rPr>
        <w:t xml:space="preserve">XR </w:t>
      </w:r>
      <w:proofErr w:type="spellStart"/>
      <w:r w:rsidRPr="0016412A">
        <w:rPr>
          <w:i/>
          <w:iCs/>
        </w:rPr>
        <w:t>Origin</w:t>
      </w:r>
      <w:proofErr w:type="spellEnd"/>
      <w:r>
        <w:t xml:space="preserve"> são componentes integrantes da Realidade Estendida que permitem o acontecimento de uma experiência de Realidade Aumentada na plataforma </w:t>
      </w:r>
      <w:proofErr w:type="spellStart"/>
      <w:r>
        <w:rPr>
          <w:i/>
          <w:iCs/>
        </w:rPr>
        <w:t>Unity</w:t>
      </w:r>
      <w:proofErr w:type="spellEnd"/>
      <w:r>
        <w:t>.</w:t>
      </w:r>
    </w:p>
    <w:p w14:paraId="5EF5601D" w14:textId="20EAECA9" w:rsidR="00962510" w:rsidRDefault="007B57F2" w:rsidP="002B70B6">
      <w:r>
        <w:t>O</w:t>
      </w:r>
      <w:r w:rsidR="00962510">
        <w:t xml:space="preserve"> componente </w:t>
      </w:r>
      <w:r w:rsidR="00962510" w:rsidRPr="007764BE">
        <w:rPr>
          <w:i/>
          <w:iCs/>
        </w:rPr>
        <w:t xml:space="preserve">AR </w:t>
      </w:r>
      <w:proofErr w:type="spellStart"/>
      <w:r w:rsidR="00962510" w:rsidRPr="007764BE">
        <w:rPr>
          <w:i/>
          <w:iCs/>
        </w:rPr>
        <w:t>Session</w:t>
      </w:r>
      <w:proofErr w:type="spellEnd"/>
      <w:r w:rsidR="00962510">
        <w:t xml:space="preserve"> controla o ciclo de vida de uma experiência de Realidade Aumentada. Est</w:t>
      </w:r>
      <w:r>
        <w:t>e</w:t>
      </w:r>
      <w:r w:rsidR="00962510">
        <w:t xml:space="preserve"> refere-se a uma instância da experiência de RA,</w:t>
      </w:r>
      <w:r w:rsidR="00A47ECC">
        <w:t xml:space="preserve"> não sendo possível,</w:t>
      </w:r>
      <w:r w:rsidR="00962510">
        <w:t xml:space="preserve"> sem est</w:t>
      </w:r>
      <w:r w:rsidR="00A47ECC">
        <w:t>e</w:t>
      </w:r>
      <w:r w:rsidR="00962510">
        <w:t xml:space="preserve">, </w:t>
      </w:r>
      <w:r w:rsidR="00A47ECC">
        <w:t xml:space="preserve">proporcionar </w:t>
      </w:r>
      <w:r w:rsidR="00962510">
        <w:t>a experiência de Realidade Aumentada</w:t>
      </w:r>
      <w:r w:rsidR="00A47ECC">
        <w:t>, como tal adquire especial importância no jogo desenvolvido</w:t>
      </w:r>
      <w:r w:rsidR="00962510">
        <w:t>.</w:t>
      </w:r>
    </w:p>
    <w:p w14:paraId="5C8FACC4" w14:textId="1B6C98B5" w:rsidR="00962510" w:rsidRDefault="00962510" w:rsidP="002B70B6">
      <w:r>
        <w:t xml:space="preserve">Por sua vez, </w:t>
      </w:r>
      <w:r w:rsidR="00A47ECC">
        <w:t>o</w:t>
      </w:r>
      <w:r>
        <w:t xml:space="preserve"> componente </w:t>
      </w:r>
      <w:r w:rsidRPr="007764BE">
        <w:rPr>
          <w:i/>
          <w:iCs/>
        </w:rPr>
        <w:t xml:space="preserve">XR </w:t>
      </w:r>
      <w:proofErr w:type="spellStart"/>
      <w:r w:rsidRPr="007764BE">
        <w:rPr>
          <w:i/>
          <w:iCs/>
        </w:rPr>
        <w:t>Origin</w:t>
      </w:r>
      <w:proofErr w:type="spellEnd"/>
      <w:r>
        <w:t xml:space="preserve"> contém a câmara de Realidade Aumentada, </w:t>
      </w:r>
      <w:r w:rsidR="00A47ECC">
        <w:t>e</w:t>
      </w:r>
      <w:r>
        <w:t xml:space="preserve">, por consequência, permite a interação e o </w:t>
      </w:r>
      <w:proofErr w:type="spellStart"/>
      <w:r w:rsidRPr="0020051E">
        <w:rPr>
          <w:i/>
          <w:iCs/>
        </w:rPr>
        <w:t>tracking</w:t>
      </w:r>
      <w:proofErr w:type="spellEnd"/>
      <w:r>
        <w:t xml:space="preserve"> de objetos num espaço de Realidade Estendida. </w:t>
      </w:r>
      <w:r w:rsidR="00A47ECC">
        <w:t xml:space="preserve">Neste âmbito, releva </w:t>
      </w:r>
      <w:r>
        <w:t>notar que esta componente vai definir o tipo ou os tipos de RA a utilizar</w:t>
      </w:r>
      <w:r w:rsidR="00452B93">
        <w:t xml:space="preserve"> e vai permitir atribuir uma biblioteca de imagens de referência que podem ser utilizadas pela Realidade Aumentada</w:t>
      </w:r>
      <w:r>
        <w:t>.</w:t>
      </w:r>
    </w:p>
    <w:p w14:paraId="6EFDC5B5" w14:textId="2B6CA12C" w:rsidR="004A2748" w:rsidRPr="008D362E" w:rsidRDefault="004A2748" w:rsidP="002B70B6">
      <w:pPr>
        <w:pStyle w:val="Heading3"/>
        <w:spacing w:line="360" w:lineRule="auto"/>
        <w:rPr>
          <w:i/>
          <w:iCs/>
        </w:rPr>
      </w:pPr>
      <w:bookmarkStart w:id="77" w:name="_Toc171084327"/>
      <w:proofErr w:type="spellStart"/>
      <w:r w:rsidRPr="008D362E">
        <w:rPr>
          <w:i/>
          <w:iCs/>
        </w:rPr>
        <w:t>Prefabs</w:t>
      </w:r>
      <w:bookmarkEnd w:id="77"/>
      <w:proofErr w:type="spellEnd"/>
    </w:p>
    <w:p w14:paraId="3E6C035A" w14:textId="497BC5E3" w:rsidR="004A2748" w:rsidRDefault="004A2748" w:rsidP="002B70B6">
      <w:r>
        <w:t xml:space="preserve">De modo a aumentar a organização de um projeto </w:t>
      </w:r>
      <w:proofErr w:type="spellStart"/>
      <w:r w:rsidRPr="00D96E6D">
        <w:t>Unity</w:t>
      </w:r>
      <w:proofErr w:type="spellEnd"/>
      <w:r>
        <w:t xml:space="preserve">, esta ferramenta oferece a funcionalidade de criação e gestão de </w:t>
      </w:r>
      <w:proofErr w:type="spellStart"/>
      <w:r w:rsidRPr="00C01634">
        <w:rPr>
          <w:i/>
          <w:iCs/>
        </w:rPr>
        <w:t>prefabs</w:t>
      </w:r>
      <w:proofErr w:type="spellEnd"/>
      <w:r>
        <w:t xml:space="preserve">, um elemento constituído por um modelo. Ao criar um </w:t>
      </w:r>
      <w:proofErr w:type="spellStart"/>
      <w:r w:rsidRPr="006F748D">
        <w:rPr>
          <w:i/>
          <w:iCs/>
        </w:rPr>
        <w:t>prefab</w:t>
      </w:r>
      <w:proofErr w:type="spellEnd"/>
      <w:r>
        <w:t xml:space="preserve">, o programador tem a possibilidade de configurar o modelo que lhe </w:t>
      </w:r>
      <w:r w:rsidR="004832C6">
        <w:t>corresponde</w:t>
      </w:r>
      <w:r>
        <w:t>, alterando dimensões, rotações e adiciona</w:t>
      </w:r>
      <w:r w:rsidR="004832C6">
        <w:t>ndo</w:t>
      </w:r>
      <w:r>
        <w:t xml:space="preserve"> componentes, de modo a definir</w:t>
      </w:r>
      <w:r w:rsidR="004832C6">
        <w:t>, de uma forma genérica,</w:t>
      </w:r>
      <w:r>
        <w:t xml:space="preserve"> a lógica do modelo. Após efetuado este processo, é possível reutilizar esta configuração para todo o objeto que é criado através do </w:t>
      </w:r>
      <w:proofErr w:type="spellStart"/>
      <w:r w:rsidRPr="006F748D">
        <w:rPr>
          <w:i/>
          <w:iCs/>
        </w:rPr>
        <w:t>prefab</w:t>
      </w:r>
      <w:proofErr w:type="spellEnd"/>
      <w:r>
        <w:t xml:space="preserve">. </w:t>
      </w:r>
      <w:r w:rsidR="004832C6">
        <w:t>Face ao exposto</w:t>
      </w:r>
      <w:r>
        <w:t xml:space="preserve">, é possível compreender que, com a utilização desta funcionalidade, não é necessário configurar o mesmo modelo várias vezes, </w:t>
      </w:r>
      <w:r w:rsidRPr="00D54F12">
        <w:t>facilitando</w:t>
      </w:r>
      <w:r w:rsidR="004832C6">
        <w:t>, vastamente,</w:t>
      </w:r>
      <w:r w:rsidRPr="00D54F12">
        <w:t xml:space="preserve"> o processo de desenvolvimento.</w:t>
      </w:r>
    </w:p>
    <w:p w14:paraId="655C3D94" w14:textId="448B473E" w:rsidR="00D54F12" w:rsidRDefault="00D54F12" w:rsidP="002B70B6">
      <w:pPr>
        <w:pStyle w:val="Heading3"/>
        <w:spacing w:line="360" w:lineRule="auto"/>
      </w:pPr>
      <w:r>
        <w:t xml:space="preserve"> </w:t>
      </w:r>
      <w:bookmarkStart w:id="78" w:name="_Toc171084328"/>
      <w:r>
        <w:t>Animações</w:t>
      </w:r>
      <w:bookmarkEnd w:id="78"/>
    </w:p>
    <w:p w14:paraId="43CEC1F3" w14:textId="788BC05C" w:rsidR="00D54F12" w:rsidRPr="009F543B" w:rsidRDefault="006F7451" w:rsidP="002B70B6">
      <w:r w:rsidRPr="009A3A56">
        <w:t xml:space="preserve">O </w:t>
      </w:r>
      <w:proofErr w:type="spellStart"/>
      <w:r w:rsidRPr="009A3A56">
        <w:t>Unity</w:t>
      </w:r>
      <w:proofErr w:type="spellEnd"/>
      <w:r w:rsidRPr="009A3A56">
        <w:t xml:space="preserve"> disponibiliza dois sistemas de animação. O primeiro, denominado por </w:t>
      </w:r>
      <w:proofErr w:type="spellStart"/>
      <w:r w:rsidRPr="009A3A56">
        <w:rPr>
          <w:i/>
          <w:iCs/>
        </w:rPr>
        <w:t>Mecanim</w:t>
      </w:r>
      <w:proofErr w:type="spellEnd"/>
      <w:r w:rsidRPr="009A3A56">
        <w:t xml:space="preserve">, é o mais recente dos dois. Este, utiliza </w:t>
      </w:r>
      <w:r>
        <w:t>dois</w:t>
      </w:r>
      <w:r w:rsidRPr="009A3A56">
        <w:t xml:space="preserve"> componente</w:t>
      </w:r>
      <w:r>
        <w:t>s: o</w:t>
      </w:r>
      <w:r w:rsidRPr="009A3A56">
        <w:t xml:space="preserve"> </w:t>
      </w:r>
      <w:proofErr w:type="spellStart"/>
      <w:r w:rsidRPr="009A3A56">
        <w:rPr>
          <w:i/>
          <w:iCs/>
        </w:rPr>
        <w:t>Animator</w:t>
      </w:r>
      <w:proofErr w:type="spellEnd"/>
      <w:r w:rsidRPr="009A3A56">
        <w:t xml:space="preserve">, um elemento que atribui animações a um objeto, a janela </w:t>
      </w:r>
      <w:proofErr w:type="spellStart"/>
      <w:r w:rsidRPr="009A3A56">
        <w:rPr>
          <w:i/>
          <w:iCs/>
        </w:rPr>
        <w:t>Animation</w:t>
      </w:r>
      <w:proofErr w:type="spellEnd"/>
      <w:r w:rsidRPr="009A3A56">
        <w:t xml:space="preserve">, </w:t>
      </w:r>
      <w:r>
        <w:t xml:space="preserve">para </w:t>
      </w:r>
      <w:r w:rsidRPr="009A3A56">
        <w:t xml:space="preserve">que possam ser criados e programados </w:t>
      </w:r>
      <w:r w:rsidRPr="009A3A56">
        <w:rPr>
          <w:i/>
          <w:iCs/>
        </w:rPr>
        <w:t>clips</w:t>
      </w:r>
      <w:r w:rsidRPr="009A3A56">
        <w:t xml:space="preserve"> de animação e o </w:t>
      </w:r>
      <w:r>
        <w:t xml:space="preserve">componente </w:t>
      </w:r>
      <w:proofErr w:type="spellStart"/>
      <w:r w:rsidRPr="009A3A56">
        <w:rPr>
          <w:i/>
          <w:iCs/>
        </w:rPr>
        <w:t>Animator</w:t>
      </w:r>
      <w:proofErr w:type="spellEnd"/>
      <w:r w:rsidRPr="009A3A56">
        <w:rPr>
          <w:i/>
          <w:iCs/>
        </w:rPr>
        <w:t xml:space="preserve"> </w:t>
      </w:r>
      <w:proofErr w:type="spellStart"/>
      <w:r w:rsidRPr="009A3A56">
        <w:rPr>
          <w:i/>
          <w:iCs/>
        </w:rPr>
        <w:t>Window</w:t>
      </w:r>
      <w:proofErr w:type="spellEnd"/>
      <w:r w:rsidRPr="009A3A56">
        <w:t xml:space="preserve">, que permite, de uma forma gráfica criar, visualizar e modificar </w:t>
      </w:r>
      <w:proofErr w:type="spellStart"/>
      <w:r w:rsidRPr="009A3A56">
        <w:rPr>
          <w:i/>
          <w:iCs/>
        </w:rPr>
        <w:t>Assets</w:t>
      </w:r>
      <w:proofErr w:type="spellEnd"/>
      <w:r w:rsidRPr="009A3A56">
        <w:t xml:space="preserve"> do </w:t>
      </w:r>
      <w:proofErr w:type="spellStart"/>
      <w:r w:rsidRPr="009A3A56">
        <w:rPr>
          <w:i/>
          <w:iCs/>
        </w:rPr>
        <w:t>Animator</w:t>
      </w:r>
      <w:proofErr w:type="spellEnd"/>
      <w:r w:rsidRPr="009A3A56">
        <w:rPr>
          <w:i/>
          <w:iCs/>
        </w:rPr>
        <w:t xml:space="preserve"> </w:t>
      </w:r>
      <w:proofErr w:type="spellStart"/>
      <w:r w:rsidRPr="009A3A56">
        <w:rPr>
          <w:i/>
          <w:iCs/>
        </w:rPr>
        <w:t>Controller</w:t>
      </w:r>
      <w:proofErr w:type="spellEnd"/>
      <w:r w:rsidRPr="009A3A56">
        <w:t xml:space="preserve">, um elemento pertencente ao </w:t>
      </w:r>
      <w:proofErr w:type="spellStart"/>
      <w:r w:rsidRPr="009A3A56">
        <w:rPr>
          <w:i/>
          <w:iCs/>
        </w:rPr>
        <w:t>Animator</w:t>
      </w:r>
      <w:proofErr w:type="spellEnd"/>
      <w:r w:rsidRPr="009A3A56">
        <w:t xml:space="preserve"> que controla as ações deste último. Para além deste sistema de</w:t>
      </w:r>
      <w:r w:rsidR="00D54F12" w:rsidRPr="009F543B">
        <w:t xml:space="preserve"> </w:t>
      </w:r>
      <w:r w:rsidR="00CA5776" w:rsidRPr="009A3A56">
        <w:lastRenderedPageBreak/>
        <w:t xml:space="preserve">animação, o </w:t>
      </w:r>
      <w:proofErr w:type="spellStart"/>
      <w:r w:rsidR="00CA5776" w:rsidRPr="009A3A56">
        <w:t>Unity</w:t>
      </w:r>
      <w:proofErr w:type="spellEnd"/>
      <w:r w:rsidR="00CA5776" w:rsidRPr="009A3A56">
        <w:t xml:space="preserve"> também disponibiliza o </w:t>
      </w:r>
      <w:proofErr w:type="spellStart"/>
      <w:r w:rsidR="00CA5776" w:rsidRPr="009A3A56">
        <w:rPr>
          <w:i/>
          <w:iCs/>
        </w:rPr>
        <w:t>Legacy</w:t>
      </w:r>
      <w:proofErr w:type="spellEnd"/>
      <w:r w:rsidR="00CA5776" w:rsidRPr="009A3A56">
        <w:rPr>
          <w:i/>
          <w:iCs/>
        </w:rPr>
        <w:t xml:space="preserve"> </w:t>
      </w:r>
      <w:proofErr w:type="spellStart"/>
      <w:r w:rsidR="00CA5776" w:rsidRPr="009A3A56">
        <w:rPr>
          <w:i/>
          <w:iCs/>
        </w:rPr>
        <w:t>Animation</w:t>
      </w:r>
      <w:proofErr w:type="spellEnd"/>
      <w:r w:rsidR="00CA5776" w:rsidRPr="009A3A56">
        <w:t xml:space="preserve">, que possui um conjunto de funcionalidades reduzido e que faz uso do componente </w:t>
      </w:r>
      <w:proofErr w:type="spellStart"/>
      <w:r w:rsidR="00CA5776" w:rsidRPr="009A3A56">
        <w:rPr>
          <w:i/>
          <w:iCs/>
        </w:rPr>
        <w:t>Animation</w:t>
      </w:r>
      <w:proofErr w:type="spellEnd"/>
      <w:r w:rsidR="00CA5776" w:rsidRPr="009A3A56">
        <w:t xml:space="preserve">, um componente </w:t>
      </w:r>
      <w:proofErr w:type="spellStart"/>
      <w:r w:rsidR="00CA5776" w:rsidRPr="009A3A56">
        <w:rPr>
          <w:i/>
          <w:iCs/>
        </w:rPr>
        <w:t>legacy</w:t>
      </w:r>
      <w:proofErr w:type="spellEnd"/>
      <w:r w:rsidR="00CA5776" w:rsidRPr="009A3A56">
        <w:t xml:space="preserve"> similar ao </w:t>
      </w:r>
      <w:proofErr w:type="spellStart"/>
      <w:r w:rsidR="00CA5776" w:rsidRPr="009A3A56">
        <w:rPr>
          <w:i/>
          <w:iCs/>
        </w:rPr>
        <w:t>Animator</w:t>
      </w:r>
      <w:proofErr w:type="spellEnd"/>
      <w:r w:rsidR="00CA5776" w:rsidRPr="009A3A56">
        <w:t>, também com funcionalidades reduzidas quando comparado com este</w:t>
      </w:r>
      <w:r w:rsidR="00CA5776">
        <w:t xml:space="preserve"> </w:t>
      </w:r>
      <w:r w:rsidR="009F543B">
        <w:fldChar w:fldCharType="begin"/>
      </w:r>
      <w:r w:rsidR="009F543B">
        <w:instrText xml:space="preserve"> ADDIN ZOTERO_ITEM CSL_CITATION {"citationID":"raLhi427","properties":{"formattedCitation":"[35]","plainCitation":"[35]","noteIndex":0},"citationItems":[{"id":112,"uris":["http://zotero.org/users/local/kY0Zrcz1/items/8A93ZB2D"],"itemData":{"id":112,"type":"webpage","title":"Unity - Manual: Mecanim Animation System","URL":"https://docs.unity3d.com/462/Documentation/Manual/MecanimAnimationSystem.html","accessed":{"date-parts":[["2024",7,5]]}}}],"schema":"https://github.com/citation-style-language/schema/raw/master/csl-citation.json"} </w:instrText>
      </w:r>
      <w:r w:rsidR="009F543B">
        <w:fldChar w:fldCharType="separate"/>
      </w:r>
      <w:r w:rsidR="009F543B">
        <w:rPr>
          <w:noProof/>
        </w:rPr>
        <w:t>[35]</w:t>
      </w:r>
      <w:r w:rsidR="009F543B">
        <w:fldChar w:fldCharType="end"/>
      </w:r>
      <w:r w:rsidR="00D54F12" w:rsidRPr="009F543B">
        <w:t>.</w:t>
      </w:r>
    </w:p>
    <w:p w14:paraId="5BA4F90A" w14:textId="4FEF21E6" w:rsidR="00D54F12" w:rsidRPr="009F543B" w:rsidRDefault="00D54F12" w:rsidP="002B70B6">
      <w:r w:rsidRPr="009F543B">
        <w:t xml:space="preserve">No caso específico deste jogo, foi utilizado o </w:t>
      </w:r>
      <w:proofErr w:type="spellStart"/>
      <w:r w:rsidRPr="009F543B">
        <w:rPr>
          <w:i/>
          <w:iCs/>
        </w:rPr>
        <w:t>Animator</w:t>
      </w:r>
      <w:proofErr w:type="spellEnd"/>
      <w:r w:rsidRPr="009F543B">
        <w:rPr>
          <w:i/>
          <w:iCs/>
        </w:rPr>
        <w:t xml:space="preserve"> </w:t>
      </w:r>
      <w:proofErr w:type="spellStart"/>
      <w:r w:rsidRPr="009F543B">
        <w:rPr>
          <w:i/>
          <w:iCs/>
        </w:rPr>
        <w:t>Window</w:t>
      </w:r>
      <w:proofErr w:type="spellEnd"/>
      <w:r w:rsidRPr="009F543B">
        <w:t xml:space="preserve"> para atribuir animações ao companheiro. Como mencionado </w:t>
      </w:r>
      <w:r w:rsidR="00602B10" w:rsidRPr="009F543B">
        <w:t>na secção</w:t>
      </w:r>
      <w:r w:rsidRPr="009F543B">
        <w:t xml:space="preserve"> 4.1.3</w:t>
      </w:r>
      <w:r w:rsidR="00CB5F9F" w:rsidRPr="009F543B">
        <w:t>.</w:t>
      </w:r>
      <w:r w:rsidRPr="009F543B">
        <w:t xml:space="preserve"> o </w:t>
      </w:r>
      <w:proofErr w:type="spellStart"/>
      <w:r w:rsidRPr="009F543B">
        <w:rPr>
          <w:i/>
          <w:iCs/>
        </w:rPr>
        <w:t>buddy</w:t>
      </w:r>
      <w:proofErr w:type="spellEnd"/>
      <w:r w:rsidRPr="009F543B">
        <w:t xml:space="preserve"> foi implementado através da importação de um </w:t>
      </w:r>
      <w:r w:rsidRPr="009F543B">
        <w:rPr>
          <w:i/>
          <w:iCs/>
        </w:rPr>
        <w:t>package</w:t>
      </w:r>
      <w:r w:rsidRPr="009F543B">
        <w:t xml:space="preserve"> da </w:t>
      </w:r>
      <w:proofErr w:type="spellStart"/>
      <w:r w:rsidRPr="009F543B">
        <w:t>Unity</w:t>
      </w:r>
      <w:proofErr w:type="spellEnd"/>
      <w:r w:rsidRPr="009F543B">
        <w:t xml:space="preserve"> </w:t>
      </w:r>
      <w:proofErr w:type="spellStart"/>
      <w:r w:rsidRPr="009F543B">
        <w:t>Asset</w:t>
      </w:r>
      <w:proofErr w:type="spellEnd"/>
      <w:r w:rsidRPr="009F543B">
        <w:t xml:space="preserve"> </w:t>
      </w:r>
      <w:proofErr w:type="spellStart"/>
      <w:r w:rsidRPr="009F543B">
        <w:t>Store</w:t>
      </w:r>
      <w:proofErr w:type="spellEnd"/>
      <w:r w:rsidRPr="009F543B">
        <w:t xml:space="preserve">. Neste package, eram disponibilizadas </w:t>
      </w:r>
      <w:r w:rsidR="002F44AA">
        <w:t xml:space="preserve">várias </w:t>
      </w:r>
      <w:r w:rsidRPr="009F543B">
        <w:t>animações</w:t>
      </w:r>
      <w:r w:rsidR="003B6F29">
        <w:t>,</w:t>
      </w:r>
      <w:r w:rsidRPr="009F543B">
        <w:t xml:space="preserve"> o que permitiu escolher animações apropriadas para cada momento do jogo para o companheiro.</w:t>
      </w:r>
    </w:p>
    <w:p w14:paraId="7673EC4E" w14:textId="1C9DD40B" w:rsidR="00D54F12" w:rsidRPr="009F543B" w:rsidRDefault="004508AC" w:rsidP="002B70B6">
      <w:r w:rsidRPr="009A3A56">
        <w:t xml:space="preserve">De modo a animar os outros </w:t>
      </w:r>
      <w:proofErr w:type="spellStart"/>
      <w:r w:rsidRPr="009A3A56">
        <w:rPr>
          <w:i/>
          <w:iCs/>
        </w:rPr>
        <w:t>prefabs</w:t>
      </w:r>
      <w:proofErr w:type="spellEnd"/>
      <w:r w:rsidRPr="009A3A56">
        <w:t xml:space="preserve">, nomeadamente as borboletas, os coalas e as abelhas, </w:t>
      </w:r>
      <w:r>
        <w:t>optou-se por</w:t>
      </w:r>
      <w:r w:rsidRPr="009A3A56">
        <w:t xml:space="preserve"> utilizar, por recomendação do Professor Doutor Roberto Ribeiro, o </w:t>
      </w:r>
      <w:r w:rsidRPr="009A3A56">
        <w:rPr>
          <w:i/>
          <w:iCs/>
        </w:rPr>
        <w:t>package</w:t>
      </w:r>
      <w:r w:rsidRPr="009A3A56">
        <w:t xml:space="preserve"> </w:t>
      </w:r>
      <w:proofErr w:type="spellStart"/>
      <w:r w:rsidRPr="009A3A56">
        <w:t>DOTween</w:t>
      </w:r>
      <w:proofErr w:type="spellEnd"/>
      <w:r w:rsidRPr="009A3A56">
        <w:t xml:space="preserve">, disponibilizado na </w:t>
      </w:r>
      <w:proofErr w:type="spellStart"/>
      <w:r w:rsidRPr="009A3A56">
        <w:t>Unity</w:t>
      </w:r>
      <w:proofErr w:type="spellEnd"/>
      <w:r w:rsidRPr="009A3A56">
        <w:t xml:space="preserve"> </w:t>
      </w:r>
      <w:proofErr w:type="spellStart"/>
      <w:r w:rsidRPr="009A3A56">
        <w:t>Asset</w:t>
      </w:r>
      <w:proofErr w:type="spellEnd"/>
      <w:r w:rsidRPr="009A3A56">
        <w:t xml:space="preserve"> </w:t>
      </w:r>
      <w:proofErr w:type="spellStart"/>
      <w:r w:rsidRPr="009A3A56">
        <w:t>Store</w:t>
      </w:r>
      <w:proofErr w:type="spellEnd"/>
      <w:r w:rsidR="009F543B">
        <w:t xml:space="preserve"> </w:t>
      </w:r>
      <w:r w:rsidR="009F543B">
        <w:fldChar w:fldCharType="begin"/>
      </w:r>
      <w:r w:rsidR="009F543B">
        <w:instrText xml:space="preserve"> ADDIN ZOTERO_ITEM CSL_CITATION {"citationID":"axf9cKV2","properties":{"formattedCitation":"[36]","plainCitation":"[36]","noteIndex":0},"citationItems":[{"id":98,"uris":["http://zotero.org/users/local/kY0Zrcz1/items/YM5YAAVQ"],"itemData":{"id":98,"type":"webpage","abstract":"Use the DOTween (HOTween v2) tool from Demigiant on your next project. Find this &amp; more animation tools on the Unity Asset Store.","language":"en","title":"DOTween (HOTween v2) | Animation Tools | Unity Asset Store","URL":"https://assetstore.unity.com/packages/tools/animation/dotween-hotween-v2-27676","accessed":{"date-parts":[["2024",7,5]]}}}],"schema":"https://github.com/citation-style-language/schema/raw/master/csl-citation.json"} </w:instrText>
      </w:r>
      <w:r w:rsidR="009F543B">
        <w:fldChar w:fldCharType="separate"/>
      </w:r>
      <w:r w:rsidR="009F543B">
        <w:rPr>
          <w:noProof/>
        </w:rPr>
        <w:t>[36]</w:t>
      </w:r>
      <w:r w:rsidR="009F543B">
        <w:fldChar w:fldCharType="end"/>
      </w:r>
      <w:r w:rsidR="00D54F12" w:rsidRPr="009F543B">
        <w:t xml:space="preserve">. </w:t>
      </w:r>
      <w:r w:rsidR="003C2BB2" w:rsidRPr="009A3A56">
        <w:t xml:space="preserve">Este, permite animar </w:t>
      </w:r>
      <w:proofErr w:type="spellStart"/>
      <w:r w:rsidR="003C2BB2" w:rsidRPr="009A3A56">
        <w:rPr>
          <w:i/>
          <w:iCs/>
        </w:rPr>
        <w:t>GameObjects</w:t>
      </w:r>
      <w:proofErr w:type="spellEnd"/>
      <w:r w:rsidR="003C2BB2" w:rsidRPr="009A3A56">
        <w:t xml:space="preserve"> diretamente nos componentes de script, através da disponibilização da biblioteca </w:t>
      </w:r>
      <w:proofErr w:type="spellStart"/>
      <w:proofErr w:type="gramStart"/>
      <w:r w:rsidR="003C2BB2" w:rsidRPr="009A3A56">
        <w:rPr>
          <w:i/>
          <w:iCs/>
        </w:rPr>
        <w:t>DG.Tweening</w:t>
      </w:r>
      <w:proofErr w:type="spellEnd"/>
      <w:proofErr w:type="gramEnd"/>
      <w:r w:rsidR="003C2BB2" w:rsidRPr="009A3A56">
        <w:t xml:space="preserve"> que cont</w:t>
      </w:r>
      <w:r w:rsidR="003C2BB2">
        <w:t>é</w:t>
      </w:r>
      <w:r w:rsidR="003C2BB2" w:rsidRPr="009A3A56">
        <w:t>m vários métodos que</w:t>
      </w:r>
      <w:r w:rsidR="003C2BB2">
        <w:t>, por sua vez,</w:t>
      </w:r>
      <w:r w:rsidR="003C2BB2" w:rsidRPr="009A3A56">
        <w:t xml:space="preserve"> permitem executar isto mesmo.</w:t>
      </w:r>
    </w:p>
    <w:p w14:paraId="0C5640AE" w14:textId="1E2BC9BE" w:rsidR="00D54F12" w:rsidRPr="00D54F12" w:rsidRDefault="00E7211A" w:rsidP="002B70B6">
      <w:r>
        <w:t>Cumpre</w:t>
      </w:r>
      <w:r w:rsidRPr="009A3A56">
        <w:t xml:space="preserve"> realçar que, no planeamento do jogo foi explorada a introdução de animações utilizando o </w:t>
      </w:r>
      <w:proofErr w:type="spellStart"/>
      <w:r w:rsidRPr="009A3A56">
        <w:t>DOTween</w:t>
      </w:r>
      <w:proofErr w:type="spellEnd"/>
      <w:r w:rsidRPr="009A3A56">
        <w:t xml:space="preserve">, mas por constrangimentos de tempo não foi possível garantir uma implementação correta e funcional das referidas animações. Deste modo, </w:t>
      </w:r>
      <w:r>
        <w:t>optou-se por</w:t>
      </w:r>
      <w:r w:rsidRPr="009A3A56">
        <w:t xml:space="preserve"> não utilizar animações no </w:t>
      </w:r>
      <w:proofErr w:type="spellStart"/>
      <w:r w:rsidRPr="009A3A56">
        <w:rPr>
          <w:i/>
          <w:iCs/>
        </w:rPr>
        <w:t>prefabs</w:t>
      </w:r>
      <w:proofErr w:type="spellEnd"/>
      <w:r w:rsidRPr="009A3A56">
        <w:t xml:space="preserve">, com exceção do </w:t>
      </w:r>
      <w:proofErr w:type="spellStart"/>
      <w:r w:rsidRPr="009A3A56">
        <w:rPr>
          <w:i/>
          <w:iCs/>
        </w:rPr>
        <w:t>buddy</w:t>
      </w:r>
      <w:proofErr w:type="spellEnd"/>
      <w:r w:rsidRPr="009A3A56">
        <w:t xml:space="preserve"> onde, como supramencionado, o </w:t>
      </w:r>
      <w:r w:rsidRPr="009A3A56">
        <w:rPr>
          <w:i/>
          <w:iCs/>
        </w:rPr>
        <w:t>package</w:t>
      </w:r>
      <w:r w:rsidRPr="009A3A56">
        <w:t xml:space="preserve"> relativo a este já continha animações para este</w:t>
      </w:r>
      <w:r w:rsidR="00D54F12" w:rsidRPr="009F543B">
        <w:t>.</w:t>
      </w:r>
    </w:p>
    <w:p w14:paraId="259F0D16" w14:textId="6AE2BFFB" w:rsidR="0015155D" w:rsidRDefault="0015155D" w:rsidP="002B70B6">
      <w:pPr>
        <w:pStyle w:val="Heading2"/>
        <w:spacing w:line="360" w:lineRule="auto"/>
      </w:pPr>
      <w:bookmarkStart w:id="79" w:name="_Toc171084329"/>
      <w:r>
        <w:t>Blender</w:t>
      </w:r>
      <w:bookmarkEnd w:id="79"/>
    </w:p>
    <w:p w14:paraId="44EDE01D" w14:textId="2CC38D11" w:rsidR="004F5449" w:rsidRPr="009C0D76" w:rsidRDefault="00526667" w:rsidP="002B70B6">
      <w:r>
        <w:t>O</w:t>
      </w:r>
      <w:r w:rsidR="00CF3EBF">
        <w:t xml:space="preserve"> </w:t>
      </w:r>
      <w:r>
        <w:t>programa</w:t>
      </w:r>
      <w:r w:rsidR="009C0D76">
        <w:t xml:space="preserve"> Blender foi utiliza</w:t>
      </w:r>
      <w:r>
        <w:t>do</w:t>
      </w:r>
      <w:r w:rsidR="009C0D76">
        <w:t xml:space="preserve"> para criar os elementos digitais</w:t>
      </w:r>
      <w:r w:rsidR="00CF3EBF">
        <w:t>, que aqui denominamos por modelos,</w:t>
      </w:r>
      <w:r w:rsidR="009C0D76">
        <w:t xml:space="preserve"> com </w:t>
      </w:r>
      <w:r w:rsidR="00E77AEC">
        <w:t>os quais</w:t>
      </w:r>
      <w:r w:rsidR="009C0D76">
        <w:t xml:space="preserve"> o jogador interage durante todo o jogo.</w:t>
      </w:r>
      <w:r w:rsidR="004F5449">
        <w:t xml:space="preserve"> Todos os modelos presentes no jogo d</w:t>
      </w:r>
      <w:r w:rsidR="004675C7">
        <w:t>e</w:t>
      </w:r>
      <w:r w:rsidR="004F5449">
        <w:t xml:space="preserve"> memória e </w:t>
      </w:r>
      <w:r w:rsidR="00CF3EBF">
        <w:t>nos</w:t>
      </w:r>
      <w:r w:rsidR="004F5449">
        <w:t xml:space="preserve"> minijogos</w:t>
      </w:r>
      <w:r w:rsidR="00CF3EBF">
        <w:t>,</w:t>
      </w:r>
      <w:r w:rsidR="004F5449">
        <w:t xml:space="preserve"> </w:t>
      </w:r>
      <w:r>
        <w:t xml:space="preserve">nos quais são explicados os procedimentos médicos, foram fruto de um processo criativo e adaptados ao principal objetivo, educar de uma forma leve. Para esse efeito, foram </w:t>
      </w:r>
      <w:r w:rsidR="004F5449">
        <w:t xml:space="preserve">criados e exportados do Blender diretamente </w:t>
      </w:r>
      <w:r w:rsidR="00CF3EBF">
        <w:t>para o</w:t>
      </w:r>
      <w:r w:rsidR="004F5449">
        <w:t xml:space="preserve"> </w:t>
      </w:r>
      <w:proofErr w:type="spellStart"/>
      <w:r w:rsidR="004F5449" w:rsidRPr="007543C4">
        <w:t>Unity</w:t>
      </w:r>
      <w:proofErr w:type="spellEnd"/>
      <w:r w:rsidR="00B16154">
        <w:t>.</w:t>
      </w:r>
    </w:p>
    <w:p w14:paraId="5DB17F35" w14:textId="6A915D6F" w:rsidR="004C37C8" w:rsidRDefault="004C37C8" w:rsidP="002B70B6">
      <w:pPr>
        <w:pStyle w:val="Heading3"/>
        <w:spacing w:line="360" w:lineRule="auto"/>
      </w:pPr>
      <w:bookmarkStart w:id="80" w:name="_Toc171084330"/>
      <w:r>
        <w:lastRenderedPageBreak/>
        <w:t>Modelação</w:t>
      </w:r>
      <w:bookmarkEnd w:id="80"/>
    </w:p>
    <w:p w14:paraId="4E1069B8" w14:textId="31D3D86D" w:rsidR="005032AE" w:rsidRPr="006A32D6" w:rsidRDefault="006A32D6" w:rsidP="002B70B6">
      <w:r>
        <w:t xml:space="preserve">Todos os modelos foram </w:t>
      </w:r>
      <w:r w:rsidR="005032AE">
        <w:t>criados</w:t>
      </w:r>
      <w:r>
        <w:t xml:space="preserve"> utilizando técnicas simples de modelação</w:t>
      </w:r>
      <w:r w:rsidR="00751E3C">
        <w:t>, com base n</w:t>
      </w:r>
      <w:r w:rsidR="00EC594C">
        <w:t xml:space="preserve">um estilo de modelação </w:t>
      </w:r>
      <w:proofErr w:type="spellStart"/>
      <w:r w:rsidR="00EC594C" w:rsidRPr="00F23BFA">
        <w:rPr>
          <w:i/>
          <w:iCs/>
        </w:rPr>
        <w:t>low</w:t>
      </w:r>
      <w:proofErr w:type="spellEnd"/>
      <w:r w:rsidR="00EC594C" w:rsidRPr="00F23BFA">
        <w:rPr>
          <w:i/>
          <w:iCs/>
        </w:rPr>
        <w:t xml:space="preserve"> </w:t>
      </w:r>
      <w:proofErr w:type="spellStart"/>
      <w:r w:rsidR="00EC594C" w:rsidRPr="00F23BFA">
        <w:rPr>
          <w:i/>
          <w:iCs/>
        </w:rPr>
        <w:t>poly</w:t>
      </w:r>
      <w:proofErr w:type="spellEnd"/>
      <w:r w:rsidR="00CB5F9F">
        <w:t xml:space="preserve">, essencialmente, </w:t>
      </w:r>
      <w:r w:rsidR="00EC594C">
        <w:t>por duas razões principais</w:t>
      </w:r>
      <w:r w:rsidR="00CB5F9F">
        <w:t>.</w:t>
      </w:r>
      <w:r w:rsidR="00EC594C">
        <w:t xml:space="preserve"> </w:t>
      </w:r>
      <w:r w:rsidR="00CB5F9F">
        <w:t>P</w:t>
      </w:r>
      <w:r w:rsidR="00EC594C">
        <w:t>rimeiro, por uma questão estética,</w:t>
      </w:r>
      <w:r w:rsidR="00CB5F9F">
        <w:t xml:space="preserve"> com intuito de</w:t>
      </w:r>
      <w:r w:rsidR="00EC594C">
        <w:t xml:space="preserve"> </w:t>
      </w:r>
      <w:r w:rsidR="00CB5F9F">
        <w:t xml:space="preserve">facilitar </w:t>
      </w:r>
      <w:r w:rsidR="00EC594C">
        <w:t xml:space="preserve">a interpretação dos modelos </w:t>
      </w:r>
      <w:r w:rsidR="00AC0E34">
        <w:t>por parte dos</w:t>
      </w:r>
      <w:r w:rsidR="00EC594C">
        <w:t xml:space="preserve"> jogadores</w:t>
      </w:r>
      <w:r w:rsidR="00CB5F9F">
        <w:t>,</w:t>
      </w:r>
      <w:r w:rsidR="00AC0E34">
        <w:t xml:space="preserve"> </w:t>
      </w:r>
      <w:r w:rsidR="00EC594C">
        <w:t xml:space="preserve">uma vez que o jogo se destina a crianças num ambiente hospitalar, </w:t>
      </w:r>
      <w:r w:rsidR="00CB5F9F">
        <w:t>circunstâncias em que</w:t>
      </w:r>
      <w:r w:rsidR="00EC594C">
        <w:t xml:space="preserve"> a simplicidade e a clareza visual são essenciais para</w:t>
      </w:r>
      <w:r w:rsidR="00AC0E34">
        <w:t xml:space="preserve"> que seja</w:t>
      </w:r>
      <w:r w:rsidR="00EC594C">
        <w:t xml:space="preserve"> proporciona</w:t>
      </w:r>
      <w:r w:rsidR="00AC0E34">
        <w:t>da</w:t>
      </w:r>
      <w:r w:rsidR="00EC594C">
        <w:t xml:space="preserve"> uma </w:t>
      </w:r>
      <w:r w:rsidR="00746706">
        <w:t>experiência</w:t>
      </w:r>
      <w:r w:rsidR="00EC594C">
        <w:t xml:space="preserve"> acessível</w:t>
      </w:r>
      <w:r w:rsidR="00CB5F9F">
        <w:t>.</w:t>
      </w:r>
      <w:r w:rsidR="00AC0E34">
        <w:t xml:space="preserve"> </w:t>
      </w:r>
      <w:r w:rsidR="00CB5F9F">
        <w:t>S</w:t>
      </w:r>
      <w:r w:rsidR="00EC594C">
        <w:t xml:space="preserve">egundo, para garantir que cada modelo </w:t>
      </w:r>
      <w:r w:rsidR="00CB5F9F">
        <w:t>tem</w:t>
      </w:r>
      <w:r w:rsidR="00EC594C">
        <w:t xml:space="preserve"> poucos </w:t>
      </w:r>
      <w:r w:rsidR="00746706">
        <w:t>vértices,</w:t>
      </w:r>
      <w:r w:rsidR="00EC594C">
        <w:t xml:space="preserve"> evitando sobrecarregar o jogo com </w:t>
      </w:r>
      <w:r w:rsidR="00CB5F9F">
        <w:t>objetos</w:t>
      </w:r>
      <w:r w:rsidR="00EC594C">
        <w:t xml:space="preserve"> pesados e difíceis de processar.</w:t>
      </w:r>
    </w:p>
    <w:p w14:paraId="4CAC59DA" w14:textId="0EB47998" w:rsidR="00746706" w:rsidRPr="00746706" w:rsidRDefault="003364F0" w:rsidP="002B70B6">
      <w:pPr>
        <w:pStyle w:val="Heading3"/>
        <w:spacing w:line="360" w:lineRule="auto"/>
      </w:pPr>
      <w:bookmarkStart w:id="81" w:name="_Toc171084331"/>
      <w:r>
        <w:t>Texturização</w:t>
      </w:r>
      <w:bookmarkEnd w:id="81"/>
    </w:p>
    <w:p w14:paraId="6683BB13" w14:textId="11E5CAC1" w:rsidR="00EC594C" w:rsidRPr="00EC594C" w:rsidRDefault="00EC594C" w:rsidP="002B70B6">
      <w:r>
        <w:t>Foram</w:t>
      </w:r>
      <w:r w:rsidR="00746706">
        <w:t xml:space="preserve"> exclusivamente</w:t>
      </w:r>
      <w:r>
        <w:t xml:space="preserve"> </w:t>
      </w:r>
      <w:r w:rsidR="00B16154">
        <w:t>utilizados</w:t>
      </w:r>
      <w:r>
        <w:t xml:space="preserve"> </w:t>
      </w:r>
      <w:r w:rsidR="00746706">
        <w:t xml:space="preserve">nós </w:t>
      </w:r>
      <w:proofErr w:type="spellStart"/>
      <w:r w:rsidRPr="00205672">
        <w:rPr>
          <w:i/>
          <w:iCs/>
        </w:rPr>
        <w:t>Principle</w:t>
      </w:r>
      <w:proofErr w:type="spellEnd"/>
      <w:r w:rsidRPr="00205672">
        <w:rPr>
          <w:i/>
          <w:iCs/>
        </w:rPr>
        <w:t xml:space="preserve"> </w:t>
      </w:r>
      <w:proofErr w:type="spellStart"/>
      <w:r w:rsidR="00205672" w:rsidRPr="00205672">
        <w:rPr>
          <w:i/>
          <w:iCs/>
        </w:rPr>
        <w:t>Bidirectional</w:t>
      </w:r>
      <w:proofErr w:type="spellEnd"/>
      <w:r w:rsidR="00205672" w:rsidRPr="00205672">
        <w:rPr>
          <w:i/>
          <w:iCs/>
        </w:rPr>
        <w:t xml:space="preserve"> </w:t>
      </w:r>
      <w:proofErr w:type="spellStart"/>
      <w:r w:rsidR="00205672" w:rsidRPr="00205672">
        <w:rPr>
          <w:i/>
          <w:iCs/>
        </w:rPr>
        <w:t>Scattering</w:t>
      </w:r>
      <w:proofErr w:type="spellEnd"/>
      <w:r w:rsidR="00205672" w:rsidRPr="00205672">
        <w:rPr>
          <w:i/>
          <w:iCs/>
        </w:rPr>
        <w:t xml:space="preserve"> </w:t>
      </w:r>
      <w:proofErr w:type="spellStart"/>
      <w:r w:rsidR="00205672" w:rsidRPr="00205672">
        <w:rPr>
          <w:i/>
          <w:iCs/>
        </w:rPr>
        <w:t>Distribution</w:t>
      </w:r>
      <w:proofErr w:type="spellEnd"/>
      <w:r w:rsidR="00205672" w:rsidRPr="00205672">
        <w:rPr>
          <w:i/>
          <w:iCs/>
        </w:rPr>
        <w:t xml:space="preserve"> </w:t>
      </w:r>
      <w:proofErr w:type="spellStart"/>
      <w:r w:rsidR="00205672" w:rsidRPr="00205672">
        <w:rPr>
          <w:i/>
          <w:iCs/>
        </w:rPr>
        <w:t>Function</w:t>
      </w:r>
      <w:proofErr w:type="spellEnd"/>
      <w:r w:rsidR="00205672">
        <w:t xml:space="preserve"> </w:t>
      </w:r>
      <w:r w:rsidR="00205672" w:rsidRPr="00205672">
        <w:rPr>
          <w:i/>
          <w:iCs/>
        </w:rPr>
        <w:t>(</w:t>
      </w:r>
      <w:r w:rsidRPr="00205672">
        <w:rPr>
          <w:i/>
          <w:iCs/>
        </w:rPr>
        <w:t>BSDF</w:t>
      </w:r>
      <w:r w:rsidR="00205672" w:rsidRPr="00205672">
        <w:rPr>
          <w:i/>
          <w:iCs/>
        </w:rPr>
        <w:t>)</w:t>
      </w:r>
      <w:r>
        <w:t xml:space="preserve"> para texturizar os modelos</w:t>
      </w:r>
      <w:r w:rsidR="00DF5ECC">
        <w:t xml:space="preserve"> </w:t>
      </w:r>
      <w:r w:rsidR="00DF5ECC">
        <w:fldChar w:fldCharType="begin"/>
      </w:r>
      <w:r w:rsidR="00DF5ECC">
        <w:instrText xml:space="preserve"> ADDIN ZOTERO_ITEM CSL_CITATION {"citationID":"zAjvvZBf","properties":{"formattedCitation":"[37]","plainCitation":"[37]","noteIndex":0},"citationItems":[{"id":84,"uris":["http://zotero.org/users/local/kY0Zrcz1/items/FUAM7EJE"],"itemData":{"id":84,"type":"webpage","title":"Principled BSDF - Blender 4.1 Manual","URL":"https://docs.blender.org/manual/en/latest/render/shader_nodes/shader/principled.html","accessed":{"date-parts":[["2024",7,5]]}}}],"schema":"https://github.com/citation-style-language/schema/raw/master/csl-citation.json"} </w:instrText>
      </w:r>
      <w:r w:rsidR="00DF5ECC">
        <w:fldChar w:fldCharType="separate"/>
      </w:r>
      <w:r w:rsidR="00DF5ECC">
        <w:rPr>
          <w:noProof/>
        </w:rPr>
        <w:t>[37]</w:t>
      </w:r>
      <w:r w:rsidR="00DF5ECC">
        <w:fldChar w:fldCharType="end"/>
      </w:r>
      <w:r w:rsidR="00CB5F9F">
        <w:t>,</w:t>
      </w:r>
      <w:r>
        <w:t xml:space="preserve"> </w:t>
      </w:r>
      <w:r w:rsidR="00CB5F9F">
        <w:t>visto</w:t>
      </w:r>
      <w:r w:rsidR="00746706">
        <w:t xml:space="preserve"> que os ficheiros de exportação do </w:t>
      </w:r>
      <w:r w:rsidR="00746706" w:rsidRPr="003B1DC9">
        <w:t>Blender</w:t>
      </w:r>
      <w:r w:rsidR="00746706">
        <w:t>, e</w:t>
      </w:r>
      <w:r w:rsidR="00CB5F9F">
        <w:t>,</w:t>
      </w:r>
      <w:r w:rsidR="00746706">
        <w:t xml:space="preserve"> posteriormente</w:t>
      </w:r>
      <w:r w:rsidR="00CB5F9F">
        <w:t>,</w:t>
      </w:r>
      <w:r w:rsidR="00746706">
        <w:t xml:space="preserve"> de importação no </w:t>
      </w:r>
      <w:proofErr w:type="spellStart"/>
      <w:r w:rsidR="00746706" w:rsidRPr="00CB5F9F">
        <w:t>Unity</w:t>
      </w:r>
      <w:proofErr w:type="spellEnd"/>
      <w:r w:rsidR="00CB5F9F">
        <w:t>,</w:t>
      </w:r>
      <w:r w:rsidR="00746706">
        <w:t xml:space="preserve"> </w:t>
      </w:r>
      <w:r w:rsidR="00CB5F9F">
        <w:t>serão</w:t>
      </w:r>
      <w:r w:rsidR="00746706">
        <w:t xml:space="preserve"> ficheiros </w:t>
      </w:r>
      <w:proofErr w:type="spellStart"/>
      <w:r w:rsidR="00205672" w:rsidRPr="00205672">
        <w:rPr>
          <w:i/>
          <w:iCs/>
        </w:rPr>
        <w:t>Filmbox</w:t>
      </w:r>
      <w:proofErr w:type="spellEnd"/>
      <w:r w:rsidR="00205672" w:rsidRPr="00205672">
        <w:rPr>
          <w:i/>
          <w:iCs/>
        </w:rPr>
        <w:t xml:space="preserve"> (FBX)</w:t>
      </w:r>
      <w:r w:rsidR="00DF5ECC">
        <w:t xml:space="preserve"> </w:t>
      </w:r>
      <w:r w:rsidR="00DF5ECC">
        <w:fldChar w:fldCharType="begin"/>
      </w:r>
      <w:r w:rsidR="00DF5ECC">
        <w:instrText xml:space="preserve"> ADDIN ZOTERO_ITEM CSL_CITATION {"citationID":"6N5rXbnk","properties":{"formattedCitation":"[38]","plainCitation":"[38]","noteIndex":0},"citationItems":[{"id":85,"uris":["http://zotero.org/users/local/kY0Zrcz1/items/BZW2R5MS"],"itemData":{"id":85,"type":"webpage","title":"FBX — Blender Manual","URL":"https://docs.blender.org/manual/en/2.80/addons/io_scene_fbx.html","accessed":{"date-parts":[["2024",7,5]]}}}],"schema":"https://github.com/citation-style-language/schema/raw/master/csl-citation.json"} </w:instrText>
      </w:r>
      <w:r w:rsidR="00DF5ECC">
        <w:fldChar w:fldCharType="separate"/>
      </w:r>
      <w:r w:rsidR="00DF5ECC">
        <w:rPr>
          <w:noProof/>
        </w:rPr>
        <w:t>[38]</w:t>
      </w:r>
      <w:r w:rsidR="00DF5ECC">
        <w:fldChar w:fldCharType="end"/>
      </w:r>
      <w:r w:rsidR="00CB5F9F">
        <w:t>.</w:t>
      </w:r>
      <w:r w:rsidR="00746706">
        <w:t xml:space="preserve"> </w:t>
      </w:r>
      <w:r w:rsidR="00CB5F9F">
        <w:t xml:space="preserve">Este tipo de ficheiros permite exportar, </w:t>
      </w:r>
      <w:r w:rsidR="00746706">
        <w:t>juntamente com os modelos</w:t>
      </w:r>
      <w:r w:rsidR="00CB5F9F">
        <w:t>,</w:t>
      </w:r>
      <w:r w:rsidR="00746706">
        <w:t xml:space="preserve"> os materiais BSDF associados a cada </w:t>
      </w:r>
      <w:r w:rsidR="00CB5F9F">
        <w:t>um destes,</w:t>
      </w:r>
      <w:r w:rsidR="007348A8">
        <w:t xml:space="preserve"> de forma simples e sem perda de qualidade</w:t>
      </w:r>
      <w:r w:rsidR="00CB5F9F">
        <w:t>, afigurando-se uma mais-valia para a garantia de qualidade e simplicidade na implementação dos modelos.</w:t>
      </w:r>
    </w:p>
    <w:p w14:paraId="41AF51CD" w14:textId="1CC79450" w:rsidR="003364F0" w:rsidRDefault="007348A8" w:rsidP="002B70B6">
      <w:pPr>
        <w:pStyle w:val="Heading3"/>
        <w:spacing w:line="360" w:lineRule="auto"/>
      </w:pPr>
      <w:bookmarkStart w:id="82" w:name="_Toc171084332"/>
      <w:r>
        <w:t>Exportação de modelos</w:t>
      </w:r>
      <w:bookmarkEnd w:id="82"/>
    </w:p>
    <w:p w14:paraId="1DF414D0" w14:textId="3B28F4E7" w:rsidR="002525A7" w:rsidRDefault="002525A7" w:rsidP="002B70B6">
      <w:r>
        <w:t>Como supramencionado</w:t>
      </w:r>
      <w:r w:rsidR="00CB5F9F">
        <w:t>,</w:t>
      </w:r>
      <w:r>
        <w:t xml:space="preserve"> brevemente no </w:t>
      </w:r>
      <w:r w:rsidR="00CB5F9F">
        <w:t>ponto</w:t>
      </w:r>
      <w:r w:rsidRPr="00341DA8">
        <w:t xml:space="preserve"> </w:t>
      </w:r>
      <w:r>
        <w:t xml:space="preserve">anterior </w:t>
      </w:r>
      <w:r w:rsidR="00CB5F9F">
        <w:t xml:space="preserve">(4.2.2.) </w:t>
      </w:r>
      <w:r>
        <w:t xml:space="preserve">foram utilizados ficheiros </w:t>
      </w:r>
      <w:r w:rsidR="00CB5F9F" w:rsidRPr="00CB5F9F">
        <w:rPr>
          <w:i/>
          <w:iCs/>
        </w:rPr>
        <w:t>FBX</w:t>
      </w:r>
      <w:r>
        <w:t xml:space="preserve"> para exportar os modelos do Blender diretamente </w:t>
      </w:r>
      <w:r w:rsidR="00CB5F9F">
        <w:t>para o</w:t>
      </w:r>
      <w:r>
        <w:t xml:space="preserve"> </w:t>
      </w:r>
      <w:proofErr w:type="spellStart"/>
      <w:r>
        <w:t>Unity</w:t>
      </w:r>
      <w:proofErr w:type="spellEnd"/>
      <w:r>
        <w:t xml:space="preserve">. A escolha deste tipo de ficheiros </w:t>
      </w:r>
      <w:r w:rsidR="00CB5F9F">
        <w:t>surge motivada pela</w:t>
      </w:r>
      <w:r>
        <w:t xml:space="preserve"> ampla compatibilidade entre as duas plataformas no processamento deste tipo de ficheiros</w:t>
      </w:r>
      <w:r w:rsidR="00CB5F9F">
        <w:t>. Assim,</w:t>
      </w:r>
      <w:r>
        <w:t xml:space="preserve"> </w:t>
      </w:r>
      <w:r w:rsidR="00CB5F9F">
        <w:t xml:space="preserve">a exportação direta consubstancia uma garantia que os ficheiros são </w:t>
      </w:r>
      <w:r>
        <w:t>importados corretamente</w:t>
      </w:r>
      <w:r w:rsidR="00CB5F9F">
        <w:t>, isto é,</w:t>
      </w:r>
      <w:r>
        <w:t xml:space="preserve"> sem perda de informação ou necessidade de conversões adicionais.</w:t>
      </w:r>
    </w:p>
    <w:p w14:paraId="67F8989F" w14:textId="5FE56797" w:rsidR="00CF625E" w:rsidRPr="00CF625E" w:rsidRDefault="00B37E3A" w:rsidP="002B70B6">
      <w:pPr>
        <w:pStyle w:val="Heading2"/>
        <w:spacing w:line="360" w:lineRule="auto"/>
      </w:pPr>
      <w:bookmarkStart w:id="83" w:name="_Toc171084333"/>
      <w:proofErr w:type="spellStart"/>
      <w:r>
        <w:t>BraveHearts</w:t>
      </w:r>
      <w:proofErr w:type="spellEnd"/>
      <w:r>
        <w:t xml:space="preserve"> AR Jogo</w:t>
      </w:r>
      <w:bookmarkEnd w:id="83"/>
    </w:p>
    <w:p w14:paraId="6C49C28C" w14:textId="19613228" w:rsidR="00840C76" w:rsidRPr="00840C76" w:rsidRDefault="00CB5F9F" w:rsidP="002B70B6">
      <w:r>
        <w:t xml:space="preserve">Finda a explanação das ferramentas utilizadas no </w:t>
      </w:r>
      <w:r w:rsidR="007467F1">
        <w:t xml:space="preserve">processo </w:t>
      </w:r>
      <w:r>
        <w:t>desenvolvimento</w:t>
      </w:r>
      <w:r w:rsidR="007467F1">
        <w:t xml:space="preserve"> e as suas respetivas características,</w:t>
      </w:r>
      <w:r>
        <w:t xml:space="preserve"> </w:t>
      </w:r>
      <w:r w:rsidR="007467F1">
        <w:t>cumpre clarificar o enredo do jogo. Este, desenrola-se e</w:t>
      </w:r>
      <w:r w:rsidR="00840C76">
        <w:t>m torno da cativante história de Alfredo, um pássaro cujos ovos foram perdidos após uma tempestade</w:t>
      </w:r>
      <w:r w:rsidR="007467F1">
        <w:t>,</w:t>
      </w:r>
      <w:r w:rsidR="00840C76">
        <w:t xml:space="preserve"> </w:t>
      </w:r>
      <w:r w:rsidR="007467F1">
        <w:t xml:space="preserve">que levou </w:t>
      </w:r>
      <w:r w:rsidR="00840C76">
        <w:t xml:space="preserve">o seu ninho. O jogador é imerso numa jornada emocionante </w:t>
      </w:r>
      <w:r w:rsidR="007467F1">
        <w:t>em que</w:t>
      </w:r>
      <w:r w:rsidR="00840C76">
        <w:t xml:space="preserve"> ajuda Alfredo a recuperar os seus preciosos ovos. Ao longo </w:t>
      </w:r>
      <w:r w:rsidR="007467F1">
        <w:t>desta</w:t>
      </w:r>
      <w:r w:rsidR="00840C76">
        <w:t xml:space="preserve"> aventura, o jogador depara-se com novas personagens, a borboleta Aurora, o </w:t>
      </w:r>
      <w:r w:rsidR="007467F1">
        <w:t>c</w:t>
      </w:r>
      <w:r w:rsidR="00840C76">
        <w:t xml:space="preserve">oala Kiko e a abelha Mel. </w:t>
      </w:r>
      <w:r w:rsidR="007467F1">
        <w:t xml:space="preserve">As personagens foram </w:t>
      </w:r>
      <w:r w:rsidR="007467F1">
        <w:lastRenderedPageBreak/>
        <w:t xml:space="preserve">escolhidas minuciosamente, representando cada uma delas, a sensação que o procedimento específico, que lhes corresponde, provocará à criança. Mais, cada personagem, para além de acompanhar Alfredo e o jogador na busca pelos ovos, desempenha </w:t>
      </w:r>
      <w:r w:rsidR="00840C76">
        <w:t>um papel crucial</w:t>
      </w:r>
      <w:r w:rsidR="007467F1">
        <w:t>,</w:t>
      </w:r>
      <w:r w:rsidR="00840C76">
        <w:t xml:space="preserve"> ao ensinar</w:t>
      </w:r>
      <w:r w:rsidR="007467F1">
        <w:t xml:space="preserve"> e esclarecer os jogadores</w:t>
      </w:r>
      <w:r w:rsidR="00840C76">
        <w:t xml:space="preserve">, de maneira lúdica e envolvente, </w:t>
      </w:r>
      <w:r w:rsidR="007467F1">
        <w:t>quanto</w:t>
      </w:r>
      <w:r w:rsidR="00840C76">
        <w:t xml:space="preserve"> </w:t>
      </w:r>
      <w:r w:rsidR="007467F1">
        <w:t>a</w:t>
      </w:r>
      <w:r w:rsidR="00840C76">
        <w:t>os procedimentos médicos que o jogador enfrentará após completar o jogo.</w:t>
      </w:r>
    </w:p>
    <w:p w14:paraId="4E6D57DD" w14:textId="000E0ACF" w:rsidR="007D4A5E" w:rsidRPr="008D362E" w:rsidRDefault="007D4A5E" w:rsidP="002B70B6">
      <w:pPr>
        <w:pStyle w:val="Heading3"/>
        <w:spacing w:line="360" w:lineRule="auto"/>
        <w:rPr>
          <w:i/>
          <w:iCs/>
        </w:rPr>
      </w:pPr>
      <w:bookmarkStart w:id="84" w:name="_Toc171084334"/>
      <w:proofErr w:type="spellStart"/>
      <w:r w:rsidRPr="008D362E">
        <w:rPr>
          <w:i/>
          <w:iCs/>
        </w:rPr>
        <w:t>Buddy</w:t>
      </w:r>
      <w:bookmarkEnd w:id="84"/>
      <w:proofErr w:type="spellEnd"/>
    </w:p>
    <w:p w14:paraId="134BD43C" w14:textId="6CF49284" w:rsidR="002525A7" w:rsidRDefault="002525A7" w:rsidP="002B70B6">
      <w:r>
        <w:t xml:space="preserve">O </w:t>
      </w:r>
      <w:proofErr w:type="spellStart"/>
      <w:r w:rsidR="00BA6051">
        <w:rPr>
          <w:i/>
          <w:iCs/>
        </w:rPr>
        <w:t>b</w:t>
      </w:r>
      <w:r w:rsidRPr="00251BB0">
        <w:rPr>
          <w:i/>
          <w:iCs/>
        </w:rPr>
        <w:t>uddy</w:t>
      </w:r>
      <w:proofErr w:type="spellEnd"/>
      <w:r w:rsidRPr="00251BB0">
        <w:rPr>
          <w:i/>
          <w:iCs/>
        </w:rPr>
        <w:t>,</w:t>
      </w:r>
      <w:r>
        <w:t xml:space="preserve"> o pássaro Alfredo, foi criado com o intuito de proporcionar uma sensação de acompanhamento e companheirismo aos jogadores</w:t>
      </w:r>
      <w:r w:rsidR="007467F1">
        <w:t xml:space="preserve"> durante o decorrer do jogo</w:t>
      </w:r>
      <w:r>
        <w:t xml:space="preserve">. Considerando que o jogo é destinado às crianças da ala pediátrica do Hospital de Leiria, identificou-se a necessidade de criar um “companheiro” </w:t>
      </w:r>
      <w:r w:rsidR="007467F1">
        <w:t xml:space="preserve">com a qual </w:t>
      </w:r>
      <w:r>
        <w:t>pudesse</w:t>
      </w:r>
      <w:r w:rsidR="007467F1">
        <w:t>m</w:t>
      </w:r>
      <w:r>
        <w:t xml:space="preserve"> estabelecer uma relação de empatia, tornando a experiência do jogo mais acolhedora e envolvente. </w:t>
      </w:r>
    </w:p>
    <w:p w14:paraId="5F19C2C2" w14:textId="1D9B86B3" w:rsidR="002525A7" w:rsidRDefault="007467F1" w:rsidP="002B70B6">
      <w:r>
        <w:t>Nesta senda, e</w:t>
      </w:r>
      <w:r w:rsidR="002525A7">
        <w:t xml:space="preserve">sta personagem foi concebida </w:t>
      </w:r>
      <w:r>
        <w:t xml:space="preserve">com o intuito de transmitir às crianças uma sensação de que não estão </w:t>
      </w:r>
      <w:r w:rsidR="002525A7">
        <w:t xml:space="preserve">sozinhas durante o jogo, oferecendo apoio constante e guiando-as através das diversas etapas e desafios. Ao criar essa conexão emocional, o </w:t>
      </w:r>
      <w:proofErr w:type="spellStart"/>
      <w:r w:rsidR="008D362E">
        <w:rPr>
          <w:i/>
          <w:iCs/>
        </w:rPr>
        <w:t>b</w:t>
      </w:r>
      <w:r w:rsidR="002525A7" w:rsidRPr="008D362E">
        <w:rPr>
          <w:i/>
          <w:iCs/>
        </w:rPr>
        <w:t>uddy</w:t>
      </w:r>
      <w:proofErr w:type="spellEnd"/>
      <w:r w:rsidR="002525A7">
        <w:t xml:space="preserve"> ajuda a aliviar a ansiedade e o medo associado aos procedimentos médicos, transformando a experiência do jogo uma jornada compartilhada e menos intimidante.</w:t>
      </w:r>
    </w:p>
    <w:p w14:paraId="51672203" w14:textId="4D6FC9DC" w:rsidR="002525A7" w:rsidRDefault="002525A7" w:rsidP="002B70B6">
      <w:r>
        <w:t xml:space="preserve">Após uma sessão de </w:t>
      </w:r>
      <w:r w:rsidRPr="00701D79">
        <w:rPr>
          <w:i/>
          <w:iCs/>
        </w:rPr>
        <w:t>brainstorming</w:t>
      </w:r>
      <w:r>
        <w:t xml:space="preserve"> com as enfermeiras do </w:t>
      </w:r>
      <w:r w:rsidR="00BA6051">
        <w:t xml:space="preserve">Centro </w:t>
      </w:r>
      <w:r>
        <w:t>Hospita</w:t>
      </w:r>
      <w:r w:rsidR="00BA6051">
        <w:t>lar</w:t>
      </w:r>
      <w:r>
        <w:t xml:space="preserve"> de Leiria, foi decidido</w:t>
      </w:r>
      <w:r w:rsidR="007467F1">
        <w:t>, em consenso,</w:t>
      </w:r>
      <w:r>
        <w:t xml:space="preserve"> adotar uma temática animal para todo o jogo. Nesse contexto, optou-se por fazer do </w:t>
      </w:r>
      <w:proofErr w:type="spellStart"/>
      <w:r w:rsidR="007467F1" w:rsidRPr="007467F1">
        <w:rPr>
          <w:i/>
          <w:iCs/>
        </w:rPr>
        <w:t>b</w:t>
      </w:r>
      <w:r w:rsidRPr="007467F1">
        <w:rPr>
          <w:i/>
          <w:iCs/>
        </w:rPr>
        <w:t>uddy</w:t>
      </w:r>
      <w:proofErr w:type="spellEnd"/>
      <w:r>
        <w:t xml:space="preserve"> um pequeno e amigável pássaro, </w:t>
      </w:r>
      <w:r w:rsidR="00BA6051">
        <w:t xml:space="preserve">procurando </w:t>
      </w:r>
      <w:r>
        <w:t xml:space="preserve">que não </w:t>
      </w:r>
      <w:r w:rsidR="00BA6051">
        <w:t xml:space="preserve">provocasse qualquer tipo de </w:t>
      </w:r>
      <w:r>
        <w:t>medo nas crianças.</w:t>
      </w:r>
    </w:p>
    <w:p w14:paraId="7C90A20E" w14:textId="504C281E" w:rsidR="002525A7" w:rsidRDefault="002525A7" w:rsidP="002B70B6">
      <w:r>
        <w:t xml:space="preserve">Com base neste critério, escolheu-se o modelo 3D do pássaro em questão. O modelo 3D foi obtido através da </w:t>
      </w:r>
      <w:proofErr w:type="spellStart"/>
      <w:r w:rsidRPr="00BB4028">
        <w:rPr>
          <w:i/>
          <w:iCs/>
        </w:rPr>
        <w:t>asset</w:t>
      </w:r>
      <w:proofErr w:type="spellEnd"/>
      <w:r w:rsidRPr="00BB4028">
        <w:rPr>
          <w:i/>
          <w:iCs/>
        </w:rPr>
        <w:t xml:space="preserve"> </w:t>
      </w:r>
      <w:proofErr w:type="spellStart"/>
      <w:r w:rsidRPr="00BB4028">
        <w:rPr>
          <w:i/>
          <w:iCs/>
        </w:rPr>
        <w:t>store</w:t>
      </w:r>
      <w:proofErr w:type="spellEnd"/>
      <w:r>
        <w:rPr>
          <w:i/>
          <w:iCs/>
        </w:rPr>
        <w:t xml:space="preserve"> </w:t>
      </w:r>
      <w:r>
        <w:t xml:space="preserve">do pacote </w:t>
      </w:r>
      <w:proofErr w:type="spellStart"/>
      <w:r w:rsidRPr="00BA6051">
        <w:rPr>
          <w:i/>
          <w:iCs/>
        </w:rPr>
        <w:t>Quirky</w:t>
      </w:r>
      <w:proofErr w:type="spellEnd"/>
      <w:r w:rsidRPr="00BA6051">
        <w:rPr>
          <w:i/>
          <w:iCs/>
        </w:rPr>
        <w:t xml:space="preserve"> Series – Free </w:t>
      </w:r>
      <w:proofErr w:type="spellStart"/>
      <w:r w:rsidRPr="00BA6051">
        <w:rPr>
          <w:i/>
          <w:iCs/>
        </w:rPr>
        <w:t>Animals</w:t>
      </w:r>
      <w:proofErr w:type="spellEnd"/>
      <w:r w:rsidRPr="00BA6051">
        <w:rPr>
          <w:i/>
          <w:iCs/>
        </w:rPr>
        <w:t xml:space="preserve"> Pack</w:t>
      </w:r>
      <w:r w:rsidR="00D14A62">
        <w:t xml:space="preserve"> </w:t>
      </w:r>
      <w:r w:rsidR="00D14A62">
        <w:fldChar w:fldCharType="begin"/>
      </w:r>
      <w:r w:rsidR="00D14A62">
        <w:instrText xml:space="preserve"> ADDIN ZOTERO_ITEM CSL_CITATION {"citationID":"lSLTE8xx","properties":{"formattedCitation":"[39]","plainCitation":"[39]","noteIndex":0},"citationItems":[{"id":100,"uris":["http://zotero.org/users/local/kY0Zrcz1/items/YCV3W35U"],"itemData":{"id":100,"type":"webpage","title":"Quirky Series - FREE Animals Pack | 3D Animals | Unity Asset Store","URL":"https://assetstore.unity.com/packages/3d/characters/animals/quirky-series-free-animals-pack-178235","accessed":{"date-parts":[["2024",7,5]]}}}],"schema":"https://github.com/citation-style-language/schema/raw/master/csl-citation.json"} </w:instrText>
      </w:r>
      <w:r w:rsidR="00D14A62">
        <w:fldChar w:fldCharType="separate"/>
      </w:r>
      <w:r w:rsidR="00D14A62">
        <w:rPr>
          <w:noProof/>
        </w:rPr>
        <w:t>[39]</w:t>
      </w:r>
      <w:r w:rsidR="00D14A62">
        <w:fldChar w:fldCharType="end"/>
      </w:r>
      <w:r>
        <w:t xml:space="preserve">. Este modelo </w:t>
      </w:r>
      <w:r w:rsidR="001C6257">
        <w:t xml:space="preserve">apresenta, originalmente, algumas </w:t>
      </w:r>
      <w:r w:rsidR="002E7910">
        <w:t>animações</w:t>
      </w:r>
      <w:r>
        <w:t xml:space="preserve"> associadas, o que facilitou</w:t>
      </w:r>
      <w:r w:rsidR="002E7910">
        <w:t xml:space="preserve"> o processo de</w:t>
      </w:r>
      <w:r>
        <w:t xml:space="preserve"> dar vida </w:t>
      </w:r>
      <w:r w:rsidR="002E7910">
        <w:t xml:space="preserve">e realismo </w:t>
      </w:r>
      <w:r>
        <w:t xml:space="preserve">à personagem, tornando-a mais dinâmica e expressiva, </w:t>
      </w:r>
      <w:r w:rsidR="002E7910">
        <w:t xml:space="preserve">e, por consequência, </w:t>
      </w:r>
      <w:r>
        <w:t xml:space="preserve">fortalecendo a sensação de companhia e empatia com as crianças. </w:t>
      </w:r>
    </w:p>
    <w:p w14:paraId="7F5827BC" w14:textId="77777777" w:rsidR="0059105B" w:rsidRDefault="0059105B" w:rsidP="002B70B6"/>
    <w:p w14:paraId="3C79BF75" w14:textId="77777777" w:rsidR="0059105B" w:rsidRDefault="0059105B" w:rsidP="002B70B6"/>
    <w:p w14:paraId="57B98216" w14:textId="77777777" w:rsidR="0059105B" w:rsidRDefault="0059105B" w:rsidP="002B70B6"/>
    <w:p w14:paraId="2A87F046" w14:textId="77777777" w:rsidR="0059105B" w:rsidRDefault="0059105B" w:rsidP="002B70B6"/>
    <w:p w14:paraId="74785F36" w14:textId="02C068FA" w:rsidR="001B431D" w:rsidRDefault="001B431D" w:rsidP="002B70B6">
      <w:r>
        <w:lastRenderedPageBreak/>
        <w:t xml:space="preserve">Na Figura 12 </w:t>
      </w:r>
      <w:r w:rsidR="00E53E2B">
        <w:t>é demonstrado o modelo 3D do companheiro, o pássaro Alfredo.</w:t>
      </w:r>
    </w:p>
    <w:p w14:paraId="5C40E318" w14:textId="77777777" w:rsidR="00B17B27" w:rsidRDefault="00D229B0" w:rsidP="00D14A62">
      <w:pPr>
        <w:keepNext/>
        <w:jc w:val="center"/>
      </w:pPr>
      <w:r>
        <w:rPr>
          <w:noProof/>
        </w:rPr>
        <w:drawing>
          <wp:inline distT="0" distB="0" distL="0" distR="0" wp14:anchorId="54109A8F" wp14:editId="0ECDDBBA">
            <wp:extent cx="1582615" cy="2020964"/>
            <wp:effectExtent l="0" t="0" r="5080" b="0"/>
            <wp:docPr id="1523247459" name="Picture 4" descr="A cartoon of a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47459" name="Picture 4" descr="A cartoon of a bir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53799" cy="2111865"/>
                    </a:xfrm>
                    <a:prstGeom prst="rect">
                      <a:avLst/>
                    </a:prstGeom>
                  </pic:spPr>
                </pic:pic>
              </a:graphicData>
            </a:graphic>
          </wp:inline>
        </w:drawing>
      </w:r>
    </w:p>
    <w:p w14:paraId="010448E6" w14:textId="4C1BA466" w:rsidR="00D229B0" w:rsidRPr="00EA264E" w:rsidRDefault="00B17B27" w:rsidP="002B70B6">
      <w:pPr>
        <w:pStyle w:val="Caption"/>
        <w:spacing w:line="360" w:lineRule="auto"/>
      </w:pPr>
      <w:bookmarkStart w:id="85" w:name="_Toc171084363"/>
      <w:r>
        <w:t xml:space="preserve">Figura </w:t>
      </w:r>
      <w:r>
        <w:fldChar w:fldCharType="begin"/>
      </w:r>
      <w:r>
        <w:instrText xml:space="preserve"> SEQ Figura \* ARABIC </w:instrText>
      </w:r>
      <w:r>
        <w:fldChar w:fldCharType="separate"/>
      </w:r>
      <w:r w:rsidR="001877DF">
        <w:rPr>
          <w:noProof/>
        </w:rPr>
        <w:t>12</w:t>
      </w:r>
      <w:r>
        <w:fldChar w:fldCharType="end"/>
      </w:r>
      <w:r>
        <w:t xml:space="preserve"> </w:t>
      </w:r>
      <w:r w:rsidR="00EA264E">
        <w:rPr>
          <w:b w:val="0"/>
          <w:bCs/>
        </w:rPr>
        <w:t>–</w:t>
      </w:r>
      <w:r w:rsidRPr="00EA264E">
        <w:rPr>
          <w:b w:val="0"/>
          <w:bCs/>
        </w:rPr>
        <w:t xml:space="preserve"> </w:t>
      </w:r>
      <w:proofErr w:type="spellStart"/>
      <w:r w:rsidRPr="00EA264E">
        <w:rPr>
          <w:b w:val="0"/>
          <w:bCs/>
          <w:i/>
          <w:iCs w:val="0"/>
        </w:rPr>
        <w:t>Buddy</w:t>
      </w:r>
      <w:bookmarkEnd w:id="85"/>
      <w:proofErr w:type="spellEnd"/>
    </w:p>
    <w:p w14:paraId="3B019CAC" w14:textId="695A6CB8" w:rsidR="00713FD3" w:rsidRPr="008D362E" w:rsidRDefault="00557D50" w:rsidP="002B70B6">
      <w:pPr>
        <w:pStyle w:val="Heading3"/>
        <w:spacing w:line="360" w:lineRule="auto"/>
        <w:rPr>
          <w:i/>
          <w:iCs/>
        </w:rPr>
      </w:pPr>
      <w:bookmarkStart w:id="86" w:name="_Toc171084335"/>
      <w:proofErr w:type="spellStart"/>
      <w:r w:rsidRPr="008D362E">
        <w:rPr>
          <w:i/>
          <w:iCs/>
        </w:rPr>
        <w:t>Start</w:t>
      </w:r>
      <w:proofErr w:type="spellEnd"/>
      <w:r w:rsidRPr="008D362E">
        <w:rPr>
          <w:i/>
          <w:iCs/>
        </w:rPr>
        <w:t xml:space="preserve"> </w:t>
      </w:r>
      <w:proofErr w:type="spellStart"/>
      <w:r w:rsidRPr="008D362E">
        <w:rPr>
          <w:i/>
          <w:iCs/>
        </w:rPr>
        <w:t>Scene</w:t>
      </w:r>
      <w:bookmarkEnd w:id="86"/>
      <w:proofErr w:type="spellEnd"/>
    </w:p>
    <w:p w14:paraId="4FB897FF" w14:textId="70569C4E" w:rsidR="00717754" w:rsidRDefault="00717754" w:rsidP="002B70B6">
      <w:r>
        <w:t xml:space="preserve">Ao abrir a aplicação, o jogador é apresentado ao seu novo companheiro de aventura, o pássaro Alfredo. Nesta cena inicial, é feita a introdução à aventura e aos objetivos que o jogador e Alfredo irão enfrentar juntos. </w:t>
      </w:r>
      <w:r w:rsidR="001A0E1A">
        <w:t xml:space="preserve">O pássaro </w:t>
      </w:r>
      <w:r>
        <w:t>Alfredo conta sua triste história</w:t>
      </w:r>
      <w:r w:rsidR="001A0E1A">
        <w:t>,</w:t>
      </w:r>
      <w:r>
        <w:t xml:space="preserve"> sobre como perdeu </w:t>
      </w:r>
      <w:r w:rsidR="001A0E1A">
        <w:t xml:space="preserve">os </w:t>
      </w:r>
      <w:r>
        <w:t>seus ovos durante uma tempestade.</w:t>
      </w:r>
      <w:r w:rsidRPr="00202486">
        <w:t xml:space="preserve"> </w:t>
      </w:r>
      <w:r w:rsidR="001A0E1A">
        <w:t>Nesta fase, fica explicito que o</w:t>
      </w:r>
      <w:r>
        <w:t xml:space="preserve"> objetivo do jogador é ajud</w:t>
      </w:r>
      <w:r w:rsidR="001A0E1A">
        <w:t>ar o Alfredo</w:t>
      </w:r>
      <w:r>
        <w:t xml:space="preserve"> a encontr</w:t>
      </w:r>
      <w:r w:rsidR="001A0E1A">
        <w:t>ar os seus ovos</w:t>
      </w:r>
      <w:r>
        <w:t>, dando início a uma jornada repleta de aprendizagem e diversão.</w:t>
      </w:r>
    </w:p>
    <w:p w14:paraId="53746DF2" w14:textId="356C373C" w:rsidR="00717754" w:rsidRDefault="00717754" w:rsidP="002B70B6">
      <w:r>
        <w:t>Esta introdução é feita através de um balão de fala, o que dá vida à personagem</w:t>
      </w:r>
      <w:r w:rsidR="001A0E1A">
        <w:t>,</w:t>
      </w:r>
      <w:r>
        <w:t xml:space="preserve"> Alfredo. Foi usado um </w:t>
      </w:r>
      <w:proofErr w:type="spellStart"/>
      <w:r w:rsidRPr="008D362E">
        <w:rPr>
          <w:i/>
          <w:iCs/>
        </w:rPr>
        <w:t>sprite</w:t>
      </w:r>
      <w:proofErr w:type="spellEnd"/>
      <w:r>
        <w:t xml:space="preserve"> de imagem de balão de fala, que recebeu cortes (</w:t>
      </w:r>
      <w:proofErr w:type="spellStart"/>
      <w:r w:rsidRPr="008D362E">
        <w:rPr>
          <w:i/>
          <w:iCs/>
        </w:rPr>
        <w:t>slices</w:t>
      </w:r>
      <w:proofErr w:type="spellEnd"/>
      <w:r>
        <w:t xml:space="preserve">) para permitir </w:t>
      </w:r>
      <w:r w:rsidR="001A0E1A">
        <w:t xml:space="preserve">a </w:t>
      </w:r>
      <w:r>
        <w:t xml:space="preserve">sua expansão conforme </w:t>
      </w:r>
      <w:r w:rsidR="001A0E1A">
        <w:t xml:space="preserve">a extensão </w:t>
      </w:r>
      <w:r>
        <w:t xml:space="preserve">do texto </w:t>
      </w:r>
      <w:r w:rsidR="001A0E1A">
        <w:t>correspondente à</w:t>
      </w:r>
      <w:r>
        <w:t xml:space="preserve"> fala da personagem. Um </w:t>
      </w:r>
      <w:r w:rsidRPr="009C78F7">
        <w:rPr>
          <w:i/>
          <w:iCs/>
        </w:rPr>
        <w:t>container</w:t>
      </w:r>
      <w:r>
        <w:t xml:space="preserve"> foi utilizado para restringir o texto dentro do balão</w:t>
      </w:r>
      <w:r w:rsidR="00E557AF">
        <w:t>.</w:t>
      </w:r>
      <w:r>
        <w:t xml:space="preserve"> </w:t>
      </w:r>
      <w:r w:rsidR="00E557AF">
        <w:t>O</w:t>
      </w:r>
      <w:r>
        <w:t xml:space="preserve"> jogador pode navegar pelas mensagens do Alfredo</w:t>
      </w:r>
      <w:r w:rsidR="00E557AF">
        <w:t>,</w:t>
      </w:r>
      <w:r>
        <w:t xml:space="preserve"> através de um botão “Seguinte”</w:t>
      </w:r>
      <w:r w:rsidR="00E557AF">
        <w:t>,</w:t>
      </w:r>
      <w:r>
        <w:t xml:space="preserve"> presente no canto inferior direito do balão. Ao finalizar o discurso, esse botão é substituído por um botão "Jogar", que leva o jogador ao primeiro desafio, o jogo de memória.</w:t>
      </w:r>
    </w:p>
    <w:p w14:paraId="19E1F1D8" w14:textId="44FAA99F" w:rsidR="00663240" w:rsidRDefault="00663240" w:rsidP="002B70B6">
      <w:r>
        <w:t>Foi</w:t>
      </w:r>
      <w:r w:rsidR="00E557AF">
        <w:t>,</w:t>
      </w:r>
      <w:r>
        <w:t xml:space="preserve"> ainda</w:t>
      </w:r>
      <w:r w:rsidR="00E557AF">
        <w:t>,</w:t>
      </w:r>
      <w:r>
        <w:t xml:space="preserve"> implementado um efeito de máquina de escrever ao texto, com recurso ao script </w:t>
      </w:r>
      <w:proofErr w:type="spellStart"/>
      <w:r w:rsidRPr="00E557AF">
        <w:rPr>
          <w:i/>
          <w:iCs/>
        </w:rPr>
        <w:t>TW_MultiStrings_All</w:t>
      </w:r>
      <w:proofErr w:type="spellEnd"/>
      <w:r>
        <w:t xml:space="preserve">, que cria a sensação de que o texto está a ser escrito no momento e </w:t>
      </w:r>
      <w:r w:rsidR="007B3FA8">
        <w:t xml:space="preserve">de </w:t>
      </w:r>
      <w:r>
        <w:t>que a personagem está realmente a falar com o jogador, dando assim mais vida à personagem. Esta técnica de representação do discurso foi</w:t>
      </w:r>
      <w:r w:rsidR="007B3FA8">
        <w:t>,</w:t>
      </w:r>
      <w:r>
        <w:t xml:space="preserve"> posteriormente</w:t>
      </w:r>
      <w:r w:rsidR="007B3FA8">
        <w:t>,</w:t>
      </w:r>
      <w:r>
        <w:t xml:space="preserve"> utilizada para todas as personagens ao longo do jogo.</w:t>
      </w:r>
    </w:p>
    <w:p w14:paraId="40B75E47" w14:textId="30BDE86C" w:rsidR="00F650B4" w:rsidRDefault="00F650B4" w:rsidP="002B70B6">
      <w:r>
        <w:t xml:space="preserve">Na Figura 13 é demonstrada a </w:t>
      </w:r>
      <w:proofErr w:type="spellStart"/>
      <w:r w:rsidRPr="00F650B4">
        <w:rPr>
          <w:i/>
          <w:iCs/>
        </w:rPr>
        <w:t>start</w:t>
      </w:r>
      <w:proofErr w:type="spellEnd"/>
      <w:r w:rsidRPr="00F650B4">
        <w:rPr>
          <w:i/>
          <w:iCs/>
        </w:rPr>
        <w:t xml:space="preserve"> </w:t>
      </w:r>
      <w:proofErr w:type="spellStart"/>
      <w:r w:rsidRPr="00F650B4">
        <w:rPr>
          <w:i/>
          <w:iCs/>
        </w:rPr>
        <w:t>scene</w:t>
      </w:r>
      <w:proofErr w:type="spellEnd"/>
      <w:r>
        <w:t>, o ecrã inicial do jogo</w:t>
      </w:r>
      <w:r w:rsidR="00127848">
        <w:t>.</w:t>
      </w:r>
    </w:p>
    <w:p w14:paraId="24D68D44" w14:textId="77777777" w:rsidR="00B17B27" w:rsidRDefault="00C10916" w:rsidP="002B70B6">
      <w:pPr>
        <w:keepNext/>
        <w:jc w:val="center"/>
      </w:pPr>
      <w:r w:rsidRPr="00C10916">
        <w:rPr>
          <w:noProof/>
        </w:rPr>
        <w:lastRenderedPageBreak/>
        <w:drawing>
          <wp:inline distT="0" distB="0" distL="0" distR="0" wp14:anchorId="4C577A52" wp14:editId="5ADE070A">
            <wp:extent cx="4032000" cy="2520000"/>
            <wp:effectExtent l="0" t="0" r="6985" b="0"/>
            <wp:docPr id="228782631" name="Picture 1" descr="A cartoon bird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82631" name="Picture 1" descr="A cartoon bird on a table&#10;&#10;Description automatically generated"/>
                    <pic:cNvPicPr/>
                  </pic:nvPicPr>
                  <pic:blipFill>
                    <a:blip r:embed="rId24"/>
                    <a:stretch>
                      <a:fillRect/>
                    </a:stretch>
                  </pic:blipFill>
                  <pic:spPr>
                    <a:xfrm>
                      <a:off x="0" y="0"/>
                      <a:ext cx="4032000" cy="2520000"/>
                    </a:xfrm>
                    <a:prstGeom prst="rect">
                      <a:avLst/>
                    </a:prstGeom>
                  </pic:spPr>
                </pic:pic>
              </a:graphicData>
            </a:graphic>
          </wp:inline>
        </w:drawing>
      </w:r>
    </w:p>
    <w:p w14:paraId="604E6A5A" w14:textId="194930C8" w:rsidR="00C10916" w:rsidRPr="00562014" w:rsidRDefault="00B17B27" w:rsidP="002B70B6">
      <w:pPr>
        <w:pStyle w:val="Caption"/>
        <w:spacing w:line="360" w:lineRule="auto"/>
      </w:pPr>
      <w:bookmarkStart w:id="87" w:name="_Toc171084364"/>
      <w:r>
        <w:t xml:space="preserve">Figura </w:t>
      </w:r>
      <w:r>
        <w:fldChar w:fldCharType="begin"/>
      </w:r>
      <w:r>
        <w:instrText xml:space="preserve"> SEQ Figura \* ARABIC </w:instrText>
      </w:r>
      <w:r>
        <w:fldChar w:fldCharType="separate"/>
      </w:r>
      <w:r w:rsidR="001877DF">
        <w:rPr>
          <w:noProof/>
        </w:rPr>
        <w:t>13</w:t>
      </w:r>
      <w:r>
        <w:fldChar w:fldCharType="end"/>
      </w:r>
      <w:r>
        <w:t xml:space="preserve"> </w:t>
      </w:r>
      <w:r w:rsidRPr="009622C9">
        <w:rPr>
          <w:b w:val="0"/>
          <w:bCs/>
        </w:rPr>
        <w:t xml:space="preserve">- </w:t>
      </w:r>
      <w:proofErr w:type="spellStart"/>
      <w:r w:rsidRPr="009622C9">
        <w:rPr>
          <w:b w:val="0"/>
          <w:bCs/>
          <w:i/>
          <w:iCs w:val="0"/>
        </w:rPr>
        <w:t>Start</w:t>
      </w:r>
      <w:proofErr w:type="spellEnd"/>
      <w:r w:rsidRPr="009622C9">
        <w:rPr>
          <w:b w:val="0"/>
          <w:bCs/>
          <w:i/>
          <w:iCs w:val="0"/>
        </w:rPr>
        <w:t xml:space="preserve"> </w:t>
      </w:r>
      <w:proofErr w:type="spellStart"/>
      <w:r w:rsidRPr="009622C9">
        <w:rPr>
          <w:b w:val="0"/>
          <w:bCs/>
          <w:i/>
          <w:iCs w:val="0"/>
        </w:rPr>
        <w:t>scene</w:t>
      </w:r>
      <w:bookmarkEnd w:id="87"/>
      <w:proofErr w:type="spellEnd"/>
      <w:r w:rsidR="00562014">
        <w:rPr>
          <w:b w:val="0"/>
          <w:bCs/>
          <w:i/>
          <w:iCs w:val="0"/>
        </w:rPr>
        <w:t xml:space="preserve"> </w:t>
      </w:r>
    </w:p>
    <w:p w14:paraId="47E43612" w14:textId="77777777" w:rsidR="00713FD3" w:rsidRDefault="00713FD3" w:rsidP="002B70B6">
      <w:pPr>
        <w:pStyle w:val="Heading3"/>
        <w:spacing w:line="360" w:lineRule="auto"/>
      </w:pPr>
      <w:bookmarkStart w:id="88" w:name="_Toc171084336"/>
      <w:r>
        <w:t>Jogo de memória</w:t>
      </w:r>
      <w:bookmarkEnd w:id="88"/>
    </w:p>
    <w:p w14:paraId="3D404B0D" w14:textId="77CB68F3" w:rsidR="00205672" w:rsidRDefault="001F7922" w:rsidP="002B70B6">
      <w:r>
        <w:t>Finda</w:t>
      </w:r>
      <w:r w:rsidR="00205672">
        <w:t xml:space="preserve"> a introdução,</w:t>
      </w:r>
      <w:r>
        <w:t xml:space="preserve"> inicia-se a fase interativa do jogo, propriamente dita, onde o jogador começa verdadeiramente a jogar</w:t>
      </w:r>
      <w:r w:rsidR="00205672">
        <w:t xml:space="preserve">. </w:t>
      </w:r>
      <w:r>
        <w:t>Assim, o</w:t>
      </w:r>
      <w:r w:rsidR="00205672">
        <w:t xml:space="preserve"> primeiro desafio é</w:t>
      </w:r>
      <w:r>
        <w:t>,</w:t>
      </w:r>
      <w:r w:rsidR="00205672">
        <w:t xml:space="preserve"> exclusivamente</w:t>
      </w:r>
      <w:r>
        <w:t>,</w:t>
      </w:r>
      <w:r w:rsidR="00205672">
        <w:t xml:space="preserve"> focado na parte lúdica do jogo</w:t>
      </w:r>
      <w:r>
        <w:t>,</w:t>
      </w:r>
      <w:r w:rsidR="00205672">
        <w:t xml:space="preserve"> o jogador não irá aprender sobre os procedimentos médicos, vai unicamente divertir-se. </w:t>
      </w:r>
      <w:r>
        <w:t>Este primeiro desafio consiste num simples</w:t>
      </w:r>
      <w:r w:rsidR="00205672">
        <w:t xml:space="preserve"> jogo de memória composto for 6 cartas, ou seja, 3 pares. </w:t>
      </w:r>
    </w:p>
    <w:p w14:paraId="668C00B2" w14:textId="24D9D47E" w:rsidR="00205672" w:rsidRDefault="00205672" w:rsidP="002B70B6">
      <w:r>
        <w:t>A inovação</w:t>
      </w:r>
      <w:r w:rsidR="001F7922">
        <w:t xml:space="preserve">, que diferencia o jogo desenvolvido </w:t>
      </w:r>
      <w:r>
        <w:t>de um tradicional jogo de memória</w:t>
      </w:r>
      <w:r w:rsidR="001F7922">
        <w:t>,</w:t>
      </w:r>
      <w:r>
        <w:t xml:space="preserve"> é a introdução da tecnologia de RA. Quando o jogador vira as cartas</w:t>
      </w:r>
      <w:r w:rsidR="001F7922">
        <w:t>,</w:t>
      </w:r>
      <w:r>
        <w:t xml:space="preserve"> para tentar encontrar os pares, não </w:t>
      </w:r>
      <w:r w:rsidR="001F7922">
        <w:t xml:space="preserve">conseguirá obter uma perceção dos </w:t>
      </w:r>
      <w:r>
        <w:t>resultados</w:t>
      </w:r>
      <w:r w:rsidR="00077C1F">
        <w:t>,</w:t>
      </w:r>
      <w:r>
        <w:t xml:space="preserve"> uma vez que as cartas são todas diferentes. Para completar o jogo</w:t>
      </w:r>
      <w:r w:rsidR="001F7922">
        <w:t>,</w:t>
      </w:r>
      <w:r>
        <w:t xml:space="preserve"> com sucesso</w:t>
      </w:r>
      <w:r w:rsidR="001F7922">
        <w:t>,</w:t>
      </w:r>
      <w:r>
        <w:t xml:space="preserve"> o jogador precisa de usar a câmara do dispositivo móvel, apontando-a para os marcadores presentes na parte inferior de cada carta</w:t>
      </w:r>
      <w:r w:rsidR="001F7922">
        <w:t>,</w:t>
      </w:r>
      <w:r>
        <w:t xml:space="preserve"> de modo a revelar os animais associados a cada marcador. Ao reconhecer o padrão, o jogo interpretará o marcador e irá exibir o modelo do animal associado em cima da carta física.</w:t>
      </w:r>
    </w:p>
    <w:p w14:paraId="72575D4D" w14:textId="4010D351" w:rsidR="00562014" w:rsidRDefault="00562014" w:rsidP="002B70B6">
      <w:r>
        <w:t>Na Figura 14 é demonstrado um dos marcadores utilizados no jogo de memória.</w:t>
      </w:r>
    </w:p>
    <w:p w14:paraId="54DA9D94" w14:textId="77777777" w:rsidR="00B17B27" w:rsidRDefault="00D229B0" w:rsidP="002B70B6">
      <w:pPr>
        <w:keepNext/>
        <w:jc w:val="center"/>
      </w:pPr>
      <w:r>
        <w:rPr>
          <w:noProof/>
        </w:rPr>
        <w:drawing>
          <wp:inline distT="0" distB="0" distL="0" distR="0" wp14:anchorId="03D6F824" wp14:editId="3704BC3A">
            <wp:extent cx="1244010" cy="1244010"/>
            <wp:effectExtent l="0" t="0" r="635" b="635"/>
            <wp:docPr id="1718361542" name="Picture 5" descr="A logo with colorful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61542" name="Picture 5" descr="A logo with colorful square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73016" cy="1273016"/>
                    </a:xfrm>
                    <a:prstGeom prst="rect">
                      <a:avLst/>
                    </a:prstGeom>
                  </pic:spPr>
                </pic:pic>
              </a:graphicData>
            </a:graphic>
          </wp:inline>
        </w:drawing>
      </w:r>
    </w:p>
    <w:p w14:paraId="7D01D628" w14:textId="7FF7847E" w:rsidR="00D229B0" w:rsidRDefault="00B17B27" w:rsidP="002B70B6">
      <w:pPr>
        <w:pStyle w:val="Caption"/>
        <w:spacing w:line="360" w:lineRule="auto"/>
        <w:rPr>
          <w:b w:val="0"/>
          <w:bCs/>
        </w:rPr>
      </w:pPr>
      <w:bookmarkStart w:id="89" w:name="_Toc171084365"/>
      <w:r>
        <w:t xml:space="preserve">Figura </w:t>
      </w:r>
      <w:r>
        <w:fldChar w:fldCharType="begin"/>
      </w:r>
      <w:r>
        <w:instrText xml:space="preserve"> SEQ Figura \* ARABIC </w:instrText>
      </w:r>
      <w:r>
        <w:fldChar w:fldCharType="separate"/>
      </w:r>
      <w:r w:rsidR="001877DF">
        <w:rPr>
          <w:noProof/>
        </w:rPr>
        <w:t>14</w:t>
      </w:r>
      <w:r>
        <w:fldChar w:fldCharType="end"/>
      </w:r>
      <w:r>
        <w:t xml:space="preserve"> </w:t>
      </w:r>
      <w:r w:rsidR="009622C9">
        <w:rPr>
          <w:b w:val="0"/>
          <w:bCs/>
        </w:rPr>
        <w:t>–</w:t>
      </w:r>
      <w:r w:rsidRPr="009622C9">
        <w:rPr>
          <w:b w:val="0"/>
          <w:bCs/>
        </w:rPr>
        <w:t xml:space="preserve"> </w:t>
      </w:r>
      <w:r w:rsidR="009622C9">
        <w:rPr>
          <w:b w:val="0"/>
          <w:bCs/>
        </w:rPr>
        <w:t>Exemplo de m</w:t>
      </w:r>
      <w:r w:rsidRPr="009622C9">
        <w:rPr>
          <w:b w:val="0"/>
          <w:bCs/>
        </w:rPr>
        <w:t>arcador</w:t>
      </w:r>
      <w:bookmarkEnd w:id="89"/>
    </w:p>
    <w:p w14:paraId="3C8401F0" w14:textId="700792A6" w:rsidR="00562014" w:rsidRPr="00562014" w:rsidRDefault="00562014" w:rsidP="00562014">
      <w:r>
        <w:lastRenderedPageBreak/>
        <w:t>Na Figura 15 é exemplificado o procedimento de jogabilidade do jogo d</w:t>
      </w:r>
      <w:r w:rsidR="004675C7">
        <w:t>e</w:t>
      </w:r>
      <w:r>
        <w:t xml:space="preserve"> memória.</w:t>
      </w:r>
    </w:p>
    <w:p w14:paraId="511F2D4F" w14:textId="77777777" w:rsidR="00B17B27" w:rsidRDefault="00C10916" w:rsidP="002B70B6">
      <w:pPr>
        <w:keepNext/>
        <w:jc w:val="center"/>
      </w:pPr>
      <w:r>
        <w:rPr>
          <w:noProof/>
        </w:rPr>
        <w:drawing>
          <wp:inline distT="0" distB="0" distL="0" distR="0" wp14:anchorId="343EB785" wp14:editId="66174801">
            <wp:extent cx="4521200" cy="1672232"/>
            <wp:effectExtent l="0" t="0" r="0" b="4445"/>
            <wp:docPr id="693381339" name="Imagem 3" descr="Uma imagem com texto, diagrama, captura de ecrã, Tipo de le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381339" name="Imagem 3" descr="Uma imagem com texto, diagrama, captura de ecrã, Tipo de letr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49250" cy="1682607"/>
                    </a:xfrm>
                    <a:prstGeom prst="rect">
                      <a:avLst/>
                    </a:prstGeom>
                    <a:noFill/>
                    <a:ln>
                      <a:noFill/>
                    </a:ln>
                  </pic:spPr>
                </pic:pic>
              </a:graphicData>
            </a:graphic>
          </wp:inline>
        </w:drawing>
      </w:r>
    </w:p>
    <w:p w14:paraId="6564D994" w14:textId="22F52E4C" w:rsidR="00C10916" w:rsidRDefault="00B17B27" w:rsidP="002B70B6">
      <w:pPr>
        <w:pStyle w:val="Caption"/>
        <w:spacing w:line="360" w:lineRule="auto"/>
      </w:pPr>
      <w:bookmarkStart w:id="90" w:name="_Toc171084366"/>
      <w:r>
        <w:t xml:space="preserve">Figura </w:t>
      </w:r>
      <w:r>
        <w:fldChar w:fldCharType="begin"/>
      </w:r>
      <w:r>
        <w:instrText xml:space="preserve"> SEQ Figura \* ARABIC </w:instrText>
      </w:r>
      <w:r>
        <w:fldChar w:fldCharType="separate"/>
      </w:r>
      <w:r w:rsidR="001877DF">
        <w:rPr>
          <w:noProof/>
        </w:rPr>
        <w:t>15</w:t>
      </w:r>
      <w:r>
        <w:fldChar w:fldCharType="end"/>
      </w:r>
      <w:r>
        <w:t xml:space="preserve"> </w:t>
      </w:r>
      <w:r w:rsidRPr="00942914">
        <w:rPr>
          <w:b w:val="0"/>
          <w:bCs/>
        </w:rPr>
        <w:t>- Diagrama processo do jogo de memória</w:t>
      </w:r>
      <w:bookmarkEnd w:id="90"/>
    </w:p>
    <w:p w14:paraId="6AEB9150" w14:textId="106B7F96" w:rsidR="009F1627" w:rsidRDefault="00077C1F" w:rsidP="002B70B6">
      <w:r>
        <w:t>A mecânica do jogo consiste, como supramencionado, no reconhecimento de padrões que</w:t>
      </w:r>
      <w:r w:rsidR="001F7922">
        <w:t>,</w:t>
      </w:r>
      <w:r>
        <w:t xml:space="preserve"> neste caso</w:t>
      </w:r>
      <w:r w:rsidR="001F7922">
        <w:t>, surgem</w:t>
      </w:r>
      <w:r>
        <w:t xml:space="preserve"> denominados de marcadores</w:t>
      </w:r>
      <w:r w:rsidR="001F7922">
        <w:t xml:space="preserve"> e que se encontram</w:t>
      </w:r>
      <w:r>
        <w:t xml:space="preserve"> presentes </w:t>
      </w:r>
      <w:r w:rsidR="001F7922">
        <w:t>nas</w:t>
      </w:r>
      <w:r>
        <w:t xml:space="preserve"> cartas físicas</w:t>
      </w:r>
      <w:r w:rsidR="001F7922">
        <w:t xml:space="preserve">. O marcador, </w:t>
      </w:r>
      <w:r>
        <w:t>ao ser detetado</w:t>
      </w:r>
      <w:r w:rsidR="001F7922">
        <w:t>,</w:t>
      </w:r>
      <w:r>
        <w:t xml:space="preserve"> ir</w:t>
      </w:r>
      <w:r w:rsidR="001F7922">
        <w:t>á</w:t>
      </w:r>
      <w:r>
        <w:t xml:space="preserve"> mostrar</w:t>
      </w:r>
      <w:r w:rsidR="001F7922">
        <w:t>,</w:t>
      </w:r>
      <w:r>
        <w:t xml:space="preserve"> no ecrã do dispositivo móvel</w:t>
      </w:r>
      <w:r w:rsidR="001F7922">
        <w:t>,</w:t>
      </w:r>
      <w:r>
        <w:t xml:space="preserve"> o modelo de Realidade Aumentada ao qua</w:t>
      </w:r>
      <w:r w:rsidR="001F7922">
        <w:t>l</w:t>
      </w:r>
      <w:r>
        <w:t xml:space="preserve"> </w:t>
      </w:r>
      <w:r w:rsidR="001F7922">
        <w:t xml:space="preserve">foi </w:t>
      </w:r>
      <w:r>
        <w:t>associado</w:t>
      </w:r>
      <w:r w:rsidR="001F7922">
        <w:t>. Para além disso, cada um dos modelos foi</w:t>
      </w:r>
      <w:r w:rsidR="00161B72">
        <w:t xml:space="preserve"> atribuído</w:t>
      </w:r>
      <w:r w:rsidR="001F7922">
        <w:t>,</w:t>
      </w:r>
      <w:r w:rsidR="00161B72">
        <w:t xml:space="preserve"> na janela </w:t>
      </w:r>
      <w:proofErr w:type="spellStart"/>
      <w:r w:rsidR="00161B72">
        <w:rPr>
          <w:i/>
          <w:iCs/>
        </w:rPr>
        <w:t>Inspector</w:t>
      </w:r>
      <w:proofErr w:type="spellEnd"/>
      <w:r w:rsidR="001F7922">
        <w:t>,</w:t>
      </w:r>
      <w:r w:rsidR="00161B72">
        <w:t xml:space="preserve"> a um vetor de </w:t>
      </w:r>
      <w:proofErr w:type="spellStart"/>
      <w:r w:rsidR="00161B72" w:rsidRPr="00954BA1">
        <w:rPr>
          <w:i/>
          <w:iCs/>
        </w:rPr>
        <w:t>GameObjects</w:t>
      </w:r>
      <w:proofErr w:type="spellEnd"/>
      <w:r w:rsidR="00161B72">
        <w:t>, de modo a serem tratados sempre que é iniciado um jogo de memória</w:t>
      </w:r>
      <w:r>
        <w:t xml:space="preserve">. </w:t>
      </w:r>
      <w:r w:rsidR="00161B72">
        <w:t>Com o objetivo</w:t>
      </w:r>
      <w:r>
        <w:t xml:space="preserve"> </w:t>
      </w:r>
      <w:r w:rsidR="00161B72">
        <w:t>de</w:t>
      </w:r>
      <w:r>
        <w:t xml:space="preserve"> facilitar a implementação, foi considerado que o nome dos modelos, ao serem carregados no início do jogo, deveria corresponder ao nome do marcador que lhe diz respeito</w:t>
      </w:r>
      <w:r w:rsidR="00161B72">
        <w:t xml:space="preserve"> e que os modelos de RA relativos a animais que não correspondem ao nível atual devem ser </w:t>
      </w:r>
      <w:r w:rsidR="001F7922">
        <w:t>destruídos</w:t>
      </w:r>
      <w:r>
        <w:t xml:space="preserve">. </w:t>
      </w:r>
      <w:r w:rsidR="001F7922">
        <w:t>Cumpre salientar que p</w:t>
      </w:r>
      <w:r>
        <w:t>ara garantir a correta funcionalidade desta mecânica</w:t>
      </w:r>
      <w:r w:rsidR="001F7922">
        <w:t>, recorreu-se a</w:t>
      </w:r>
      <w:r>
        <w:t xml:space="preserve"> dicionários, que permitem associar os marcadores aos modelos de RA e aos seus respetivos estados</w:t>
      </w:r>
      <w:r w:rsidR="001F7922">
        <w:t>. Em concreto, o estado indica se o modelo está ativo ou não e permite, também,</w:t>
      </w:r>
      <w:r>
        <w:t xml:space="preserve"> guardar os pares do respetivo nível. </w:t>
      </w:r>
      <w:r w:rsidR="00B6257A">
        <w:t>Ainda a este respeito</w:t>
      </w:r>
      <w:r>
        <w:t xml:space="preserve">, </w:t>
      </w:r>
      <w:r w:rsidR="00B6257A">
        <w:t xml:space="preserve">importa </w:t>
      </w:r>
      <w:r>
        <w:t xml:space="preserve">realçar que os pares são definidos aleatoriamente no </w:t>
      </w:r>
      <w:r w:rsidR="00FA6E2C">
        <w:t>início</w:t>
      </w:r>
      <w:r>
        <w:t xml:space="preserve"> de cada jogo de memória</w:t>
      </w:r>
      <w:r w:rsidR="00B6257A">
        <w:t>,</w:t>
      </w:r>
      <w:r>
        <w:t xml:space="preserve"> </w:t>
      </w:r>
      <w:r w:rsidR="008F5B06">
        <w:t>tendo em conta</w:t>
      </w:r>
      <w:r>
        <w:t xml:space="preserve"> que se o jogador decidir voltar ao ecrã inicial e, posteriormente, retornar ao jogo d</w:t>
      </w:r>
      <w:r w:rsidR="004675C7">
        <w:t>e</w:t>
      </w:r>
      <w:r>
        <w:t xml:space="preserve"> memória, os pares serão definidos aleatoriamente de novo e o progresso do nível é restabelecido às configurações inicia</w:t>
      </w:r>
      <w:r w:rsidR="00FA6E2C">
        <w:t>is</w:t>
      </w:r>
      <w:r w:rsidR="00B6257A">
        <w:t>. Contudo</w:t>
      </w:r>
      <w:r>
        <w:t>, o progresso no geral é mantido</w:t>
      </w:r>
      <w:r w:rsidR="00B6257A">
        <w:t xml:space="preserve"> e</w:t>
      </w:r>
      <w:r w:rsidR="00161B72">
        <w:t xml:space="preserve"> guardado numa variável estática</w:t>
      </w:r>
      <w:r w:rsidR="00B6257A">
        <w:t>,</w:t>
      </w:r>
      <w:r w:rsidR="00161B72">
        <w:t xml:space="preserve"> que salvaguarda o seu valor ao longo do todo jogo.</w:t>
      </w:r>
      <w:r>
        <w:t xml:space="preserve"> </w:t>
      </w:r>
      <w:r w:rsidR="00161B72">
        <w:t>O</w:t>
      </w:r>
      <w:r>
        <w:t>u seja, o progresso do nível em questão é perdido, mas o progresso do jogo</w:t>
      </w:r>
      <w:r w:rsidR="00161B72">
        <w:t xml:space="preserve"> </w:t>
      </w:r>
      <w:r>
        <w:t xml:space="preserve">no seu </w:t>
      </w:r>
      <w:r w:rsidR="00B6257A">
        <w:t>todo</w:t>
      </w:r>
      <w:r>
        <w:t xml:space="preserve"> não.</w:t>
      </w:r>
      <w:r w:rsidR="00161B72">
        <w:t xml:space="preserve"> </w:t>
      </w:r>
    </w:p>
    <w:p w14:paraId="62873EA4" w14:textId="725BF911" w:rsidR="00077C1F" w:rsidRDefault="00B6257A" w:rsidP="002B70B6">
      <w:r>
        <w:t>Nesta senda</w:t>
      </w:r>
      <w:r w:rsidR="00FA6E2C">
        <w:t xml:space="preserve">, </w:t>
      </w:r>
      <w:r>
        <w:t xml:space="preserve">releva </w:t>
      </w:r>
      <w:r w:rsidR="00FA6E2C">
        <w:t xml:space="preserve">notar a </w:t>
      </w:r>
      <w:r>
        <w:t>apresentação de um</w:t>
      </w:r>
      <w:r w:rsidR="00FA6E2C">
        <w:t xml:space="preserve"> </w:t>
      </w:r>
      <w:r w:rsidR="00DD0B43">
        <w:t xml:space="preserve">indicador de quantos animais foram encontrados em cada nível, implementado com o objetivo de facilitar a compreensão do estado de progresso do nível. Este indicador está representado com uma imagem alusiva ao animal do </w:t>
      </w:r>
      <w:r>
        <w:t xml:space="preserve">respetivo </w:t>
      </w:r>
      <w:r w:rsidR="00DD0B43">
        <w:t xml:space="preserve">nível e é incrementado sempre que o jogador encontra um par com </w:t>
      </w:r>
      <w:r w:rsidR="00DD0B43">
        <w:lastRenderedPageBreak/>
        <w:t>sucesso, sendo que volta às configurações iniciais sempre que o jogador decidir seguir o caminho de voltar ao ecrã inicial</w:t>
      </w:r>
      <w:r>
        <w:t>, tal como foi</w:t>
      </w:r>
      <w:r w:rsidR="00DD0B43">
        <w:t xml:space="preserve"> supramencionado. Ao encontrar três pares o jogador é convidado pelo pássaro Alfredo a brincar com o animal do nível. </w:t>
      </w:r>
      <w:r>
        <w:t>Neste seguimento</w:t>
      </w:r>
      <w:r w:rsidR="00DD0B43">
        <w:t>, o jogador, ao carregar no botão de brincar, vai entrar no minijogo respetivo</w:t>
      </w:r>
      <w:r w:rsidR="009D225F">
        <w:t xml:space="preserve">, de acordo com a analogia estabelecida, inframencionada </w:t>
      </w:r>
      <w:r>
        <w:t>no ponto</w:t>
      </w:r>
      <w:r w:rsidR="009D225F">
        <w:t xml:space="preserve"> 4.3.4</w:t>
      </w:r>
      <w:r w:rsidR="00DD0B43">
        <w:t>. Por fim,</w:t>
      </w:r>
      <w:r>
        <w:t xml:space="preserve"> cabe </w:t>
      </w:r>
      <w:r w:rsidR="00DD0B43">
        <w:t xml:space="preserve">notar que, para salvaguardar as regras do jogo, não é permitido que o jogador possua mais do que duas cartas viradas para cima. </w:t>
      </w:r>
      <w:r>
        <w:t>Esta clausula é imposta</w:t>
      </w:r>
      <w:r w:rsidR="00DD0B43">
        <w:t xml:space="preserve"> através do mecanismo de deteção</w:t>
      </w:r>
      <w:r>
        <w:t>,</w:t>
      </w:r>
      <w:r w:rsidR="00DD0B43">
        <w:t xml:space="preserve"> se</w:t>
      </w:r>
      <w:r>
        <w:t xml:space="preserve"> este</w:t>
      </w:r>
      <w:r w:rsidR="00DD0B43">
        <w:t xml:space="preserve"> detetar três ou mais marcadores</w:t>
      </w:r>
      <w:r>
        <w:t>, em simultâneo</w:t>
      </w:r>
      <w:r w:rsidR="00DD0B43">
        <w:t>, irá desativar todos os modelos relativos a estes, informando o jogador</w:t>
      </w:r>
      <w:r>
        <w:t>,</w:t>
      </w:r>
      <w:r w:rsidR="00DD0B43">
        <w:t xml:space="preserve"> através do sistema de mensagens e de áudio</w:t>
      </w:r>
      <w:r>
        <w:t>,</w:t>
      </w:r>
      <w:r w:rsidR="00DD0B43">
        <w:t xml:space="preserve"> que só pode ter duas cartas viradas para cima ao mesmo </w:t>
      </w:r>
      <w:r w:rsidR="00161B72">
        <w:t>tempo.</w:t>
      </w:r>
    </w:p>
    <w:p w14:paraId="02A636B4" w14:textId="6FA78F96" w:rsidR="00C25EFC" w:rsidRDefault="00B67CA2" w:rsidP="002B70B6">
      <w:r w:rsidRPr="00133ADB">
        <w:t xml:space="preserve">Importa, ainda, realçar que, inicialmente, foi planeada a implementação de um sistema de dicas, de modo a facilitar a jogabilidade do jogo, para os casos onde o jogador não conseguisse encontrar um par durante um determinado intervalo de tempo ou </w:t>
      </w:r>
      <w:r>
        <w:t xml:space="preserve">após certo número </w:t>
      </w:r>
      <w:r w:rsidRPr="00133ADB">
        <w:t xml:space="preserve">de tentativas. </w:t>
      </w:r>
      <w:r>
        <w:t>Estava delineado que</w:t>
      </w:r>
      <w:r w:rsidRPr="00133ADB">
        <w:t xml:space="preserve">, </w:t>
      </w:r>
      <w:r>
        <w:t>o</w:t>
      </w:r>
      <w:r w:rsidRPr="00133ADB">
        <w:t xml:space="preserve"> sistema iria funcionar através da presença de números nas cartas físicas, de modo a ser possível oferecer dicas ao jogador relativo a pares</w:t>
      </w:r>
      <w:r>
        <w:t xml:space="preserve"> </w:t>
      </w:r>
      <w:r w:rsidRPr="00133ADB">
        <w:t>ainda não encontrado</w:t>
      </w:r>
      <w:r>
        <w:t>s</w:t>
      </w:r>
      <w:r w:rsidRPr="00133ADB">
        <w:t>.</w:t>
      </w:r>
      <w:r>
        <w:t xml:space="preserve"> Contudo</w:t>
      </w:r>
      <w:r w:rsidRPr="00133ADB">
        <w:t xml:space="preserve"> </w:t>
      </w:r>
      <w:r>
        <w:t>e</w:t>
      </w:r>
      <w:r w:rsidRPr="00133ADB">
        <w:t>sta funcionalidade acabou por não ser implementada</w:t>
      </w:r>
      <w:r>
        <w:t>,</w:t>
      </w:r>
      <w:r w:rsidRPr="00133ADB">
        <w:t xml:space="preserve"> devido a constrangimentos de tempo</w:t>
      </w:r>
      <w:r w:rsidR="00C25EFC" w:rsidRPr="00D14A62">
        <w:t>.</w:t>
      </w:r>
    </w:p>
    <w:p w14:paraId="240397BD" w14:textId="245EA7F9" w:rsidR="00205672" w:rsidRDefault="00205672" w:rsidP="002B70B6">
      <w:r>
        <w:t>O jogo de memória é jogado 3 vezes ao longo da jornada do jogador e do seu companheiro Alfredo. Em cada nível, a mecânica para completar o jogo permanece a mesma; a única diferença são os animais que o jogador irá descobrir, que dependem da narrativa da história e serão usados para explicar o minijogo subsequente. No primeiro nível, os animais descobertos nas cartas são borboletas, e o jogador terá de encontrar os pares de borboletas iguais. No segundo nível, os animais são coalas, e no terceiro, abelhas</w:t>
      </w:r>
      <w:r w:rsidR="00870200">
        <w:t>, mantendo-se, como já foi esclarecido anteriormente, a mesma lógica de jogo.</w:t>
      </w:r>
    </w:p>
    <w:p w14:paraId="34871513" w14:textId="4353FC4E" w:rsidR="00205672" w:rsidRDefault="00205672" w:rsidP="002B70B6">
      <w:r>
        <w:t xml:space="preserve">As instruções necessárias para completar o jogo de memória são explicadas pelo próprio Alfredo e </w:t>
      </w:r>
      <w:r w:rsidR="00870200">
        <w:t xml:space="preserve">podem </w:t>
      </w:r>
      <w:r>
        <w:t>ser revistas</w:t>
      </w:r>
      <w:r w:rsidR="00870200">
        <w:t xml:space="preserve">, se o jogador assim o desejar, através de um botão “&gt;” presente no canto inferior direito do balão de fala. De forma a mantar a coerência do UI ao longo do jogo, os botões presentes nos balões de fala </w:t>
      </w:r>
      <w:r w:rsidR="00D526E4">
        <w:t>serão localizados, sempre, nesta posição.</w:t>
      </w:r>
    </w:p>
    <w:p w14:paraId="04014AAA" w14:textId="30F0D5DB" w:rsidR="00B24F7F" w:rsidRDefault="00B24F7F" w:rsidP="002B70B6">
      <w:r>
        <w:t>Na</w:t>
      </w:r>
      <w:r w:rsidR="009A793B">
        <w:t xml:space="preserve">s </w:t>
      </w:r>
      <w:r>
        <w:t>Figura 16</w:t>
      </w:r>
      <w:r w:rsidR="00566936">
        <w:t>, 17 e 18</w:t>
      </w:r>
      <w:r>
        <w:t xml:space="preserve"> </w:t>
      </w:r>
      <w:r w:rsidR="00566936">
        <w:t>é demonstrado o jogo d</w:t>
      </w:r>
      <w:r w:rsidR="004675C7">
        <w:t>e</w:t>
      </w:r>
      <w:r w:rsidR="00566936">
        <w:t xml:space="preserve"> memória, mais especificamente, as suas configurações iniciais, quando o jogador encontra um par e quando termina.</w:t>
      </w:r>
    </w:p>
    <w:p w14:paraId="58A49BAC" w14:textId="77777777" w:rsidR="00B17B27" w:rsidRDefault="00C10916" w:rsidP="002B70B6">
      <w:pPr>
        <w:keepNext/>
        <w:jc w:val="center"/>
      </w:pPr>
      <w:r>
        <w:rPr>
          <w:noProof/>
        </w:rPr>
        <w:lastRenderedPageBreak/>
        <w:drawing>
          <wp:inline distT="0" distB="0" distL="0" distR="0" wp14:anchorId="4FAC264F" wp14:editId="20EA0FF9">
            <wp:extent cx="3917852" cy="2448658"/>
            <wp:effectExtent l="0" t="0" r="0" b="2540"/>
            <wp:docPr id="1587523535" name="Imagem 4" descr="A group of white paper squares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523535" name="Imagem 4" descr="A group of white paper squares on a white surfac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931633" cy="2457271"/>
                    </a:xfrm>
                    <a:prstGeom prst="rect">
                      <a:avLst/>
                    </a:prstGeom>
                    <a:noFill/>
                    <a:ln>
                      <a:noFill/>
                    </a:ln>
                  </pic:spPr>
                </pic:pic>
              </a:graphicData>
            </a:graphic>
          </wp:inline>
        </w:drawing>
      </w:r>
    </w:p>
    <w:p w14:paraId="5C74B5E6" w14:textId="6256B122" w:rsidR="00C10916" w:rsidRDefault="00B17B27" w:rsidP="002B70B6">
      <w:pPr>
        <w:pStyle w:val="Caption"/>
        <w:spacing w:line="360" w:lineRule="auto"/>
      </w:pPr>
      <w:bookmarkStart w:id="91" w:name="_Toc171084367"/>
      <w:r>
        <w:t xml:space="preserve">Figura </w:t>
      </w:r>
      <w:r>
        <w:fldChar w:fldCharType="begin"/>
      </w:r>
      <w:r>
        <w:instrText xml:space="preserve"> SEQ Figura \* ARABIC </w:instrText>
      </w:r>
      <w:r>
        <w:fldChar w:fldCharType="separate"/>
      </w:r>
      <w:r w:rsidR="001877DF">
        <w:rPr>
          <w:noProof/>
        </w:rPr>
        <w:t>16</w:t>
      </w:r>
      <w:r>
        <w:fldChar w:fldCharType="end"/>
      </w:r>
      <w:r>
        <w:t xml:space="preserve"> </w:t>
      </w:r>
      <w:r w:rsidRPr="0008307F">
        <w:rPr>
          <w:b w:val="0"/>
          <w:bCs/>
        </w:rPr>
        <w:t xml:space="preserve">- Jogo de memória </w:t>
      </w:r>
      <w:r w:rsidR="00381103">
        <w:rPr>
          <w:b w:val="0"/>
          <w:bCs/>
        </w:rPr>
        <w:t xml:space="preserve">(estado </w:t>
      </w:r>
      <w:r w:rsidRPr="0008307F">
        <w:rPr>
          <w:b w:val="0"/>
          <w:bCs/>
        </w:rPr>
        <w:t>inicial</w:t>
      </w:r>
      <w:r w:rsidR="00381103">
        <w:rPr>
          <w:b w:val="0"/>
          <w:bCs/>
        </w:rPr>
        <w:t>)</w:t>
      </w:r>
      <w:bookmarkEnd w:id="91"/>
    </w:p>
    <w:p w14:paraId="40CAB54E" w14:textId="77777777" w:rsidR="00B17B27" w:rsidRDefault="00C10916" w:rsidP="002B70B6">
      <w:pPr>
        <w:keepNext/>
        <w:jc w:val="center"/>
      </w:pPr>
      <w:r>
        <w:rPr>
          <w:noProof/>
        </w:rPr>
        <w:drawing>
          <wp:inline distT="0" distB="0" distL="0" distR="0" wp14:anchorId="4F3B8EE5" wp14:editId="4E7376A2">
            <wp:extent cx="3916800" cy="2448000"/>
            <wp:effectExtent l="0" t="0" r="0" b="3175"/>
            <wp:docPr id="695490047" name="Imagem 5" descr="A group of butterflies on pap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90047" name="Imagem 5" descr="A group of butterflies on paper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16800" cy="2448000"/>
                    </a:xfrm>
                    <a:prstGeom prst="rect">
                      <a:avLst/>
                    </a:prstGeom>
                    <a:noFill/>
                    <a:ln>
                      <a:noFill/>
                    </a:ln>
                  </pic:spPr>
                </pic:pic>
              </a:graphicData>
            </a:graphic>
          </wp:inline>
        </w:drawing>
      </w:r>
    </w:p>
    <w:p w14:paraId="3C5214B7" w14:textId="0E448A53" w:rsidR="00C10916" w:rsidRDefault="00B17B27" w:rsidP="002B70B6">
      <w:pPr>
        <w:pStyle w:val="Caption"/>
        <w:spacing w:line="360" w:lineRule="auto"/>
      </w:pPr>
      <w:bookmarkStart w:id="92" w:name="_Toc171084368"/>
      <w:r>
        <w:t xml:space="preserve">Figura </w:t>
      </w:r>
      <w:r>
        <w:fldChar w:fldCharType="begin"/>
      </w:r>
      <w:r>
        <w:instrText xml:space="preserve"> SEQ Figura \* ARABIC </w:instrText>
      </w:r>
      <w:r>
        <w:fldChar w:fldCharType="separate"/>
      </w:r>
      <w:r w:rsidR="001877DF">
        <w:rPr>
          <w:noProof/>
        </w:rPr>
        <w:t>17</w:t>
      </w:r>
      <w:r>
        <w:fldChar w:fldCharType="end"/>
      </w:r>
      <w:r>
        <w:t xml:space="preserve"> </w:t>
      </w:r>
      <w:r w:rsidRPr="009B5F11">
        <w:rPr>
          <w:b w:val="0"/>
          <w:bCs/>
        </w:rPr>
        <w:t xml:space="preserve">- Jogo de memória </w:t>
      </w:r>
      <w:r w:rsidR="00891379">
        <w:rPr>
          <w:b w:val="0"/>
          <w:bCs/>
        </w:rPr>
        <w:t>(</w:t>
      </w:r>
      <w:r w:rsidRPr="009B5F11">
        <w:rPr>
          <w:b w:val="0"/>
          <w:bCs/>
        </w:rPr>
        <w:t>par encontrado</w:t>
      </w:r>
      <w:r w:rsidR="00891379">
        <w:rPr>
          <w:b w:val="0"/>
          <w:bCs/>
        </w:rPr>
        <w:t>)</w:t>
      </w:r>
      <w:bookmarkEnd w:id="92"/>
    </w:p>
    <w:p w14:paraId="696E09D9" w14:textId="77777777" w:rsidR="00B17B27" w:rsidRDefault="00C10916" w:rsidP="002B70B6">
      <w:pPr>
        <w:keepNext/>
        <w:jc w:val="center"/>
      </w:pPr>
      <w:r>
        <w:rPr>
          <w:noProof/>
        </w:rPr>
        <w:drawing>
          <wp:inline distT="0" distB="0" distL="0" distR="0" wp14:anchorId="5D0DF635" wp14:editId="3E9B0104">
            <wp:extent cx="3916800" cy="2448000"/>
            <wp:effectExtent l="0" t="0" r="0" b="3175"/>
            <wp:docPr id="1952525660" name="Imagem 16" descr="A group of butterflies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525660" name="Imagem 16" descr="A group of butterflies on a table&#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16800" cy="2448000"/>
                    </a:xfrm>
                    <a:prstGeom prst="rect">
                      <a:avLst/>
                    </a:prstGeom>
                    <a:noFill/>
                    <a:ln>
                      <a:noFill/>
                    </a:ln>
                  </pic:spPr>
                </pic:pic>
              </a:graphicData>
            </a:graphic>
          </wp:inline>
        </w:drawing>
      </w:r>
    </w:p>
    <w:p w14:paraId="2027BA82" w14:textId="0C6A01A9" w:rsidR="00C10916" w:rsidRPr="00205672" w:rsidRDefault="00B17B27" w:rsidP="002B70B6">
      <w:pPr>
        <w:pStyle w:val="Caption"/>
        <w:spacing w:line="360" w:lineRule="auto"/>
      </w:pPr>
      <w:bookmarkStart w:id="93" w:name="_Toc171084369"/>
      <w:r>
        <w:t xml:space="preserve">Figura </w:t>
      </w:r>
      <w:r>
        <w:fldChar w:fldCharType="begin"/>
      </w:r>
      <w:r>
        <w:instrText xml:space="preserve"> SEQ Figura \* ARABIC </w:instrText>
      </w:r>
      <w:r>
        <w:fldChar w:fldCharType="separate"/>
      </w:r>
      <w:r w:rsidR="001877DF">
        <w:rPr>
          <w:noProof/>
        </w:rPr>
        <w:t>18</w:t>
      </w:r>
      <w:r>
        <w:fldChar w:fldCharType="end"/>
      </w:r>
      <w:r>
        <w:t xml:space="preserve"> </w:t>
      </w:r>
      <w:r w:rsidRPr="00891379">
        <w:rPr>
          <w:b w:val="0"/>
          <w:bCs/>
        </w:rPr>
        <w:t xml:space="preserve">- Jogo de memória </w:t>
      </w:r>
      <w:r w:rsidR="00891379">
        <w:rPr>
          <w:b w:val="0"/>
          <w:bCs/>
        </w:rPr>
        <w:t>(</w:t>
      </w:r>
      <w:r w:rsidRPr="00891379">
        <w:rPr>
          <w:b w:val="0"/>
          <w:bCs/>
        </w:rPr>
        <w:t>finalizado</w:t>
      </w:r>
      <w:r w:rsidR="00891379">
        <w:rPr>
          <w:b w:val="0"/>
          <w:bCs/>
        </w:rPr>
        <w:t>)</w:t>
      </w:r>
      <w:bookmarkEnd w:id="93"/>
    </w:p>
    <w:p w14:paraId="18FB243D" w14:textId="77777777" w:rsidR="00713FD3" w:rsidRDefault="00713FD3" w:rsidP="002B70B6">
      <w:pPr>
        <w:pStyle w:val="Heading3"/>
        <w:spacing w:line="360" w:lineRule="auto"/>
      </w:pPr>
      <w:bookmarkStart w:id="94" w:name="_Toc171084337"/>
      <w:r>
        <w:lastRenderedPageBreak/>
        <w:t>Minijogos</w:t>
      </w:r>
      <w:bookmarkEnd w:id="94"/>
    </w:p>
    <w:p w14:paraId="6945959D" w14:textId="43C34DE2" w:rsidR="00F5782D" w:rsidRDefault="00F5782D" w:rsidP="002B70B6">
      <w:r>
        <w:t>Os minijogos foram concebidos com</w:t>
      </w:r>
      <w:r w:rsidR="000D5A1D">
        <w:t xml:space="preserve"> o propósito de</w:t>
      </w:r>
      <w:r>
        <w:t xml:space="preserve"> introduzir</w:t>
      </w:r>
      <w:r w:rsidR="000D5A1D">
        <w:t>, com ligeireza,</w:t>
      </w:r>
      <w:r>
        <w:t xml:space="preserve"> a explicação dos procedimentos médicos aos quais a criança será submetida no futuro, evitando que a experiência se tornasse demasiado teórica e monótona. Como mencionado anteriormente, foi procurado um equilíbrio entre a vertente lúdica, representada pelo jogo de memória e a procura pelos ovos, e a vertente didática, onde a criança aprende </w:t>
      </w:r>
      <w:r w:rsidR="0034202E">
        <w:t>através</w:t>
      </w:r>
      <w:r>
        <w:t xml:space="preserve"> da interação com os utensílio</w:t>
      </w:r>
      <w:r w:rsidR="0034202E">
        <w:t>s</w:t>
      </w:r>
      <w:r>
        <w:t xml:space="preserve"> médicos</w:t>
      </w:r>
      <w:r w:rsidR="000D5A1D">
        <w:t>,</w:t>
      </w:r>
      <w:r>
        <w:t xml:space="preserve"> que serão usados pelos enfermeiros na vida real.</w:t>
      </w:r>
    </w:p>
    <w:p w14:paraId="6F96E1C2" w14:textId="77777777" w:rsidR="000D5A1D" w:rsidRDefault="0009522F" w:rsidP="002B70B6">
      <w:r>
        <w:t xml:space="preserve">Existem três minijogos, cada um representativo de um procedimento médico específico. </w:t>
      </w:r>
      <w:r w:rsidR="000D5A1D">
        <w:t>Os</w:t>
      </w:r>
      <w:r>
        <w:t xml:space="preserve"> procedimentos </w:t>
      </w:r>
      <w:r w:rsidR="000D5A1D">
        <w:t xml:space="preserve">representados </w:t>
      </w:r>
      <w:r>
        <w:t>foram</w:t>
      </w:r>
      <w:r w:rsidR="000D5A1D">
        <w:t>,</w:t>
      </w:r>
      <w:r>
        <w:t xml:space="preserve"> cuidadosamente</w:t>
      </w:r>
      <w:r w:rsidR="000D5A1D">
        <w:t>,</w:t>
      </w:r>
      <w:r>
        <w:t xml:space="preserve"> escolhidos pelas enfermeiras do Hospital de Leiria, visando preparar as crianças para as experiências que irão vivenciar. </w:t>
      </w:r>
      <w:r w:rsidR="008E2ED6">
        <w:t>Os procedimentos foram representados do menos evasivo para o mais evasivo e pela sua ordem realização real</w:t>
      </w:r>
      <w:r w:rsidR="000D5A1D">
        <w:t>. Nesta senda,</w:t>
      </w:r>
      <w:r w:rsidR="008E2ED6">
        <w:t xml:space="preserve"> o</w:t>
      </w:r>
      <w:r>
        <w:t xml:space="preserve"> primeiro minijogo ensina </w:t>
      </w:r>
      <w:r w:rsidR="000D5A1D">
        <w:t>como se procede à</w:t>
      </w:r>
      <w:r>
        <w:t xml:space="preserve"> aplicação do penso EMLA e da pomada analgésica, o segundo aborda a aplicação do garrote, e o terceiro explica a inserção do cateter.</w:t>
      </w:r>
      <w:r w:rsidR="006D08FF">
        <w:t xml:space="preserve"> Ainda com a ajuda das enfermeiras foi criada uma metáfora entre os animais descobertos no jogo de memória </w:t>
      </w:r>
      <w:r w:rsidR="00841867">
        <w:t>e</w:t>
      </w:r>
      <w:r w:rsidR="000D5A1D">
        <w:t xml:space="preserve"> à </w:t>
      </w:r>
      <w:r w:rsidR="004518F4">
        <w:t xml:space="preserve">sensação associada </w:t>
      </w:r>
      <w:r w:rsidR="000D5A1D">
        <w:t xml:space="preserve">a cada </w:t>
      </w:r>
      <w:r w:rsidR="006D08FF">
        <w:t>procedimento.</w:t>
      </w:r>
      <w:r w:rsidR="00841867">
        <w:t xml:space="preserve"> </w:t>
      </w:r>
    </w:p>
    <w:p w14:paraId="5FD5E03B" w14:textId="0C436CEA" w:rsidR="0009522F" w:rsidRDefault="00841867" w:rsidP="002B70B6">
      <w:r>
        <w:t>As instruções necessárias para completar os minijogos são fornecidas pelo respetivo animal associado</w:t>
      </w:r>
      <w:r w:rsidR="000D5A1D">
        <w:t>, e</w:t>
      </w:r>
      <w:r>
        <w:t xml:space="preserve"> podem ser revisitadas a qualquer momento</w:t>
      </w:r>
      <w:r w:rsidR="000D5A1D">
        <w:t xml:space="preserve">, de forma semelhante à presente no jogo de memória. </w:t>
      </w:r>
    </w:p>
    <w:p w14:paraId="5466CBB6" w14:textId="2F47A529" w:rsidR="00F5782D" w:rsidRDefault="00F5782D" w:rsidP="002B70B6">
      <w:r>
        <w:t xml:space="preserve">Dado que o público-alvo do jogo são crianças, procurou-se ao máximo </w:t>
      </w:r>
      <w:r w:rsidR="0034202E">
        <w:t>reduzir</w:t>
      </w:r>
      <w:r>
        <w:t xml:space="preserve"> o número de mecânicas necessárias para completar os minijogos, garantindo que a explicação dos procedimentos</w:t>
      </w:r>
      <w:r w:rsidR="0034202E">
        <w:t xml:space="preserve"> fosse facilmente absorvida. A simplificação das mecânicas também visou minimizar a curva de aprendizagem, tornando a experiência mais acessível e intuitiva. Dessa forma, as crianças podem forcar</w:t>
      </w:r>
      <w:r w:rsidR="000D5A1D">
        <w:t xml:space="preserve">-se plenamente </w:t>
      </w:r>
      <w:r w:rsidR="0034202E">
        <w:t>na aprendizagem e na diversão, sentindo-se mais preparadas e confiantes em relação aos procedimentos médicos futuros.</w:t>
      </w:r>
    </w:p>
    <w:p w14:paraId="75A9E783" w14:textId="7EDC8A93" w:rsidR="00713FD3" w:rsidRDefault="00713FD3" w:rsidP="002B70B6">
      <w:pPr>
        <w:pStyle w:val="Heading3"/>
        <w:numPr>
          <w:ilvl w:val="3"/>
          <w:numId w:val="13"/>
        </w:numPr>
        <w:spacing w:line="360" w:lineRule="auto"/>
      </w:pPr>
      <w:bookmarkStart w:id="95" w:name="_Toc171084338"/>
      <w:r>
        <w:t>Minijogo 1 – Penso EML</w:t>
      </w:r>
      <w:r w:rsidR="0034202E">
        <w:t>A</w:t>
      </w:r>
      <w:bookmarkEnd w:id="95"/>
    </w:p>
    <w:p w14:paraId="7A3AED76" w14:textId="5A13CE69" w:rsidR="006459A8" w:rsidRDefault="0034202E" w:rsidP="002B70B6">
      <w:r>
        <w:t xml:space="preserve">O primeiro minijogo </w:t>
      </w:r>
      <w:r w:rsidR="00B01980">
        <w:t>tem como objetivo</w:t>
      </w:r>
      <w:r>
        <w:t xml:space="preserve"> explicar o procedimento da aplicação do penso EMLA</w:t>
      </w:r>
      <w:r w:rsidR="006459A8">
        <w:t xml:space="preserve">. O penso EMLA </w:t>
      </w:r>
      <w:r w:rsidR="0009522F">
        <w:t>funciona como um anestésico local</w:t>
      </w:r>
      <w:r w:rsidR="000D5A1D">
        <w:t xml:space="preserve"> </w:t>
      </w:r>
      <w:r w:rsidR="0009522F">
        <w:t xml:space="preserve">e é utilizado antes da punção venosa periférica </w:t>
      </w:r>
      <w:r w:rsidR="00B01980">
        <w:t xml:space="preserve">realizada </w:t>
      </w:r>
      <w:r w:rsidR="0009522F">
        <w:t>pelo cateter. Existem duas versões deste penso</w:t>
      </w:r>
      <w:r w:rsidR="00B01980">
        <w:t>:</w:t>
      </w:r>
      <w:r w:rsidR="0009522F">
        <w:t xml:space="preserve"> uma é apenas um </w:t>
      </w:r>
      <w:r w:rsidR="00B01980">
        <w:t>adesivo aplicado diretamente</w:t>
      </w:r>
      <w:r w:rsidR="0009522F">
        <w:t xml:space="preserve"> no local da futura punção e</w:t>
      </w:r>
      <w:r w:rsidR="00B01980">
        <w:t xml:space="preserve"> outra envolve a aplicação de uma pomada antes de colocar o adesivo.</w:t>
      </w:r>
    </w:p>
    <w:p w14:paraId="49515227" w14:textId="59D69F18" w:rsidR="0009522F" w:rsidRDefault="0009522F" w:rsidP="002B70B6">
      <w:r>
        <w:lastRenderedPageBreak/>
        <w:t xml:space="preserve">Foi escolhido representar no jogo a segunda variante, </w:t>
      </w:r>
      <w:r w:rsidR="00756FB6">
        <w:t>que utiliza a pomada.</w:t>
      </w:r>
      <w:r>
        <w:t xml:space="preserve"> </w:t>
      </w:r>
      <w:r w:rsidR="000D5A1D">
        <w:t>Pese embora o procedimento de ambas as variantes sejam bastante idênticas, a</w:t>
      </w:r>
      <w:r w:rsidR="00756FB6">
        <w:t xml:space="preserve"> escolha</w:t>
      </w:r>
      <w:r w:rsidR="000D5A1D">
        <w:t xml:space="preserve"> da segunda variante teve como fundamento </w:t>
      </w:r>
      <w:r w:rsidR="00756FB6">
        <w:t>o fa</w:t>
      </w:r>
      <w:r w:rsidR="007953A1">
        <w:t>c</w:t>
      </w:r>
      <w:r w:rsidR="00756FB6">
        <w:t>to de</w:t>
      </w:r>
      <w:r w:rsidR="000D5A1D">
        <w:t xml:space="preserve"> incluir um</w:t>
      </w:r>
      <w:r w:rsidR="00756FB6">
        <w:t xml:space="preserve"> o elemento adicional</w:t>
      </w:r>
      <w:r w:rsidR="000D5A1D">
        <w:t>,</w:t>
      </w:r>
      <w:r w:rsidR="00756FB6">
        <w:t xml:space="preserve"> a pomada, tornando o minijogo mais interessante</w:t>
      </w:r>
      <w:r w:rsidR="007953A1">
        <w:t xml:space="preserve">, </w:t>
      </w:r>
      <w:r w:rsidR="00756FB6">
        <w:t>interativo</w:t>
      </w:r>
      <w:r w:rsidR="007953A1">
        <w:t xml:space="preserve"> e, potencialmente, </w:t>
      </w:r>
      <w:r w:rsidR="000D5A1D">
        <w:t>em maior conformidade com o procedimento real</w:t>
      </w:r>
      <w:r w:rsidR="00756FB6">
        <w:t>. A inclusão da pomada adiciona um nível extra de complexidade, evitando que o minijogo se torne demasiado simples e, ao mesmo tempo, proporcionando uma oportunidade educacional mais rica para as crianças.</w:t>
      </w:r>
    </w:p>
    <w:p w14:paraId="5E5AB6A0" w14:textId="0FCD62DD" w:rsidR="005F5015" w:rsidRDefault="000D5A1D" w:rsidP="002B70B6">
      <w:r>
        <w:t xml:space="preserve">Cabe </w:t>
      </w:r>
      <w:r w:rsidR="005F5015">
        <w:t xml:space="preserve">notar que as ações necessárias para completar </w:t>
      </w:r>
      <w:r>
        <w:t xml:space="preserve">o </w:t>
      </w:r>
      <w:r w:rsidR="005F5015">
        <w:t xml:space="preserve">minijogo são: arrastar a pomada para a parte de superior da mão, carregar no penso para o abrir e, em seguida, arrastar o penso já aberto para o local onde previamente aplicada. </w:t>
      </w:r>
    </w:p>
    <w:p w14:paraId="2AE9BC9E" w14:textId="79768C06" w:rsidR="007953A1" w:rsidRPr="007953A1" w:rsidRDefault="000F0931" w:rsidP="002B70B6">
      <w:r>
        <w:t>N</w:t>
      </w:r>
      <w:r w:rsidR="00410BCE">
        <w:t>este primeiro minijogo</w:t>
      </w:r>
      <w:r>
        <w:t>,</w:t>
      </w:r>
      <w:r w:rsidR="00410BCE">
        <w:t xml:space="preserve"> é introduzida a mecânica de </w:t>
      </w:r>
      <w:r>
        <w:t>interagir com</w:t>
      </w:r>
      <w:r w:rsidR="00385EB6">
        <w:t xml:space="preserve"> </w:t>
      </w:r>
      <w:r>
        <w:t>os</w:t>
      </w:r>
      <w:r w:rsidR="00410BCE">
        <w:t xml:space="preserve"> objetos 3D que se encontram no ecrã</w:t>
      </w:r>
      <w:r>
        <w:t xml:space="preserve">, carregando neles e </w:t>
      </w:r>
      <w:r w:rsidR="00410BCE">
        <w:t>arrasta</w:t>
      </w:r>
      <w:r>
        <w:t>ndo-os</w:t>
      </w:r>
      <w:r w:rsidR="00410BCE">
        <w:t xml:space="preserve"> para os </w:t>
      </w:r>
      <w:r w:rsidR="000D5A1D">
        <w:t xml:space="preserve">respetivos </w:t>
      </w:r>
      <w:r w:rsidR="00410BCE">
        <w:t>locai</w:t>
      </w:r>
      <w:r w:rsidR="000D5A1D">
        <w:t>s</w:t>
      </w:r>
      <w:r w:rsidR="006D08FF">
        <w:t xml:space="preserve">. </w:t>
      </w:r>
      <w:r w:rsidR="007953A1">
        <w:t>De modo a detetar que o objeto chegou ao local desejado, foram utilizadas componentes de colisão</w:t>
      </w:r>
      <w:r w:rsidR="00B0548B">
        <w:t>,</w:t>
      </w:r>
      <w:r w:rsidR="007953A1">
        <w:t xml:space="preserve"> que o </w:t>
      </w:r>
      <w:proofErr w:type="spellStart"/>
      <w:r w:rsidR="007953A1" w:rsidRPr="000D5A1D">
        <w:t>Unity</w:t>
      </w:r>
      <w:proofErr w:type="spellEnd"/>
      <w:r w:rsidR="007953A1">
        <w:t xml:space="preserve"> oferece. Mais especificamente, foi feito especial uso da componente </w:t>
      </w:r>
      <w:proofErr w:type="spellStart"/>
      <w:r w:rsidR="007953A1" w:rsidRPr="007953A1">
        <w:rPr>
          <w:i/>
          <w:iCs/>
        </w:rPr>
        <w:t>BoxCollider</w:t>
      </w:r>
      <w:proofErr w:type="spellEnd"/>
      <w:r w:rsidR="007953A1">
        <w:t xml:space="preserve"> para criar, ao redor de cada objeto e local d</w:t>
      </w:r>
      <w:r w:rsidR="00257EF9">
        <w:t>e</w:t>
      </w:r>
      <w:r w:rsidR="007953A1">
        <w:t xml:space="preserve"> destino desejado, um paralelepípedo relativo à posição que este ocupa no espaço. </w:t>
      </w:r>
      <w:r w:rsidR="00B0548B">
        <w:t>Neste âmbito</w:t>
      </w:r>
      <w:r w:rsidR="007953A1">
        <w:t>,</w:t>
      </w:r>
      <w:r w:rsidR="00B0548B">
        <w:t xml:space="preserve"> cabe</w:t>
      </w:r>
      <w:r w:rsidR="007953A1">
        <w:t xml:space="preserve"> realçar que, de modo que as mecânicas de movimentação de objetos funcionem corretamente, é necessário adicionar, a cada objeto que se deseja movimentar</w:t>
      </w:r>
      <w:r w:rsidR="00257EF9">
        <w:t xml:space="preserve"> a </w:t>
      </w:r>
      <w:proofErr w:type="spellStart"/>
      <w:r w:rsidR="00257EF9" w:rsidRPr="00257EF9">
        <w:rPr>
          <w:i/>
          <w:iCs/>
        </w:rPr>
        <w:t>tag</w:t>
      </w:r>
      <w:proofErr w:type="spellEnd"/>
      <w:r w:rsidR="00257EF9">
        <w:t xml:space="preserve"> </w:t>
      </w:r>
      <w:r w:rsidR="00392021">
        <w:t>“</w:t>
      </w:r>
      <w:proofErr w:type="spellStart"/>
      <w:r w:rsidR="00257EF9" w:rsidRPr="003205CD">
        <w:rPr>
          <w:i/>
          <w:iCs/>
        </w:rPr>
        <w:t>Object</w:t>
      </w:r>
      <w:proofErr w:type="spellEnd"/>
      <w:r w:rsidR="00392021">
        <w:rPr>
          <w:i/>
          <w:iCs/>
        </w:rPr>
        <w:t>”</w:t>
      </w:r>
      <w:r w:rsidR="00257EF9">
        <w:t xml:space="preserve">, que permite distinguir os objetos que devem ser movimentados dos que não devem ser movimentados, e </w:t>
      </w:r>
      <w:r w:rsidR="007953A1">
        <w:t xml:space="preserve">a componente </w:t>
      </w:r>
      <w:proofErr w:type="spellStart"/>
      <w:r w:rsidR="007953A1" w:rsidRPr="007953A1">
        <w:rPr>
          <w:i/>
          <w:iCs/>
        </w:rPr>
        <w:t>RigidBody</w:t>
      </w:r>
      <w:proofErr w:type="spellEnd"/>
      <w:r w:rsidR="007953A1">
        <w:t xml:space="preserve">, também disponibilizada pelo </w:t>
      </w:r>
      <w:proofErr w:type="spellStart"/>
      <w:r w:rsidR="007953A1" w:rsidRPr="003205CD">
        <w:t>Unity</w:t>
      </w:r>
      <w:proofErr w:type="spellEnd"/>
      <w:r w:rsidR="007953A1">
        <w:t xml:space="preserve">. Esta componente permite fazer uso do motor de jogo do </w:t>
      </w:r>
      <w:proofErr w:type="spellStart"/>
      <w:r w:rsidR="007953A1" w:rsidRPr="003205CD">
        <w:t>Unity</w:t>
      </w:r>
      <w:proofErr w:type="spellEnd"/>
      <w:r w:rsidR="007953A1">
        <w:t>, através da atribuição de propriedades física</w:t>
      </w:r>
      <w:r w:rsidR="00385EB6">
        <w:t>s</w:t>
      </w:r>
      <w:r w:rsidR="007953A1">
        <w:t xml:space="preserve"> ao objeto </w:t>
      </w:r>
      <w:r w:rsidR="00385EB6">
        <w:t>do</w:t>
      </w:r>
      <w:r w:rsidR="007953A1">
        <w:t xml:space="preserve"> qual faz parte.</w:t>
      </w:r>
      <w:r w:rsidR="00385EB6">
        <w:t xml:space="preserve"> </w:t>
      </w:r>
      <w:r w:rsidR="00B0548B">
        <w:t>Assim,</w:t>
      </w:r>
      <w:r w:rsidR="00385EB6">
        <w:t xml:space="preserve"> em cada objeto que possuí a componente </w:t>
      </w:r>
      <w:proofErr w:type="spellStart"/>
      <w:r w:rsidR="00385EB6" w:rsidRPr="00385EB6">
        <w:rPr>
          <w:i/>
          <w:iCs/>
        </w:rPr>
        <w:t>RigidBody</w:t>
      </w:r>
      <w:proofErr w:type="spellEnd"/>
      <w:r w:rsidR="00385EB6">
        <w:t xml:space="preserve"> é desativada a física de gravidade que, para o caso específico do desenvolvimento do jogo abrangido por este relatório, não é relevante e, também, não permitia o correto funcionamento das mecânicas desejadas.</w:t>
      </w:r>
      <w:r w:rsidR="00257EF9">
        <w:t xml:space="preserve"> Para além disso, na componente </w:t>
      </w:r>
      <w:proofErr w:type="spellStart"/>
      <w:r w:rsidR="00257EF9" w:rsidRPr="00257EF9">
        <w:rPr>
          <w:i/>
          <w:iCs/>
        </w:rPr>
        <w:t>BoxCollider</w:t>
      </w:r>
      <w:proofErr w:type="spellEnd"/>
      <w:r w:rsidR="00EE1623">
        <w:t>,</w:t>
      </w:r>
      <w:r w:rsidR="00257EF9">
        <w:t xml:space="preserve"> dos objetos que requerem movimento</w:t>
      </w:r>
      <w:r w:rsidR="00EE1623">
        <w:t>,</w:t>
      </w:r>
      <w:r w:rsidR="00257EF9">
        <w:t xml:space="preserve"> é utilizada a configuração </w:t>
      </w:r>
      <w:proofErr w:type="spellStart"/>
      <w:r w:rsidR="00257EF9" w:rsidRPr="00257EF9">
        <w:rPr>
          <w:i/>
          <w:iCs/>
        </w:rPr>
        <w:t>IsTrigger</w:t>
      </w:r>
      <w:proofErr w:type="spellEnd"/>
      <w:r w:rsidR="00257EF9">
        <w:t>, de modo que ao ser detetada uma colisão seja executado</w:t>
      </w:r>
      <w:r w:rsidR="00EE1623">
        <w:t>,</w:t>
      </w:r>
      <w:r w:rsidR="00257EF9">
        <w:t xml:space="preserve"> automaticamente</w:t>
      </w:r>
      <w:r w:rsidR="00EE1623">
        <w:t>,</w:t>
      </w:r>
      <w:r w:rsidR="00257EF9">
        <w:t xml:space="preserve"> código específico</w:t>
      </w:r>
      <w:r w:rsidR="00385EB6">
        <w:t xml:space="preserve"> </w:t>
      </w:r>
      <w:r w:rsidR="00257EF9">
        <w:t xml:space="preserve">para tratar da referida colisão. </w:t>
      </w:r>
      <w:r w:rsidR="00EE1623">
        <w:t>Ainda a este respeito, releva clarificar que</w:t>
      </w:r>
      <w:r w:rsidR="00385EB6">
        <w:t>, no caso da pomada e do penso, foi necessário criar objetos adicionais</w:t>
      </w:r>
      <w:r w:rsidR="00EE1623">
        <w:t>,</w:t>
      </w:r>
      <w:r w:rsidR="00385EB6">
        <w:t xml:space="preserve"> para permitir que estes sejam colocados no local correto após completar </w:t>
      </w:r>
      <w:r w:rsidR="00257EF9">
        <w:t>o seu respetivo</w:t>
      </w:r>
      <w:r w:rsidR="00385EB6">
        <w:t xml:space="preserve"> desafi</w:t>
      </w:r>
      <w:r w:rsidR="00257EF9">
        <w:t>o</w:t>
      </w:r>
      <w:r w:rsidR="00385EB6">
        <w:t xml:space="preserve">. Por fim, </w:t>
      </w:r>
      <w:r w:rsidR="00EE1623">
        <w:t xml:space="preserve">cumpre destacar </w:t>
      </w:r>
      <w:r w:rsidR="00385EB6">
        <w:t xml:space="preserve">os constrangimentos causados pelo desenvolvimento destas mecânicas. O jogo foi desenvolvido tendo em conta as três dimensões que compõe o espaço, algo que não permitia o correto funcionamento das mecânicas deste minijogo. De modo a corrigir este problema e a garantir o correto </w:t>
      </w:r>
      <w:r w:rsidR="00385EB6">
        <w:lastRenderedPageBreak/>
        <w:t xml:space="preserve">funcionamento da aplicação, tomou-se a decisão de apenas permitir que os objetos sejam movimentados em duas dimensões, neste caso nos eixos das abscissas e das ordenadas. </w:t>
      </w:r>
      <w:r w:rsidR="00EE1623">
        <w:t>C</w:t>
      </w:r>
      <w:r w:rsidR="00385EB6">
        <w:t>omo consequência</w:t>
      </w:r>
      <w:r w:rsidR="00EE1623">
        <w:t>,</w:t>
      </w:r>
      <w:r w:rsidR="00385EB6">
        <w:t xml:space="preserve"> </w:t>
      </w:r>
      <w:r w:rsidR="00EE1623">
        <w:t xml:space="preserve">foram colocados </w:t>
      </w:r>
      <w:r w:rsidR="00385EB6">
        <w:t xml:space="preserve">objetos que não necessitam de </w:t>
      </w:r>
      <w:r w:rsidR="00257EF9">
        <w:t>ser movimentados, como é, por exemplo, o caso do braço</w:t>
      </w:r>
      <w:r w:rsidR="00EE1623">
        <w:t xml:space="preserve">, que se posiciona no </w:t>
      </w:r>
      <w:r w:rsidR="00EE1623">
        <w:rPr>
          <w:i/>
          <w:iCs/>
        </w:rPr>
        <w:t>background</w:t>
      </w:r>
      <w:r w:rsidR="00EE1623">
        <w:t xml:space="preserve"> da </w:t>
      </w:r>
      <w:proofErr w:type="spellStart"/>
      <w:r w:rsidR="00EE1623">
        <w:rPr>
          <w:i/>
          <w:iCs/>
        </w:rPr>
        <w:t>scene</w:t>
      </w:r>
      <w:proofErr w:type="spellEnd"/>
      <w:r w:rsidR="00385EB6">
        <w:t xml:space="preserve">. Para além deste constrangimento, </w:t>
      </w:r>
      <w:r w:rsidR="00EE1623">
        <w:t>importa salientar que</w:t>
      </w:r>
      <w:r w:rsidR="00385EB6">
        <w:t xml:space="preserve"> as configurações das componentes </w:t>
      </w:r>
      <w:proofErr w:type="spellStart"/>
      <w:r w:rsidR="00385EB6" w:rsidRPr="00385EB6">
        <w:rPr>
          <w:i/>
          <w:iCs/>
        </w:rPr>
        <w:t>RigidBody</w:t>
      </w:r>
      <w:proofErr w:type="spellEnd"/>
      <w:r w:rsidR="00385EB6">
        <w:t xml:space="preserve"> e </w:t>
      </w:r>
      <w:proofErr w:type="spellStart"/>
      <w:r w:rsidR="00385EB6" w:rsidRPr="00385EB6">
        <w:rPr>
          <w:i/>
          <w:iCs/>
        </w:rPr>
        <w:t>BoxCollider</w:t>
      </w:r>
      <w:proofErr w:type="spellEnd"/>
      <w:r w:rsidR="00385EB6">
        <w:t xml:space="preserve"> também exigiram um intervalo de tempo de desenvolvimento considerável</w:t>
      </w:r>
      <w:r w:rsidR="00EE1623">
        <w:t>,</w:t>
      </w:r>
      <w:r w:rsidR="00385EB6">
        <w:t xml:space="preserve"> para garantir a sua qualidade. Para</w:t>
      </w:r>
      <w:r w:rsidR="00EE1623">
        <w:t xml:space="preserve"> que se alcançassem os objetivos no desenvolvimento de</w:t>
      </w:r>
      <w:r w:rsidR="00385EB6">
        <w:t xml:space="preserve"> cada uma destas componentes</w:t>
      </w:r>
      <w:r w:rsidR="00EE1623">
        <w:t>,</w:t>
      </w:r>
      <w:r w:rsidR="00385EB6">
        <w:t xml:space="preserve"> </w:t>
      </w:r>
      <w:r w:rsidR="00EE1623">
        <w:t>foi crucial</w:t>
      </w:r>
      <w:r w:rsidR="00385EB6">
        <w:t xml:space="preserve"> trabalho de pesquisa</w:t>
      </w:r>
      <w:r w:rsidR="00EE1623">
        <w:t xml:space="preserve">, realizado com intenção de </w:t>
      </w:r>
      <w:r w:rsidR="00385EB6">
        <w:t>encontrar as melhores configurações possíveis para estas.</w:t>
      </w:r>
    </w:p>
    <w:p w14:paraId="7A6A6F3C" w14:textId="058244CD" w:rsidR="007953A1" w:rsidRDefault="004518F4" w:rsidP="002B70B6">
      <w:r>
        <w:t xml:space="preserve">As instruções para completar o minijogo são fornecidas pela personagem, a borboleta Aurora. A escolha de uma borboleta </w:t>
      </w:r>
      <w:r w:rsidR="00EE1623">
        <w:t>assenta</w:t>
      </w:r>
      <w:r>
        <w:t xml:space="preserve"> na ideia de que a aplicação da pomada e do penso proporciona uma sensação leve e delicada, semelhante ao toque de uma borboleta.</w:t>
      </w:r>
    </w:p>
    <w:p w14:paraId="7E265414" w14:textId="765F6258" w:rsidR="009A793B" w:rsidRDefault="009A793B" w:rsidP="002B70B6">
      <w:r>
        <w:t>Na</w:t>
      </w:r>
      <w:r w:rsidR="00366E17">
        <w:t>s Figuras 19</w:t>
      </w:r>
      <w:r w:rsidR="00F21191">
        <w:t xml:space="preserve"> e</w:t>
      </w:r>
      <w:r w:rsidR="00366E17">
        <w:t xml:space="preserve"> 20</w:t>
      </w:r>
      <w:r w:rsidR="00F21191">
        <w:t xml:space="preserve"> é demonstrado o minijogo 1, relativo à aplicação da pomada e do penso, no seu estado inicial e quando termina.</w:t>
      </w:r>
    </w:p>
    <w:p w14:paraId="543DB6D4" w14:textId="77777777" w:rsidR="00B17B27" w:rsidRDefault="00C10916" w:rsidP="002B70B6">
      <w:pPr>
        <w:keepNext/>
        <w:jc w:val="center"/>
      </w:pPr>
      <w:r>
        <w:rPr>
          <w:noProof/>
        </w:rPr>
        <w:drawing>
          <wp:inline distT="0" distB="0" distL="0" distR="0" wp14:anchorId="2E45723D" wp14:editId="6CD5E400">
            <wp:extent cx="4032000" cy="2520000"/>
            <wp:effectExtent l="0" t="0" r="6985" b="0"/>
            <wp:docPr id="2029174774" name="Imagem 6" descr="A cartoon of a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174774" name="Imagem 6" descr="A cartoon of a hand&#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5A233065" w14:textId="7D728E67" w:rsidR="00C10916" w:rsidRDefault="00B17B27" w:rsidP="002B70B6">
      <w:pPr>
        <w:pStyle w:val="Caption"/>
        <w:spacing w:line="360" w:lineRule="auto"/>
      </w:pPr>
      <w:bookmarkStart w:id="96" w:name="_Toc171084370"/>
      <w:r>
        <w:t xml:space="preserve">Figura </w:t>
      </w:r>
      <w:r>
        <w:fldChar w:fldCharType="begin"/>
      </w:r>
      <w:r>
        <w:instrText xml:space="preserve"> SEQ Figura \* ARABIC </w:instrText>
      </w:r>
      <w:r>
        <w:fldChar w:fldCharType="separate"/>
      </w:r>
      <w:r w:rsidR="001877DF">
        <w:rPr>
          <w:noProof/>
        </w:rPr>
        <w:t>19</w:t>
      </w:r>
      <w:r>
        <w:fldChar w:fldCharType="end"/>
      </w:r>
      <w:r>
        <w:t xml:space="preserve"> </w:t>
      </w:r>
      <w:r w:rsidRPr="00366E17">
        <w:rPr>
          <w:b w:val="0"/>
          <w:bCs/>
        </w:rPr>
        <w:t xml:space="preserve">- Minijogo 1 </w:t>
      </w:r>
      <w:r w:rsidR="00366E17">
        <w:rPr>
          <w:b w:val="0"/>
          <w:bCs/>
        </w:rPr>
        <w:t>(</w:t>
      </w:r>
      <w:r w:rsidRPr="00366E17">
        <w:rPr>
          <w:b w:val="0"/>
          <w:bCs/>
        </w:rPr>
        <w:t>estado inicial</w:t>
      </w:r>
      <w:r w:rsidR="00366E17">
        <w:rPr>
          <w:b w:val="0"/>
          <w:bCs/>
        </w:rPr>
        <w:t>)</w:t>
      </w:r>
      <w:bookmarkEnd w:id="96"/>
    </w:p>
    <w:p w14:paraId="5451C8E9" w14:textId="77777777" w:rsidR="00B17B27" w:rsidRDefault="00C10916" w:rsidP="002B70B6">
      <w:pPr>
        <w:keepNext/>
        <w:jc w:val="center"/>
      </w:pPr>
      <w:r>
        <w:rPr>
          <w:noProof/>
        </w:rPr>
        <w:lastRenderedPageBreak/>
        <w:drawing>
          <wp:inline distT="0" distB="0" distL="0" distR="0" wp14:anchorId="6BE81382" wp14:editId="1FBB3B12">
            <wp:extent cx="4032000" cy="2520000"/>
            <wp:effectExtent l="0" t="0" r="6985" b="0"/>
            <wp:docPr id="224753848" name="Imagem 7" descr="A hand with a white square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753848" name="Imagem 7" descr="A hand with a white square on i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33F722D2" w14:textId="5CA60874" w:rsidR="00C10916" w:rsidRDefault="00B17B27" w:rsidP="002B70B6">
      <w:pPr>
        <w:pStyle w:val="Caption"/>
        <w:spacing w:line="360" w:lineRule="auto"/>
      </w:pPr>
      <w:bookmarkStart w:id="97" w:name="_Toc171084371"/>
      <w:r>
        <w:t xml:space="preserve">Figura </w:t>
      </w:r>
      <w:r>
        <w:fldChar w:fldCharType="begin"/>
      </w:r>
      <w:r>
        <w:instrText xml:space="preserve"> SEQ Figura \* ARABIC </w:instrText>
      </w:r>
      <w:r>
        <w:fldChar w:fldCharType="separate"/>
      </w:r>
      <w:r w:rsidR="001877DF">
        <w:rPr>
          <w:noProof/>
        </w:rPr>
        <w:t>20</w:t>
      </w:r>
      <w:r>
        <w:fldChar w:fldCharType="end"/>
      </w:r>
      <w:r>
        <w:t xml:space="preserve"> - </w:t>
      </w:r>
      <w:r w:rsidRPr="00D91CC7">
        <w:rPr>
          <w:b w:val="0"/>
          <w:bCs/>
        </w:rPr>
        <w:t xml:space="preserve">Minijogo 1 </w:t>
      </w:r>
      <w:r w:rsidR="00D91CC7">
        <w:rPr>
          <w:b w:val="0"/>
          <w:bCs/>
        </w:rPr>
        <w:t>(</w:t>
      </w:r>
      <w:r w:rsidRPr="00D91CC7">
        <w:rPr>
          <w:b w:val="0"/>
          <w:bCs/>
        </w:rPr>
        <w:t>finalizado</w:t>
      </w:r>
      <w:r w:rsidR="00D91CC7">
        <w:rPr>
          <w:b w:val="0"/>
          <w:bCs/>
        </w:rPr>
        <w:t>)</w:t>
      </w:r>
      <w:bookmarkEnd w:id="97"/>
    </w:p>
    <w:p w14:paraId="476703A3" w14:textId="6DE50BC0" w:rsidR="004A37FE" w:rsidRDefault="00713FD3" w:rsidP="002B70B6">
      <w:pPr>
        <w:pStyle w:val="Heading3"/>
        <w:numPr>
          <w:ilvl w:val="3"/>
          <w:numId w:val="13"/>
        </w:numPr>
        <w:spacing w:line="360" w:lineRule="auto"/>
      </w:pPr>
      <w:bookmarkStart w:id="98" w:name="_Toc171084339"/>
      <w:r>
        <w:t>Minijogo 2 – Garrote</w:t>
      </w:r>
      <w:bookmarkEnd w:id="98"/>
    </w:p>
    <w:p w14:paraId="3B232FFD" w14:textId="0B28B663" w:rsidR="00C37A43" w:rsidRDefault="00410BCE" w:rsidP="002B70B6">
      <w:r>
        <w:t xml:space="preserve">O segundo minijogo </w:t>
      </w:r>
      <w:r w:rsidR="00141DC5">
        <w:t>centra-se em</w:t>
      </w:r>
      <w:r>
        <w:t xml:space="preserve"> explicar o procedimento da colocação do</w:t>
      </w:r>
      <w:r w:rsidR="008E2ED6">
        <w:t xml:space="preserve"> garrote. </w:t>
      </w:r>
      <w:r w:rsidR="00E3696F">
        <w:t>Este</w:t>
      </w:r>
      <w:r w:rsidR="008E2ED6">
        <w:t xml:space="preserve"> </w:t>
      </w:r>
      <w:r w:rsidR="00141DC5">
        <w:t xml:space="preserve">dispositivo </w:t>
      </w:r>
      <w:r w:rsidR="008E2ED6">
        <w:t xml:space="preserve">médico </w:t>
      </w:r>
      <w:r w:rsidR="00E3696F">
        <w:t xml:space="preserve">é utilizado </w:t>
      </w:r>
      <w:r w:rsidR="008E2ED6">
        <w:t xml:space="preserve">pelos enfermeiros para </w:t>
      </w:r>
      <w:r w:rsidR="00E3696F">
        <w:t>facilitar</w:t>
      </w:r>
      <w:r w:rsidR="008E2ED6">
        <w:t xml:space="preserve"> a </w:t>
      </w:r>
      <w:r w:rsidR="00E3696F">
        <w:t>localização</w:t>
      </w:r>
      <w:r w:rsidR="008E2ED6">
        <w:t xml:space="preserve"> da veia onde </w:t>
      </w:r>
      <w:r w:rsidR="00E3696F">
        <w:t>será realizada a punção.</w:t>
      </w:r>
      <w:r w:rsidR="008E2ED6">
        <w:t xml:space="preserve"> </w:t>
      </w:r>
      <w:r w:rsidR="00E3696F">
        <w:t>Ao ser aplicado no braço da criança e apertado, o garrote interrompe</w:t>
      </w:r>
      <w:r w:rsidR="00EE1623">
        <w:t>, temporariamente,</w:t>
      </w:r>
      <w:r w:rsidR="00E3696F">
        <w:t xml:space="preserve"> o fluxo sanguíneo, </w:t>
      </w:r>
      <w:r w:rsidR="00EE1623">
        <w:t>evidenciando as</w:t>
      </w:r>
      <w:r w:rsidR="00E3696F">
        <w:t xml:space="preserve"> veias </w:t>
      </w:r>
      <w:r w:rsidR="00EE1623">
        <w:t xml:space="preserve">e, consequentemente, facilitando </w:t>
      </w:r>
      <w:r w:rsidR="00E3696F">
        <w:t>o procedimento.</w:t>
      </w:r>
    </w:p>
    <w:p w14:paraId="4F6DDB95" w14:textId="1824C186" w:rsidR="00141DC5" w:rsidRDefault="00E3696F" w:rsidP="002B70B6">
      <w:r>
        <w:t xml:space="preserve">Importa notar que uma vez que os procedimentos são sequenciais, ao iniciar o minijogo 2 o jogador </w:t>
      </w:r>
      <w:r w:rsidR="005D4777">
        <w:t>deparar-se-á</w:t>
      </w:r>
      <w:r>
        <w:t xml:space="preserve"> com os resultados das ações realizadas no minijogo anterior. Assim, </w:t>
      </w:r>
      <w:r w:rsidR="00EE1623">
        <w:t xml:space="preserve">nesta fase, </w:t>
      </w:r>
      <w:r>
        <w:t>terá à sua frente o braço com a pomada e o penso aplicados.</w:t>
      </w:r>
    </w:p>
    <w:p w14:paraId="7FFAE191" w14:textId="37B6BAA0" w:rsidR="005F5015" w:rsidRDefault="00EE1623" w:rsidP="002B70B6">
      <w:r>
        <w:t>Neste seguimento</w:t>
      </w:r>
      <w:r w:rsidR="005F5015">
        <w:t>, as ações necessárias para completar o minijogo</w:t>
      </w:r>
      <w:r w:rsidR="00205672">
        <w:t xml:space="preserve"> incluem</w:t>
      </w:r>
      <w:r w:rsidR="005F5015">
        <w:t xml:space="preserve">: remover o penso presente no braço, desinfetar o local pressionando o desinfetante, limpar o local arrastando o pano para a mesma zona, aplicar o garrote arrastando-o para o início do antebraço e </w:t>
      </w:r>
      <w:r>
        <w:t>pressionando-o</w:t>
      </w:r>
      <w:r w:rsidR="005F5015">
        <w:t xml:space="preserve"> repetidamente até este ficar apertado.</w:t>
      </w:r>
    </w:p>
    <w:p w14:paraId="6314B4B0" w14:textId="1EADDFD1" w:rsidR="005F5015" w:rsidRPr="005F5015" w:rsidRDefault="004C3A3C" w:rsidP="002B70B6">
      <w:r>
        <w:t>Neste minijogo, são utilizadas as mecânicas aprendidas</w:t>
      </w:r>
      <w:r w:rsidR="00EE1623">
        <w:t xml:space="preserve"> e aplicadas</w:t>
      </w:r>
      <w:r>
        <w:t xml:space="preserve"> anteriormente, como carregar e arrastar objetos 3D, junto com uma nova mecânica de pressionar repetidamente o mesmo objeto. </w:t>
      </w:r>
      <w:r w:rsidR="005F5015">
        <w:t xml:space="preserve">As mecânicas utilizadas no minijogo anterior possuem um </w:t>
      </w:r>
      <w:r w:rsidR="005F5015" w:rsidRPr="005F5015">
        <w:rPr>
          <w:i/>
          <w:iCs/>
        </w:rPr>
        <w:t>modus operandi</w:t>
      </w:r>
      <w:r w:rsidR="005F5015">
        <w:t xml:space="preserve"> semelhante neste minijogo. Estas irão aplicar</w:t>
      </w:r>
      <w:r w:rsidR="00EE1623">
        <w:t>-se</w:t>
      </w:r>
      <w:r w:rsidR="005F5015">
        <w:t xml:space="preserve"> aos </w:t>
      </w:r>
      <w:r w:rsidR="00EE1623">
        <w:t xml:space="preserve">seguintes </w:t>
      </w:r>
      <w:r w:rsidR="005F5015">
        <w:t xml:space="preserve">objetos: penso, desinfetante, pano e garrote. A nova mecânica introduzida neste minijogo é, como mencionado anteriormente, o pressionar repetidamente o mesmo objeto. Esta, é utilizada no garrote, após a colocação </w:t>
      </w:r>
      <w:r w:rsidR="00EE1623">
        <w:t xml:space="preserve">do mesmo </w:t>
      </w:r>
      <w:r w:rsidR="005F5015">
        <w:t xml:space="preserve">no braço, de modo a simular </w:t>
      </w:r>
      <w:r w:rsidR="00C07A6E">
        <w:t>a sua aplicação real</w:t>
      </w:r>
      <w:r w:rsidR="005F5015">
        <w:t>. A mecânica é</w:t>
      </w:r>
      <w:r w:rsidR="00C07A6E">
        <w:t xml:space="preserve"> </w:t>
      </w:r>
      <w:r w:rsidR="005F5015">
        <w:lastRenderedPageBreak/>
        <w:t xml:space="preserve">análoga à de carregar num objeto, sendo utilizadas as mesmas componentes e lógica para o seu funcionamento. A diferença entre esta e a mecânica de carregar </w:t>
      </w:r>
      <w:r w:rsidR="00C07A6E">
        <w:t>traduz-se no facto de que</w:t>
      </w:r>
      <w:r w:rsidR="005F5015">
        <w:t xml:space="preserve"> ao apertar o garrote, o jogador necessita de efetuar esta ação repetidamente, </w:t>
      </w:r>
      <w:r w:rsidR="00C07A6E">
        <w:t xml:space="preserve">no </w:t>
      </w:r>
      <w:r w:rsidR="005F5015">
        <w:t>caso</w:t>
      </w:r>
      <w:r w:rsidR="00C07A6E">
        <w:t xml:space="preserve"> concreto</w:t>
      </w:r>
      <w:r w:rsidR="005F5015">
        <w:t xml:space="preserve"> três vezes, de modo a concluir o objetivo.</w:t>
      </w:r>
      <w:r w:rsidR="00D46D6B">
        <w:t xml:space="preserve"> </w:t>
      </w:r>
      <w:r w:rsidR="00C07A6E">
        <w:t xml:space="preserve">Releva mencionar </w:t>
      </w:r>
      <w:r w:rsidR="00D46D6B">
        <w:t xml:space="preserve">que durante o desenvolvimento deste minijogo, foram encontrados constrangimentos com a funcionalidade do garrote, mais </w:t>
      </w:r>
      <w:r w:rsidR="00C07A6E">
        <w:t>concretamente</w:t>
      </w:r>
      <w:r w:rsidR="00D46D6B">
        <w:t xml:space="preserve"> no âmbito da deteção de colisão. O garrote, </w:t>
      </w:r>
      <w:r w:rsidR="00C07A6E">
        <w:t xml:space="preserve">por </w:t>
      </w:r>
      <w:r w:rsidR="00D46D6B">
        <w:t xml:space="preserve">possuir um perfil diferente dos demais objetos, obrigou a que fossem experimentadas diferentes configurações de colisões. </w:t>
      </w:r>
      <w:r w:rsidR="00C07A6E">
        <w:t xml:space="preserve">A resolução deste </w:t>
      </w:r>
      <w:r w:rsidR="00D46D6B">
        <w:t xml:space="preserve">problema, apesar de ter </w:t>
      </w:r>
      <w:r w:rsidR="00C07A6E">
        <w:t xml:space="preserve">consumido </w:t>
      </w:r>
      <w:r w:rsidR="00D46D6B">
        <w:t xml:space="preserve">um intervalo de tempo considerável, acabou por ser resolvido com sucesso, através de uma configuração especifica da componente </w:t>
      </w:r>
      <w:proofErr w:type="spellStart"/>
      <w:r w:rsidR="00D46D6B" w:rsidRPr="00D46D6B">
        <w:rPr>
          <w:i/>
          <w:iCs/>
        </w:rPr>
        <w:t>BoxCollider</w:t>
      </w:r>
      <w:proofErr w:type="spellEnd"/>
      <w:r w:rsidR="00D46D6B" w:rsidRPr="00D46D6B">
        <w:rPr>
          <w:i/>
          <w:iCs/>
        </w:rPr>
        <w:t xml:space="preserve"> </w:t>
      </w:r>
      <w:r w:rsidR="00D46D6B">
        <w:t>do garrote e do local no braço onde este se posiciona.</w:t>
      </w:r>
    </w:p>
    <w:p w14:paraId="6315597E" w14:textId="3C9C0D07" w:rsidR="00141DC5" w:rsidRDefault="004A37FE" w:rsidP="002B70B6">
      <w:r>
        <w:t xml:space="preserve">As instruções para completar o minijogo são fornecidas pela personagem, o coala Kiko. A escolha de um Coala foi baseada na ideia de que a aplicação e </w:t>
      </w:r>
      <w:r w:rsidR="004C3A3C">
        <w:t xml:space="preserve">o </w:t>
      </w:r>
      <w:r>
        <w:t>aperto do garrote proporciona</w:t>
      </w:r>
      <w:r w:rsidR="004C3A3C">
        <w:t>m</w:t>
      </w:r>
      <w:r>
        <w:t xml:space="preserve"> uma sensação </w:t>
      </w:r>
      <w:r w:rsidR="00C07A6E">
        <w:t>semelhante</w:t>
      </w:r>
      <w:r>
        <w:t xml:space="preserve"> a um abraço de um </w:t>
      </w:r>
      <w:r w:rsidR="004C3A3C">
        <w:t>c</w:t>
      </w:r>
      <w:r>
        <w:t>oala.</w:t>
      </w:r>
    </w:p>
    <w:p w14:paraId="5FC672A9" w14:textId="5E0233EE" w:rsidR="00F21191" w:rsidRDefault="00F21191" w:rsidP="002B70B6">
      <w:r>
        <w:t>Nas Figura 21 e 22 é demonstrado o minijogo 2, relativo à aplicação do garrote, no seu estado inicial e no seu estado de termino.</w:t>
      </w:r>
    </w:p>
    <w:p w14:paraId="6D7FF95D" w14:textId="77777777" w:rsidR="00B17B27" w:rsidRDefault="00C10916" w:rsidP="002B70B6">
      <w:pPr>
        <w:keepNext/>
        <w:jc w:val="center"/>
      </w:pPr>
      <w:r>
        <w:rPr>
          <w:noProof/>
        </w:rPr>
        <w:drawing>
          <wp:inline distT="0" distB="0" distL="0" distR="0" wp14:anchorId="1322437E" wp14:editId="371F5647">
            <wp:extent cx="4032000" cy="2520000"/>
            <wp:effectExtent l="0" t="0" r="6985" b="0"/>
            <wp:docPr id="1664075716" name="Imagem 8" descr="A cartoon hand with a white mark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075716" name="Imagem 8" descr="A cartoon hand with a white mark on i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58F2E5C0" w14:textId="32651DA7" w:rsidR="00C10916" w:rsidRDefault="00B17B27" w:rsidP="002B70B6">
      <w:pPr>
        <w:pStyle w:val="Caption"/>
        <w:spacing w:line="360" w:lineRule="auto"/>
      </w:pPr>
      <w:bookmarkStart w:id="99" w:name="_Toc171084372"/>
      <w:r>
        <w:t xml:space="preserve">Figura </w:t>
      </w:r>
      <w:r>
        <w:fldChar w:fldCharType="begin"/>
      </w:r>
      <w:r>
        <w:instrText xml:space="preserve"> SEQ Figura \* ARABIC </w:instrText>
      </w:r>
      <w:r>
        <w:fldChar w:fldCharType="separate"/>
      </w:r>
      <w:r w:rsidR="001877DF">
        <w:rPr>
          <w:noProof/>
        </w:rPr>
        <w:t>21</w:t>
      </w:r>
      <w:r>
        <w:fldChar w:fldCharType="end"/>
      </w:r>
      <w:r>
        <w:t xml:space="preserve"> </w:t>
      </w:r>
      <w:r w:rsidRPr="00DB7C8F">
        <w:rPr>
          <w:b w:val="0"/>
          <w:bCs/>
        </w:rPr>
        <w:t xml:space="preserve">- Minijogo 2 </w:t>
      </w:r>
      <w:r w:rsidR="00DB7C8F" w:rsidRPr="00DB7C8F">
        <w:rPr>
          <w:b w:val="0"/>
          <w:bCs/>
        </w:rPr>
        <w:t>(</w:t>
      </w:r>
      <w:r w:rsidRPr="00DB7C8F">
        <w:rPr>
          <w:b w:val="0"/>
          <w:bCs/>
        </w:rPr>
        <w:t>estado inicial</w:t>
      </w:r>
      <w:r w:rsidR="00DB7C8F" w:rsidRPr="00DB7C8F">
        <w:rPr>
          <w:b w:val="0"/>
          <w:bCs/>
        </w:rPr>
        <w:t>)</w:t>
      </w:r>
      <w:bookmarkEnd w:id="99"/>
    </w:p>
    <w:p w14:paraId="4C6E654D" w14:textId="77777777" w:rsidR="00B17B27" w:rsidRDefault="00C10916" w:rsidP="002B70B6">
      <w:pPr>
        <w:keepNext/>
        <w:jc w:val="center"/>
      </w:pPr>
      <w:r>
        <w:rPr>
          <w:noProof/>
        </w:rPr>
        <w:lastRenderedPageBreak/>
        <w:drawing>
          <wp:inline distT="0" distB="0" distL="0" distR="0" wp14:anchorId="74AF1417" wp14:editId="483DB796">
            <wp:extent cx="4032000" cy="2520000"/>
            <wp:effectExtent l="0" t="0" r="6985" b="0"/>
            <wp:docPr id="620459791" name="Imagem 9" descr="A cartoon hand with a red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459791" name="Imagem 9" descr="A cartoon hand with a red watch&#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14068D33" w14:textId="62B076E1" w:rsidR="00C10916" w:rsidRPr="00C37A43" w:rsidRDefault="00B17B27" w:rsidP="002B70B6">
      <w:pPr>
        <w:pStyle w:val="Caption"/>
        <w:spacing w:line="360" w:lineRule="auto"/>
      </w:pPr>
      <w:bookmarkStart w:id="100" w:name="_Toc171084373"/>
      <w:r>
        <w:t xml:space="preserve">Figura </w:t>
      </w:r>
      <w:r>
        <w:fldChar w:fldCharType="begin"/>
      </w:r>
      <w:r>
        <w:instrText xml:space="preserve"> SEQ Figura \* ARABIC </w:instrText>
      </w:r>
      <w:r>
        <w:fldChar w:fldCharType="separate"/>
      </w:r>
      <w:r w:rsidR="001877DF">
        <w:rPr>
          <w:noProof/>
        </w:rPr>
        <w:t>22</w:t>
      </w:r>
      <w:r>
        <w:fldChar w:fldCharType="end"/>
      </w:r>
      <w:r>
        <w:t xml:space="preserve"> </w:t>
      </w:r>
      <w:r w:rsidRPr="005F6453">
        <w:rPr>
          <w:b w:val="0"/>
          <w:bCs/>
        </w:rPr>
        <w:t xml:space="preserve">- Minijogo 2 </w:t>
      </w:r>
      <w:r w:rsidR="005F6453">
        <w:rPr>
          <w:b w:val="0"/>
          <w:bCs/>
        </w:rPr>
        <w:t>(</w:t>
      </w:r>
      <w:r w:rsidRPr="005F6453">
        <w:rPr>
          <w:b w:val="0"/>
          <w:bCs/>
        </w:rPr>
        <w:t>finalizado</w:t>
      </w:r>
      <w:r w:rsidR="005F6453">
        <w:rPr>
          <w:b w:val="0"/>
          <w:bCs/>
        </w:rPr>
        <w:t>)</w:t>
      </w:r>
      <w:bookmarkEnd w:id="100"/>
    </w:p>
    <w:p w14:paraId="7A71C40B" w14:textId="5FA26EB1" w:rsidR="0018684D" w:rsidRDefault="00713FD3" w:rsidP="002B70B6">
      <w:pPr>
        <w:pStyle w:val="Heading3"/>
        <w:numPr>
          <w:ilvl w:val="3"/>
          <w:numId w:val="13"/>
        </w:numPr>
        <w:spacing w:line="360" w:lineRule="auto"/>
      </w:pPr>
      <w:bookmarkStart w:id="101" w:name="_Toc171084340"/>
      <w:r>
        <w:t>Minijogo 3 – Catete</w:t>
      </w:r>
      <w:r w:rsidR="004A3F8A">
        <w:t>r</w:t>
      </w:r>
      <w:bookmarkEnd w:id="101"/>
    </w:p>
    <w:p w14:paraId="1C26F6E4" w14:textId="77777777" w:rsidR="00D46D6B" w:rsidRDefault="00D46D6B" w:rsidP="002B70B6">
      <w:r>
        <w:t>O último minijogo tem como objetivo explicar o procedimento da inserção do cateter para realizar a punção venosa. Este procedimento é composto por várias etapas detalhadas que nos foram explanadas pelas enfermeiras. No entanto, para manter a eficiência e evitar que o jogo se tornasse demasiado extenso e teórico, foram selecionadas apenas as etapas mais importantes e relevantes para a jogabilidade.</w:t>
      </w:r>
    </w:p>
    <w:p w14:paraId="62E0B8CC" w14:textId="310E7713" w:rsidR="00D46D6B" w:rsidRDefault="00D46D6B" w:rsidP="002B70B6">
      <w:r>
        <w:t xml:space="preserve">Este jogo reúne as mecânicas aprendidas nos dois minijogos anteriores. </w:t>
      </w:r>
      <w:r w:rsidRPr="00C07A6E">
        <w:t>Assim como no minijogo 2, o jogador começará com os resultados das suas ações anteriores, neste caso, com o garrote já colocado no braço</w:t>
      </w:r>
      <w:r w:rsidR="00C07A6E">
        <w:t>.</w:t>
      </w:r>
      <w:r>
        <w:t xml:space="preserve"> As mecânicas são semelhantes às dos minijogos anteriores e, </w:t>
      </w:r>
      <w:r w:rsidR="00C07A6E">
        <w:t>como tal, entende-se que dispensam de explanação detalhada</w:t>
      </w:r>
      <w:r>
        <w:t xml:space="preserve">. Durante o desenvolvimento deste minijogo, foram encontrados vários constrangimentos devido ao facto de </w:t>
      </w:r>
      <w:r w:rsidR="00BC0FD7">
        <w:t xml:space="preserve">este requisitar vários objetos pertencentes a minijogos anteriores, para serem utilizados em conjunto com uma coleção considerável de novos objetos. Isto, </w:t>
      </w:r>
      <w:r w:rsidR="00C07A6E">
        <w:t>resultou n</w:t>
      </w:r>
      <w:r w:rsidR="00BC0FD7">
        <w:t>uma instabilidade</w:t>
      </w:r>
      <w:r w:rsidR="00C07A6E">
        <w:t xml:space="preserve"> substancial</w:t>
      </w:r>
      <w:r w:rsidR="00BC0FD7">
        <w:t xml:space="preserve"> do código e várias falhas no processo de garantia do seu correto funcionamento. Este problema </w:t>
      </w:r>
      <w:r w:rsidR="00C07A6E">
        <w:t xml:space="preserve">era especialmente notório na </w:t>
      </w:r>
      <w:r w:rsidR="00BC0FD7">
        <w:t>lógica de código</w:t>
      </w:r>
      <w:r w:rsidR="00C07A6E">
        <w:t xml:space="preserve"> e</w:t>
      </w:r>
      <w:r w:rsidR="00BC0FD7">
        <w:t xml:space="preserve"> acabou por ser resolvido através de uma análise profunda e detalhada desta mesma</w:t>
      </w:r>
      <w:r w:rsidR="00C07A6E">
        <w:t>,</w:t>
      </w:r>
      <w:r w:rsidR="00BC0FD7">
        <w:t xml:space="preserve"> que resultou</w:t>
      </w:r>
      <w:r w:rsidR="00C07A6E">
        <w:t>, em última ordem,</w:t>
      </w:r>
      <w:r w:rsidR="00BC0FD7">
        <w:t xml:space="preserve"> numa reescrita </w:t>
      </w:r>
      <w:r w:rsidR="00C07A6E">
        <w:t xml:space="preserve">do </w:t>
      </w:r>
      <w:r w:rsidR="00BC0FD7">
        <w:t>mesmo.</w:t>
      </w:r>
    </w:p>
    <w:p w14:paraId="1DDA4C6A" w14:textId="67179589" w:rsidR="00D46D6B" w:rsidRDefault="00D46D6B" w:rsidP="002B70B6">
      <w:r>
        <w:t xml:space="preserve">As ações necessárias para completar o minijogo </w:t>
      </w:r>
      <w:r w:rsidR="00C07A6E">
        <w:t xml:space="preserve">3 </w:t>
      </w:r>
      <w:r>
        <w:t>incluem: carregar no desinfetante, arrastar o pano para limpar o local, inserir o cateter no local desinfetado</w:t>
      </w:r>
      <w:r w:rsidR="00C07A6E">
        <w:t>,</w:t>
      </w:r>
      <w:r>
        <w:t xml:space="preserve"> arrastando-o para </w:t>
      </w:r>
      <w:r w:rsidR="00C07A6E">
        <w:lastRenderedPageBreak/>
        <w:t>as costas da mão</w:t>
      </w:r>
      <w:r>
        <w:t>, aplicar o adesivo sobre o cateter e, por fim, colocar a tala que envolve o braço.</w:t>
      </w:r>
    </w:p>
    <w:p w14:paraId="2AFEEDDE" w14:textId="02331D8D" w:rsidR="008B021B" w:rsidRDefault="00D46D6B" w:rsidP="005D19A5">
      <w:r>
        <w:t>As instruções para completar o minijogo são fornecidas pela personagem, a abelha Mel. A escolha de uma abelha foi baseada na ideia de que a inserção do cateter proporciona uma sensação semelhante à picada de uma abelha</w:t>
      </w:r>
      <w:r w:rsidR="00C07A6E">
        <w:t>, designada por “beijinho” com vista a aligeirar a sensação perante as crianças.</w:t>
      </w:r>
    </w:p>
    <w:p w14:paraId="3B740864" w14:textId="7726EA7E" w:rsidR="008B021B" w:rsidRDefault="008B021B" w:rsidP="002B70B6">
      <w:r>
        <w:t>Nas Figuras 23 e 24 é exemplificado o minijogo 3, relativo à aplicação do cateter, no seu estado inicial e final.</w:t>
      </w:r>
    </w:p>
    <w:p w14:paraId="281962FB" w14:textId="77777777" w:rsidR="00B17B27" w:rsidRDefault="00E93FEA" w:rsidP="002B70B6">
      <w:pPr>
        <w:keepNext/>
        <w:jc w:val="center"/>
      </w:pPr>
      <w:r>
        <w:rPr>
          <w:noProof/>
        </w:rPr>
        <w:drawing>
          <wp:inline distT="0" distB="0" distL="0" distR="0" wp14:anchorId="6D8E90C9" wp14:editId="55604FFA">
            <wp:extent cx="4017363" cy="2510852"/>
            <wp:effectExtent l="0" t="0" r="0" b="3810"/>
            <wp:docPr id="893006908" name="Imagem 10" descr="A cartoon hand with a spray bo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006908" name="Imagem 10" descr="A cartoon hand with a spray bottle&#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17363" cy="2510852"/>
                    </a:xfrm>
                    <a:prstGeom prst="rect">
                      <a:avLst/>
                    </a:prstGeom>
                    <a:noFill/>
                    <a:ln>
                      <a:noFill/>
                    </a:ln>
                  </pic:spPr>
                </pic:pic>
              </a:graphicData>
            </a:graphic>
          </wp:inline>
        </w:drawing>
      </w:r>
    </w:p>
    <w:p w14:paraId="5A75F58D" w14:textId="6BBFDE22" w:rsidR="00E93FEA" w:rsidRDefault="00B17B27" w:rsidP="002B70B6">
      <w:pPr>
        <w:pStyle w:val="Caption"/>
        <w:spacing w:line="360" w:lineRule="auto"/>
      </w:pPr>
      <w:bookmarkStart w:id="102" w:name="_Toc171084374"/>
      <w:r>
        <w:t xml:space="preserve">Figura </w:t>
      </w:r>
      <w:r>
        <w:fldChar w:fldCharType="begin"/>
      </w:r>
      <w:r>
        <w:instrText xml:space="preserve"> SEQ Figura \* ARABIC </w:instrText>
      </w:r>
      <w:r>
        <w:fldChar w:fldCharType="separate"/>
      </w:r>
      <w:r w:rsidR="001877DF">
        <w:rPr>
          <w:noProof/>
        </w:rPr>
        <w:t>23</w:t>
      </w:r>
      <w:r>
        <w:fldChar w:fldCharType="end"/>
      </w:r>
      <w:r>
        <w:t xml:space="preserve"> </w:t>
      </w:r>
      <w:r w:rsidRPr="00145438">
        <w:rPr>
          <w:b w:val="0"/>
          <w:bCs/>
        </w:rPr>
        <w:t xml:space="preserve">- Minijogo 3 </w:t>
      </w:r>
      <w:r w:rsidR="00145438">
        <w:rPr>
          <w:b w:val="0"/>
          <w:bCs/>
        </w:rPr>
        <w:t>(</w:t>
      </w:r>
      <w:r w:rsidRPr="00145438">
        <w:rPr>
          <w:b w:val="0"/>
          <w:bCs/>
        </w:rPr>
        <w:t>estado inicial</w:t>
      </w:r>
      <w:r w:rsidR="00145438">
        <w:rPr>
          <w:b w:val="0"/>
          <w:bCs/>
        </w:rPr>
        <w:t>)</w:t>
      </w:r>
      <w:bookmarkEnd w:id="102"/>
    </w:p>
    <w:p w14:paraId="493BF70A" w14:textId="77777777" w:rsidR="00B17B27" w:rsidRDefault="00E93FEA" w:rsidP="002B70B6">
      <w:pPr>
        <w:keepNext/>
        <w:jc w:val="center"/>
      </w:pPr>
      <w:r>
        <w:rPr>
          <w:noProof/>
        </w:rPr>
        <w:drawing>
          <wp:inline distT="0" distB="0" distL="0" distR="0" wp14:anchorId="17C1F5D3" wp14:editId="06D722FA">
            <wp:extent cx="4032000" cy="2520000"/>
            <wp:effectExtent l="0" t="0" r="6985" b="0"/>
            <wp:docPr id="1960376039" name="Imagem 11" descr="A cartoon hand with a syri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376039" name="Imagem 11" descr="A cartoon hand with a syringe&#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1EDC3CA9" w14:textId="713EF500" w:rsidR="00E93FEA" w:rsidRPr="00D46D6B" w:rsidRDefault="00B17B27" w:rsidP="002B70B6">
      <w:pPr>
        <w:pStyle w:val="Caption"/>
        <w:spacing w:line="360" w:lineRule="auto"/>
      </w:pPr>
      <w:bookmarkStart w:id="103" w:name="_Toc171084375"/>
      <w:r>
        <w:t xml:space="preserve">Figura </w:t>
      </w:r>
      <w:r>
        <w:fldChar w:fldCharType="begin"/>
      </w:r>
      <w:r>
        <w:instrText xml:space="preserve"> SEQ Figura \* ARABIC </w:instrText>
      </w:r>
      <w:r>
        <w:fldChar w:fldCharType="separate"/>
      </w:r>
      <w:r w:rsidR="001877DF">
        <w:rPr>
          <w:noProof/>
        </w:rPr>
        <w:t>24</w:t>
      </w:r>
      <w:r>
        <w:fldChar w:fldCharType="end"/>
      </w:r>
      <w:r>
        <w:t xml:space="preserve"> - </w:t>
      </w:r>
      <w:r w:rsidRPr="00145438">
        <w:rPr>
          <w:b w:val="0"/>
          <w:bCs/>
        </w:rPr>
        <w:t xml:space="preserve">Minijogo 3 </w:t>
      </w:r>
      <w:r w:rsidR="00145438">
        <w:rPr>
          <w:b w:val="0"/>
          <w:bCs/>
        </w:rPr>
        <w:t>(</w:t>
      </w:r>
      <w:r w:rsidRPr="00145438">
        <w:rPr>
          <w:b w:val="0"/>
          <w:bCs/>
        </w:rPr>
        <w:t>finalizado</w:t>
      </w:r>
      <w:r w:rsidR="00145438">
        <w:rPr>
          <w:b w:val="0"/>
          <w:bCs/>
        </w:rPr>
        <w:t>)</w:t>
      </w:r>
      <w:bookmarkEnd w:id="103"/>
    </w:p>
    <w:p w14:paraId="41F567AD" w14:textId="2333211B" w:rsidR="00983985" w:rsidRDefault="00983985" w:rsidP="002B70B6">
      <w:pPr>
        <w:pStyle w:val="Heading3"/>
        <w:spacing w:line="360" w:lineRule="auto"/>
      </w:pPr>
      <w:bookmarkStart w:id="104" w:name="_Toc171084341"/>
      <w:r>
        <w:lastRenderedPageBreak/>
        <w:t>Recompensar o jog</w:t>
      </w:r>
      <w:r w:rsidR="0091631F">
        <w:t>ador</w:t>
      </w:r>
      <w:bookmarkEnd w:id="104"/>
    </w:p>
    <w:p w14:paraId="7D66ADCF" w14:textId="769BD47D" w:rsidR="00205672" w:rsidRDefault="00205672" w:rsidP="002B70B6">
      <w:r>
        <w:t xml:space="preserve">Ao completar </w:t>
      </w:r>
      <w:r w:rsidR="00C07A6E">
        <w:t>cada</w:t>
      </w:r>
      <w:r>
        <w:t xml:space="preserve"> minijogo, o jogador é levado para um novo desafio, onde deverá procurar um dos ovos do </w:t>
      </w:r>
      <w:r w:rsidR="00C07A6E">
        <w:t xml:space="preserve">seu </w:t>
      </w:r>
      <w:r>
        <w:t>companheiro</w:t>
      </w:r>
      <w:r w:rsidR="00C07A6E">
        <w:t>, o pássaro</w:t>
      </w:r>
      <w:r>
        <w:t xml:space="preserve"> Alfredo</w:t>
      </w:r>
      <w:r w:rsidR="00C07A6E">
        <w:t>,</w:t>
      </w:r>
      <w:r>
        <w:t xml:space="preserve"> perdido num dos arbustos. Esta etapa foi desenvolvida para proporcionar uma sensação de progresso no jogo. Ao entrar na cena, Alfredo faz uma breve explicação, informando ao jogador que um dos seus ovos está perdido naquela área e pede que ele procure atrás dos arbustos. Esses arbustos aparecerão no espaço ao redor do jogador, e ele precisará usar a câmara do dispositivo para os procurar e carregar neles até encontrar o arbusto que contem o ovo.</w:t>
      </w:r>
    </w:p>
    <w:p w14:paraId="30BDD37A" w14:textId="4DD32421" w:rsidR="00205672" w:rsidRDefault="00205672" w:rsidP="002B70B6">
      <w:r>
        <w:t xml:space="preserve">Para facilitar a busca para os pequenos jogadores, foram implementadas pequenas dicas visuais que indicam o arbusto correto. O arbusto que realmente contém o ovo abana levemente e solta algumas folhas. </w:t>
      </w:r>
      <w:r w:rsidR="00C07A6E">
        <w:t>Optou-se por implementar estas pequenas dicas, com o intuito de ajudar as crianças ao máximo, almejando que as crianças joguem sem frustrações e sem perder muito tempo. Esta escolha encontra-se, inclusivamente, em concordância com a postura adotada ao longo de todo o desenvolvimento do projeto.</w:t>
      </w:r>
    </w:p>
    <w:p w14:paraId="721E3167" w14:textId="6C675984" w:rsidR="00205672" w:rsidRDefault="00205672" w:rsidP="002B70B6">
      <w:r>
        <w:t xml:space="preserve">Ao encontrar o ovo, o jogador é </w:t>
      </w:r>
      <w:r w:rsidR="00B41659">
        <w:t xml:space="preserve">parabenizado </w:t>
      </w:r>
      <w:r>
        <w:t>pelo seu companheiro de aventura, Alfredo, e retorna ao segundo nível do jogo de memória, dando continuidade à sua jornada de aprendiza</w:t>
      </w:r>
      <w:r w:rsidR="00374D4B">
        <w:t>gem</w:t>
      </w:r>
      <w:r>
        <w:t xml:space="preserve"> e diversão.</w:t>
      </w:r>
    </w:p>
    <w:p w14:paraId="25E7D66E" w14:textId="5B0FC4F3" w:rsidR="000B0DBD" w:rsidRDefault="000B0DBD" w:rsidP="002B70B6">
      <w:r>
        <w:t>Nas Figuras 25, 26 e 27 é demonstrado o processo de encontrar um dos ovos do pássaro Alfredo, utiliz</w:t>
      </w:r>
      <w:r w:rsidR="00D0365D">
        <w:t>ado</w:t>
      </w:r>
      <w:r>
        <w:t xml:space="preserve"> de modo a recompensar o jogador por completar um dos </w:t>
      </w:r>
      <w:r w:rsidR="00916BC6">
        <w:t>objetivos.</w:t>
      </w:r>
      <w:r>
        <w:t xml:space="preserve"> </w:t>
      </w:r>
    </w:p>
    <w:p w14:paraId="0AE7D66E" w14:textId="77777777" w:rsidR="008D362E" w:rsidRDefault="00E93FEA" w:rsidP="002B70B6">
      <w:pPr>
        <w:keepNext/>
        <w:jc w:val="center"/>
      </w:pPr>
      <w:r>
        <w:rPr>
          <w:noProof/>
        </w:rPr>
        <w:drawing>
          <wp:inline distT="0" distB="0" distL="0" distR="0" wp14:anchorId="5B83C5FF" wp14:editId="06658AD2">
            <wp:extent cx="4032000" cy="2520000"/>
            <wp:effectExtent l="0" t="0" r="6985" b="0"/>
            <wp:docPr id="1019323613" name="Imagem 12" descr="A room with tables and chairs and a cartoon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323613" name="Imagem 12" descr="A room with tables and chairs and a cartoon of trees&#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15F3F337" w14:textId="187B0D2A" w:rsidR="00E93FEA" w:rsidRDefault="008D362E" w:rsidP="002B70B6">
      <w:pPr>
        <w:pStyle w:val="Caption"/>
        <w:spacing w:line="360" w:lineRule="auto"/>
      </w:pPr>
      <w:bookmarkStart w:id="105" w:name="_Toc171084376"/>
      <w:r>
        <w:t xml:space="preserve">Figura </w:t>
      </w:r>
      <w:r>
        <w:fldChar w:fldCharType="begin"/>
      </w:r>
      <w:r>
        <w:instrText xml:space="preserve"> SEQ Figura \* ARABIC </w:instrText>
      </w:r>
      <w:r>
        <w:fldChar w:fldCharType="separate"/>
      </w:r>
      <w:r w:rsidR="001877DF">
        <w:rPr>
          <w:noProof/>
        </w:rPr>
        <w:t>25</w:t>
      </w:r>
      <w:r>
        <w:fldChar w:fldCharType="end"/>
      </w:r>
      <w:r>
        <w:t xml:space="preserve"> </w:t>
      </w:r>
      <w:r w:rsidRPr="000B0DBD">
        <w:rPr>
          <w:b w:val="0"/>
          <w:bCs/>
        </w:rPr>
        <w:t xml:space="preserve">- Procura dos ovos </w:t>
      </w:r>
      <w:r w:rsidR="000B0DBD">
        <w:rPr>
          <w:b w:val="0"/>
          <w:bCs/>
        </w:rPr>
        <w:t>(</w:t>
      </w:r>
      <w:r w:rsidRPr="000B0DBD">
        <w:rPr>
          <w:b w:val="0"/>
          <w:bCs/>
        </w:rPr>
        <w:t>estado inicial</w:t>
      </w:r>
      <w:r w:rsidR="000B0DBD">
        <w:rPr>
          <w:b w:val="0"/>
          <w:bCs/>
        </w:rPr>
        <w:t>)</w:t>
      </w:r>
      <w:bookmarkEnd w:id="105"/>
    </w:p>
    <w:p w14:paraId="2E4E4C87" w14:textId="77777777" w:rsidR="008D362E" w:rsidRDefault="00E93FEA" w:rsidP="002B70B6">
      <w:pPr>
        <w:keepNext/>
        <w:jc w:val="center"/>
      </w:pPr>
      <w:r>
        <w:rPr>
          <w:noProof/>
        </w:rPr>
        <w:lastRenderedPageBreak/>
        <w:drawing>
          <wp:inline distT="0" distB="0" distL="0" distR="0" wp14:anchorId="52535E93" wp14:editId="008B5507">
            <wp:extent cx="4032000" cy="2520000"/>
            <wp:effectExtent l="0" t="0" r="6985" b="0"/>
            <wp:docPr id="1091365634" name="Imagem 13" descr="A room with tables and chairs and a cartoon eg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365634" name="Imagem 13" descr="A room with tables and chairs and a cartoon egg&#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25EF05DE" w14:textId="063C66A9" w:rsidR="00E93FEA" w:rsidRDefault="008D362E" w:rsidP="002B70B6">
      <w:pPr>
        <w:pStyle w:val="Caption"/>
        <w:spacing w:line="360" w:lineRule="auto"/>
      </w:pPr>
      <w:bookmarkStart w:id="106" w:name="_Toc171084377"/>
      <w:r>
        <w:t xml:space="preserve">Figura </w:t>
      </w:r>
      <w:r>
        <w:fldChar w:fldCharType="begin"/>
      </w:r>
      <w:r>
        <w:instrText xml:space="preserve"> SEQ Figura \* ARABIC </w:instrText>
      </w:r>
      <w:r>
        <w:fldChar w:fldCharType="separate"/>
      </w:r>
      <w:r w:rsidR="001877DF">
        <w:rPr>
          <w:noProof/>
        </w:rPr>
        <w:t>26</w:t>
      </w:r>
      <w:r>
        <w:fldChar w:fldCharType="end"/>
      </w:r>
      <w:r>
        <w:t xml:space="preserve"> </w:t>
      </w:r>
      <w:r w:rsidRPr="00A2751B">
        <w:rPr>
          <w:b w:val="0"/>
          <w:bCs/>
        </w:rPr>
        <w:t xml:space="preserve">- Procura dos ovos </w:t>
      </w:r>
      <w:r w:rsidR="00A2751B">
        <w:rPr>
          <w:b w:val="0"/>
          <w:bCs/>
        </w:rPr>
        <w:t>(</w:t>
      </w:r>
      <w:r w:rsidRPr="00A2751B">
        <w:rPr>
          <w:b w:val="0"/>
          <w:bCs/>
        </w:rPr>
        <w:t>ovo</w:t>
      </w:r>
      <w:r w:rsidR="00A2751B">
        <w:rPr>
          <w:b w:val="0"/>
          <w:bCs/>
        </w:rPr>
        <w:t xml:space="preserve"> </w:t>
      </w:r>
      <w:r w:rsidRPr="00A2751B">
        <w:rPr>
          <w:b w:val="0"/>
          <w:bCs/>
        </w:rPr>
        <w:t>encontrado</w:t>
      </w:r>
      <w:r w:rsidR="00A2751B">
        <w:rPr>
          <w:b w:val="0"/>
          <w:bCs/>
        </w:rPr>
        <w:t>)</w:t>
      </w:r>
      <w:bookmarkEnd w:id="106"/>
    </w:p>
    <w:p w14:paraId="59ECDE50" w14:textId="77777777" w:rsidR="008D362E" w:rsidRDefault="00E93FEA" w:rsidP="002B70B6">
      <w:pPr>
        <w:keepNext/>
        <w:jc w:val="center"/>
      </w:pPr>
      <w:r>
        <w:rPr>
          <w:noProof/>
        </w:rPr>
        <w:drawing>
          <wp:inline distT="0" distB="0" distL="0" distR="0" wp14:anchorId="50B69E4B" wp14:editId="7C49A158">
            <wp:extent cx="4032000" cy="2520000"/>
            <wp:effectExtent l="0" t="0" r="6985" b="0"/>
            <wp:docPr id="1252324123" name="Imagem 14" descr="A room with tables and chairs and a cartoon eg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324123" name="Imagem 14" descr="A room with tables and chairs and a cartoon egg&#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246EE5CC" w14:textId="6703167D" w:rsidR="00E93FEA" w:rsidRPr="00205672" w:rsidRDefault="008D362E" w:rsidP="002B70B6">
      <w:pPr>
        <w:pStyle w:val="Caption"/>
        <w:spacing w:line="360" w:lineRule="auto"/>
      </w:pPr>
      <w:bookmarkStart w:id="107" w:name="_Toc171084378"/>
      <w:r>
        <w:t xml:space="preserve">Figura </w:t>
      </w:r>
      <w:r>
        <w:fldChar w:fldCharType="begin"/>
      </w:r>
      <w:r>
        <w:instrText xml:space="preserve"> SEQ Figura \* ARABIC </w:instrText>
      </w:r>
      <w:r>
        <w:fldChar w:fldCharType="separate"/>
      </w:r>
      <w:r w:rsidR="001877DF">
        <w:rPr>
          <w:noProof/>
        </w:rPr>
        <w:t>27</w:t>
      </w:r>
      <w:r>
        <w:fldChar w:fldCharType="end"/>
      </w:r>
      <w:r>
        <w:t xml:space="preserve"> </w:t>
      </w:r>
      <w:r w:rsidRPr="00A2751B">
        <w:rPr>
          <w:b w:val="0"/>
          <w:bCs/>
        </w:rPr>
        <w:t xml:space="preserve">- Procura dos ovos </w:t>
      </w:r>
      <w:r w:rsidR="00A2751B">
        <w:rPr>
          <w:b w:val="0"/>
          <w:bCs/>
        </w:rPr>
        <w:t>(</w:t>
      </w:r>
      <w:r w:rsidRPr="00A2751B">
        <w:rPr>
          <w:b w:val="0"/>
          <w:bCs/>
        </w:rPr>
        <w:t>congratulação</w:t>
      </w:r>
      <w:r w:rsidR="00631DE9">
        <w:rPr>
          <w:b w:val="0"/>
          <w:bCs/>
        </w:rPr>
        <w:t>)</w:t>
      </w:r>
      <w:bookmarkEnd w:id="107"/>
    </w:p>
    <w:p w14:paraId="1B862718" w14:textId="2038B2F7" w:rsidR="00617273" w:rsidRPr="008D362E" w:rsidRDefault="008D362E" w:rsidP="002B70B6">
      <w:pPr>
        <w:pStyle w:val="Heading3"/>
        <w:spacing w:line="360" w:lineRule="auto"/>
        <w:rPr>
          <w:i/>
          <w:iCs/>
        </w:rPr>
      </w:pPr>
      <w:bookmarkStart w:id="108" w:name="_Toc171084342"/>
      <w:proofErr w:type="spellStart"/>
      <w:r w:rsidRPr="008D362E">
        <w:rPr>
          <w:i/>
          <w:iCs/>
        </w:rPr>
        <w:t>End</w:t>
      </w:r>
      <w:proofErr w:type="spellEnd"/>
      <w:r w:rsidRPr="008D362E">
        <w:rPr>
          <w:i/>
          <w:iCs/>
        </w:rPr>
        <w:t xml:space="preserve"> </w:t>
      </w:r>
      <w:proofErr w:type="spellStart"/>
      <w:r w:rsidRPr="008D362E">
        <w:rPr>
          <w:i/>
          <w:iCs/>
        </w:rPr>
        <w:t>Scene</w:t>
      </w:r>
      <w:bookmarkEnd w:id="108"/>
      <w:proofErr w:type="spellEnd"/>
    </w:p>
    <w:p w14:paraId="5DF33D10" w14:textId="187F646F" w:rsidR="00205672" w:rsidRDefault="00205672" w:rsidP="002B70B6">
      <w:r>
        <w:t>Ao completar o jogo, o jogador é levado para a cena final. Nessa cena, o companheiro Alfredo, que esteve presente durante toda a jornada, aparece no seu ninho, ao lado dos três ovos que o jogador encontrou. O jogador é parabenizado pelo sucesso na sua missão e recebe duas opções: voltar a jogar o jogo ou sair da aplicação.</w:t>
      </w:r>
    </w:p>
    <w:p w14:paraId="1F08162D" w14:textId="22C12E80" w:rsidR="00631DE9" w:rsidRDefault="00631DE9" w:rsidP="00631DE9">
      <w:pPr>
        <w:keepNext/>
      </w:pPr>
      <w:r>
        <w:lastRenderedPageBreak/>
        <w:tab/>
        <w:t xml:space="preserve">Na Figura 28 é demonstrada a </w:t>
      </w:r>
      <w:proofErr w:type="spellStart"/>
      <w:r w:rsidRPr="00631DE9">
        <w:rPr>
          <w:i/>
          <w:iCs/>
        </w:rPr>
        <w:t>end</w:t>
      </w:r>
      <w:proofErr w:type="spellEnd"/>
      <w:r w:rsidRPr="00631DE9">
        <w:rPr>
          <w:i/>
          <w:iCs/>
        </w:rPr>
        <w:t xml:space="preserve"> </w:t>
      </w:r>
      <w:proofErr w:type="spellStart"/>
      <w:r w:rsidRPr="00631DE9">
        <w:rPr>
          <w:i/>
          <w:iCs/>
        </w:rPr>
        <w:t>scene</w:t>
      </w:r>
      <w:proofErr w:type="spellEnd"/>
      <w:r>
        <w:t xml:space="preserve"> do jogo</w:t>
      </w:r>
      <w:r w:rsidR="00417413">
        <w:t>, o ecrã final deste</w:t>
      </w:r>
      <w:r>
        <w:t>.</w:t>
      </w:r>
    </w:p>
    <w:p w14:paraId="01FD4311" w14:textId="39AC38B4" w:rsidR="008D362E" w:rsidRDefault="00E93FEA" w:rsidP="002B70B6">
      <w:pPr>
        <w:keepNext/>
        <w:jc w:val="center"/>
      </w:pPr>
      <w:r>
        <w:rPr>
          <w:noProof/>
        </w:rPr>
        <w:drawing>
          <wp:inline distT="0" distB="0" distL="0" distR="0" wp14:anchorId="34A75E2B" wp14:editId="386BEEF7">
            <wp:extent cx="4032000" cy="2520000"/>
            <wp:effectExtent l="0" t="0" r="6985" b="0"/>
            <wp:docPr id="818518198" name="Imagem 15" descr="A room with tables and chai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18198" name="Imagem 15" descr="A room with tables and chair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31D0FE2B" w14:textId="3A695025" w:rsidR="00E93FEA" w:rsidRPr="00205672" w:rsidRDefault="008D362E" w:rsidP="002B70B6">
      <w:pPr>
        <w:pStyle w:val="Caption"/>
        <w:spacing w:line="360" w:lineRule="auto"/>
      </w:pPr>
      <w:bookmarkStart w:id="109" w:name="_Toc171084379"/>
      <w:r>
        <w:t xml:space="preserve">Figura </w:t>
      </w:r>
      <w:r>
        <w:fldChar w:fldCharType="begin"/>
      </w:r>
      <w:r>
        <w:instrText xml:space="preserve"> SEQ Figura \* ARABIC </w:instrText>
      </w:r>
      <w:r>
        <w:fldChar w:fldCharType="separate"/>
      </w:r>
      <w:r w:rsidR="001877DF">
        <w:rPr>
          <w:noProof/>
        </w:rPr>
        <w:t>28</w:t>
      </w:r>
      <w:r>
        <w:fldChar w:fldCharType="end"/>
      </w:r>
      <w:r>
        <w:t xml:space="preserve"> </w:t>
      </w:r>
      <w:r w:rsidRPr="0068205B">
        <w:rPr>
          <w:b w:val="0"/>
          <w:bCs/>
        </w:rPr>
        <w:t xml:space="preserve">- </w:t>
      </w:r>
      <w:proofErr w:type="spellStart"/>
      <w:r w:rsidRPr="0068205B">
        <w:rPr>
          <w:b w:val="0"/>
          <w:bCs/>
          <w:i/>
          <w:iCs w:val="0"/>
        </w:rPr>
        <w:t>End</w:t>
      </w:r>
      <w:proofErr w:type="spellEnd"/>
      <w:r w:rsidRPr="0068205B">
        <w:rPr>
          <w:b w:val="0"/>
          <w:bCs/>
          <w:i/>
          <w:iCs w:val="0"/>
        </w:rPr>
        <w:t xml:space="preserve"> </w:t>
      </w:r>
      <w:proofErr w:type="spellStart"/>
      <w:r w:rsidRPr="0068205B">
        <w:rPr>
          <w:b w:val="0"/>
          <w:bCs/>
          <w:i/>
          <w:iCs w:val="0"/>
        </w:rPr>
        <w:t>scene</w:t>
      </w:r>
      <w:bookmarkEnd w:id="109"/>
      <w:proofErr w:type="spellEnd"/>
    </w:p>
    <w:p w14:paraId="779A735E" w14:textId="0F73E63A" w:rsidR="009F68FA" w:rsidRDefault="000D063A" w:rsidP="002B70B6">
      <w:pPr>
        <w:pStyle w:val="Heading3"/>
        <w:spacing w:line="360" w:lineRule="auto"/>
      </w:pPr>
      <w:bookmarkStart w:id="110" w:name="_Toc171084343"/>
      <w:r>
        <w:t>Sistemas de demonstração de progresso</w:t>
      </w:r>
      <w:bookmarkEnd w:id="110"/>
    </w:p>
    <w:p w14:paraId="2E305357" w14:textId="357301D3" w:rsidR="009F68FA" w:rsidRDefault="009F68FA" w:rsidP="002B70B6">
      <w:r>
        <w:t>Ao longo do processo de desenvolvimento do jogo, foi definid</w:t>
      </w:r>
      <w:r w:rsidR="003652B4">
        <w:t>a</w:t>
      </w:r>
      <w:r>
        <w:t xml:space="preserve"> a importância de estabelecer um sistema capaz de oferecer </w:t>
      </w:r>
      <w:r w:rsidRPr="009F68FA">
        <w:rPr>
          <w:i/>
          <w:iCs/>
        </w:rPr>
        <w:t>feedback</w:t>
      </w:r>
      <w:r>
        <w:t xml:space="preserve"> positivo e negativo ao jogador. De modo a cumprir estes requisitos, foram utilizados o sistema de áudio e o sistema de partículas.</w:t>
      </w:r>
    </w:p>
    <w:p w14:paraId="23D9C8FD" w14:textId="63CA20A0" w:rsidR="009F68FA" w:rsidRDefault="009F68FA" w:rsidP="002B70B6">
      <w:r>
        <w:t xml:space="preserve">O sistema de áudio </w:t>
      </w:r>
      <w:r w:rsidR="003652B4">
        <w:t xml:space="preserve">socorre-se </w:t>
      </w:r>
      <w:r>
        <w:t xml:space="preserve">de cinco </w:t>
      </w:r>
      <w:r w:rsidRPr="009F68FA">
        <w:rPr>
          <w:i/>
          <w:iCs/>
        </w:rPr>
        <w:t>clips</w:t>
      </w:r>
      <w:r>
        <w:t xml:space="preserve"> de áudio, obtidos através do recurso </w:t>
      </w:r>
      <w:r w:rsidRPr="009F68FA">
        <w:rPr>
          <w:i/>
          <w:iCs/>
        </w:rPr>
        <w:t>itch.io</w:t>
      </w:r>
      <w:r>
        <w:t xml:space="preserve"> (bibliografia)</w:t>
      </w:r>
      <w:r w:rsidR="00B10851">
        <w:t xml:space="preserve">, que permitem ao jogador obter feedback sobre o seu progresso. Mais especificamente, </w:t>
      </w:r>
      <w:r w:rsidR="007255D3">
        <w:t>são utilizados três clips de áudio para oferecer feedback positivo ao jogador, um demonstra que</w:t>
      </w:r>
      <w:r w:rsidR="00B10851">
        <w:t xml:space="preserve"> o jogador carregou, com sucesso, num botão</w:t>
      </w:r>
      <w:r w:rsidR="003652B4">
        <w:t>;</w:t>
      </w:r>
      <w:r w:rsidR="0097752C">
        <w:t xml:space="preserve"> outro para demonstrar</w:t>
      </w:r>
      <w:r w:rsidR="00B10851">
        <w:t xml:space="preserve"> que o jogador completou um desafio menor, como encontrar um par ou arrastar a pomada para o local correto</w:t>
      </w:r>
      <w:r w:rsidR="003652B4">
        <w:t xml:space="preserve"> e</w:t>
      </w:r>
      <w:r w:rsidR="007255D3">
        <w:t xml:space="preserve"> outro para assinalar que o jogador completou, com sucesso, um desafio</w:t>
      </w:r>
      <w:r w:rsidR="003652B4">
        <w:t xml:space="preserve">, ou seja, </w:t>
      </w:r>
      <w:r w:rsidR="007255D3">
        <w:t>é utilizad</w:t>
      </w:r>
      <w:r w:rsidR="003652B4">
        <w:t>o</w:t>
      </w:r>
      <w:r w:rsidR="007255D3">
        <w:t xml:space="preserve"> para ajudar o jogador a compreender que completou, com sucesso, o jogo d</w:t>
      </w:r>
      <w:r w:rsidR="004675C7">
        <w:t>e</w:t>
      </w:r>
      <w:r w:rsidR="007255D3">
        <w:t xml:space="preserve"> memória, os minijogos e encontrou o ovo. Para além destes, são utilizados dois clips relativos a feedback negativo,</w:t>
      </w:r>
      <w:r w:rsidR="003652B4">
        <w:t xml:space="preserve"> um</w:t>
      </w:r>
      <w:r w:rsidR="007255D3">
        <w:t xml:space="preserve"> com o intuito de fazer o jogador compreender que falhou na tarefa de completar um desafio menor como, por exemplo, no caso de encontrar dois animais que não são pares e outro para avisar o jogador de que este está a descumprir as regras </w:t>
      </w:r>
      <w:r w:rsidR="003652B4">
        <w:t xml:space="preserve">do jogo, ou de um minijogo, em específico, </w:t>
      </w:r>
      <w:r w:rsidR="007255D3">
        <w:t>como</w:t>
      </w:r>
      <w:r w:rsidR="003652B4">
        <w:t>, por exemplo,</w:t>
      </w:r>
      <w:r w:rsidR="007255D3">
        <w:t xml:space="preserve"> no caso </w:t>
      </w:r>
      <w:r w:rsidR="003652B4">
        <w:t>do utilizador</w:t>
      </w:r>
      <w:r w:rsidR="007255D3">
        <w:t xml:space="preserve"> decidir virar mais do que duas cartas para cima </w:t>
      </w:r>
      <w:r w:rsidR="003652B4">
        <w:t>em simultâneo</w:t>
      </w:r>
      <w:r w:rsidR="007255D3">
        <w:t>.</w:t>
      </w:r>
    </w:p>
    <w:p w14:paraId="3D348061" w14:textId="66C6A7E5" w:rsidR="0097752C" w:rsidRPr="009F68FA" w:rsidRDefault="003652B4" w:rsidP="002B70B6">
      <w:r>
        <w:t>Por seu turno, o</w:t>
      </w:r>
      <w:r w:rsidR="0097752C">
        <w:t xml:space="preserve"> sistema de partículas</w:t>
      </w:r>
      <w:r>
        <w:t xml:space="preserve"> utiliza </w:t>
      </w:r>
      <w:r w:rsidR="0097752C">
        <w:t xml:space="preserve">confettis para oferecer feedback </w:t>
      </w:r>
      <w:r>
        <w:t xml:space="preserve">visual </w:t>
      </w:r>
      <w:r w:rsidR="0097752C">
        <w:t xml:space="preserve">positivo ao jogador. Este vai permitir aumentar a compreensibilidade sobre a conclusão, com </w:t>
      </w:r>
      <w:r w:rsidR="0097752C">
        <w:lastRenderedPageBreak/>
        <w:t>sucesso, de um desafio menor do jogo d</w:t>
      </w:r>
      <w:r w:rsidR="004675C7">
        <w:t>e</w:t>
      </w:r>
      <w:r w:rsidR="0097752C">
        <w:t xml:space="preserve"> memória, mais especificamente o encontrar um par e</w:t>
      </w:r>
      <w:r>
        <w:t>, também, sobre ter encontrado</w:t>
      </w:r>
      <w:r w:rsidR="0097752C">
        <w:t xml:space="preserve">, com sucesso, um dos ovos do pássaro Alfredo. </w:t>
      </w:r>
      <w:r>
        <w:t xml:space="preserve">Releva salientar </w:t>
      </w:r>
      <w:r w:rsidR="0097752C">
        <w:t xml:space="preserve">que este sistema provocou constrangimentos no âmbito do desempenho da aplicação. Inicialmente, foi utilizada a configuração base que o </w:t>
      </w:r>
      <w:proofErr w:type="spellStart"/>
      <w:r w:rsidR="0097752C" w:rsidRPr="003652B4">
        <w:t>Unity</w:t>
      </w:r>
      <w:proofErr w:type="spellEnd"/>
      <w:r w:rsidR="0097752C">
        <w:t xml:space="preserve"> oferece para o sistema </w:t>
      </w:r>
      <w:r>
        <w:t>de partículas, no entanto</w:t>
      </w:r>
      <w:r w:rsidR="0097752C">
        <w:t xml:space="preserve">, </w:t>
      </w:r>
      <w:r>
        <w:t xml:space="preserve">esta </w:t>
      </w:r>
      <w:r w:rsidR="0097752C">
        <w:t xml:space="preserve">provou ser excessivamente exigente </w:t>
      </w:r>
      <w:r>
        <w:t xml:space="preserve">para com o </w:t>
      </w:r>
      <w:r w:rsidR="0097752C" w:rsidRPr="003652B4">
        <w:rPr>
          <w:i/>
          <w:iCs/>
        </w:rPr>
        <w:t>hardware</w:t>
      </w:r>
      <w:r w:rsidR="0097752C">
        <w:t xml:space="preserve"> utilizado durante o desenvolvimento. Tendo isto em conta e com o intuito de melhorar o desempenho do jogo, foram feitos vários testes com configurações diferentes do sistema de partículas. </w:t>
      </w:r>
      <w:r w:rsidR="00250234">
        <w:t>Assim, foi</w:t>
      </w:r>
      <w:r w:rsidR="0097752C">
        <w:t xml:space="preserve"> possível encontrar uma configuração que permitiu manter o sistema, em grande parte, da forma que </w:t>
      </w:r>
      <w:r w:rsidR="00250234">
        <w:t xml:space="preserve">tinha sido, </w:t>
      </w:r>
      <w:r w:rsidR="0097752C">
        <w:t>inicialmente</w:t>
      </w:r>
      <w:r w:rsidR="00250234">
        <w:t>,</w:t>
      </w:r>
      <w:r w:rsidR="0097752C">
        <w:t xml:space="preserve"> projetado</w:t>
      </w:r>
      <w:r w:rsidR="00250234">
        <w:t>,</w:t>
      </w:r>
      <w:r w:rsidR="0097752C">
        <w:t xml:space="preserve"> </w:t>
      </w:r>
      <w:r w:rsidR="00250234">
        <w:t>tendo-se procedido</w:t>
      </w:r>
      <w:r w:rsidR="0097752C">
        <w:t xml:space="preserve"> à redução da quantidade de partículas que são projetadas, aquando da chamada desta componente, para efetuar a resolução do supramencionado problema.</w:t>
      </w:r>
    </w:p>
    <w:p w14:paraId="3941E059" w14:textId="49FE0BD2" w:rsidR="005662E4" w:rsidRDefault="005662E4" w:rsidP="002B70B6">
      <w:pPr>
        <w:pStyle w:val="Heading1"/>
        <w:spacing w:line="360" w:lineRule="auto"/>
      </w:pPr>
      <w:bookmarkStart w:id="111" w:name="_Toc171084344"/>
      <w:r>
        <w:lastRenderedPageBreak/>
        <w:t>Testes</w:t>
      </w:r>
      <w:bookmarkEnd w:id="111"/>
    </w:p>
    <w:p w14:paraId="0E5C1C4A" w14:textId="7EB5EC17" w:rsidR="00876286" w:rsidRDefault="00876286" w:rsidP="002B70B6">
      <w:r>
        <w:t xml:space="preserve">Durante a fase final de desenvolvimento do projeto foram realizados testes com o intuito de apurar </w:t>
      </w:r>
      <w:r w:rsidRPr="00AD4A39">
        <w:rPr>
          <w:i/>
          <w:iCs/>
        </w:rPr>
        <w:t>bugs</w:t>
      </w:r>
      <w:r>
        <w:t xml:space="preserve"> e problemas em funcionalidades desenvolvidas, assim como obter uma avaliação global sobre o cumprimento dos requisitos estabelecidos e perspetivas diferentes sobre cada aspeto do jogo.</w:t>
      </w:r>
    </w:p>
    <w:p w14:paraId="3C6D5FCE" w14:textId="5A776525" w:rsidR="00617273" w:rsidRDefault="00455C25" w:rsidP="002B70B6">
      <w:pPr>
        <w:pStyle w:val="Heading2"/>
        <w:spacing w:line="360" w:lineRule="auto"/>
      </w:pPr>
      <w:bookmarkStart w:id="112" w:name="_Toc171084345"/>
      <w:r>
        <w:t>Planeamento e execução</w:t>
      </w:r>
      <w:bookmarkEnd w:id="112"/>
    </w:p>
    <w:p w14:paraId="43546299" w14:textId="6B12DCCE" w:rsidR="0042631A" w:rsidRDefault="00617273" w:rsidP="002B70B6">
      <w:r>
        <w:t xml:space="preserve">De modo a tornar possível a execução destes testes, foram construídos dois questionários, com recurso à plataforma </w:t>
      </w:r>
      <w:r w:rsidRPr="00876286">
        <w:t xml:space="preserve">Google </w:t>
      </w:r>
      <w:proofErr w:type="spellStart"/>
      <w:r w:rsidRPr="00876286">
        <w:t>Forms</w:t>
      </w:r>
      <w:proofErr w:type="spellEnd"/>
      <w:r w:rsidR="00D14A62">
        <w:t xml:space="preserve"> </w:t>
      </w:r>
      <w:r w:rsidR="00D14A62">
        <w:fldChar w:fldCharType="begin"/>
      </w:r>
      <w:r w:rsidR="00D14A62">
        <w:instrText xml:space="preserve"> ADDIN ZOTERO_ITEM CSL_CITATION {"citationID":"mu7vZ6Ts","properties":{"formattedCitation":"[40]","plainCitation":"[40]","noteIndex":0},"citationItems":[{"id":114,"uris":["http://zotero.org/users/local/kY0Zrcz1/items/NVC367MQ"],"itemData":{"id":114,"type":"webpage","abstract":"Use Google Forms to create online forms and surveys with multiple question types. Analyze results in real-time and from any device.","language":"en","title":"Google Forms: Online Form Creator | Google Workspace","title-short":"Google Forms","URL":"https://www.facebook.com/GoogleDocs/","accessed":{"date-parts":[["2024",7,5]]}}}],"schema":"https://github.com/citation-style-language/schema/raw/master/csl-citation.json"} </w:instrText>
      </w:r>
      <w:r w:rsidR="00D14A62">
        <w:fldChar w:fldCharType="separate"/>
      </w:r>
      <w:r w:rsidR="00D14A62">
        <w:rPr>
          <w:noProof/>
        </w:rPr>
        <w:t>[40]</w:t>
      </w:r>
      <w:r w:rsidR="00D14A62">
        <w:fldChar w:fldCharType="end"/>
      </w:r>
      <w:r w:rsidR="0042631A">
        <w:t xml:space="preserve">. </w:t>
      </w:r>
      <w:r w:rsidR="00E30047">
        <w:t>Estes, permitiram obter informação demográfica sobre os participantes, assim como uma opinião dos mesmos sobre a usabilidade do sistema. Releva, ainda, mencionar que ambos os questionários garantem o anonimato dos participantes. Mais se acrescenta que todas as informações serviram apenas para efeitos do presente relatório, não se encontrando comprometida, de forma alguma, a sua confidencialidade.</w:t>
      </w:r>
    </w:p>
    <w:p w14:paraId="182D472F" w14:textId="415FBC77" w:rsidR="002616A0" w:rsidRDefault="00617273" w:rsidP="002B70B6">
      <w:r>
        <w:t>O questionário demográfico</w:t>
      </w:r>
      <w:r w:rsidR="009E610F">
        <w:rPr>
          <w:rStyle w:val="FootnoteReference"/>
        </w:rPr>
        <w:footnoteReference w:id="4"/>
      </w:r>
      <w:r w:rsidR="00365B2E">
        <w:t>,</w:t>
      </w:r>
      <w:r>
        <w:t xml:space="preserve"> </w:t>
      </w:r>
      <w:r w:rsidR="00F93220">
        <w:t>consiste em sete perguntas que permitem apurar a idade, o género e as limitações físicas e psicológicas do participante. Para além disto, importa notar, que também é possível apurar a experiência que o questionado possuí com tecnologia, no seu global, assim como com a tecnologia de Realidade Aumentada, em concreto. O questionário permite, também, aferir a frequência com que este utiliza dispositivos móveis para jogar e sobre as espectativas que este possuí para com uma aplicação de RA. Releva, ainda, notar que o questionário possui respostas abertas, escolha múltipla e de seleção múltipla</w:t>
      </w:r>
      <w:r w:rsidR="000568DB">
        <w:t>.</w:t>
      </w:r>
    </w:p>
    <w:p w14:paraId="1AABCDF5" w14:textId="05B5C843" w:rsidR="000568DB" w:rsidRDefault="00617273" w:rsidP="002B70B6">
      <w:r>
        <w:t xml:space="preserve"> No caso do questionário de usabilidade</w:t>
      </w:r>
      <w:r w:rsidR="009E610F">
        <w:rPr>
          <w:rStyle w:val="FootnoteReference"/>
        </w:rPr>
        <w:footnoteReference w:id="5"/>
      </w:r>
      <w:r w:rsidR="00365B2E">
        <w:t>,</w:t>
      </w:r>
      <w:r>
        <w:t xml:space="preserve"> foi utilizado o </w:t>
      </w:r>
      <w:proofErr w:type="spellStart"/>
      <w:r w:rsidRPr="007839A1">
        <w:rPr>
          <w:i/>
          <w:iCs/>
        </w:rPr>
        <w:t>System</w:t>
      </w:r>
      <w:proofErr w:type="spellEnd"/>
      <w:r w:rsidRPr="007839A1">
        <w:rPr>
          <w:i/>
          <w:iCs/>
        </w:rPr>
        <w:t xml:space="preserve"> </w:t>
      </w:r>
      <w:proofErr w:type="spellStart"/>
      <w:r w:rsidRPr="007839A1">
        <w:rPr>
          <w:i/>
          <w:iCs/>
        </w:rPr>
        <w:t>Usability</w:t>
      </w:r>
      <w:proofErr w:type="spellEnd"/>
      <w:r w:rsidRPr="007839A1">
        <w:rPr>
          <w:i/>
          <w:iCs/>
        </w:rPr>
        <w:t xml:space="preserve"> </w:t>
      </w:r>
      <w:proofErr w:type="spellStart"/>
      <w:r w:rsidRPr="007839A1">
        <w:rPr>
          <w:i/>
          <w:iCs/>
        </w:rPr>
        <w:t>Scale</w:t>
      </w:r>
      <w:proofErr w:type="spellEnd"/>
      <w:r>
        <w:t xml:space="preserve"> (SUS)</w:t>
      </w:r>
      <w:r w:rsidR="00801EBC">
        <w:t>, por recomendação dos orientadores</w:t>
      </w:r>
      <w:r>
        <w:t xml:space="preserve">. </w:t>
      </w:r>
      <w:r w:rsidR="002616A0">
        <w:t xml:space="preserve">Releva mencionar que este </w:t>
      </w:r>
      <w:r>
        <w:t>foi</w:t>
      </w:r>
      <w:r w:rsidR="002616A0">
        <w:t>, originalmente,</w:t>
      </w:r>
      <w:r>
        <w:t xml:space="preserve"> </w:t>
      </w:r>
      <w:r w:rsidR="00CE076E">
        <w:t>elaborado</w:t>
      </w:r>
      <w:r w:rsidR="002616A0">
        <w:t xml:space="preserve"> </w:t>
      </w:r>
      <w:r>
        <w:t>em inglês</w:t>
      </w:r>
      <w:r w:rsidR="00CE076E">
        <w:t>,</w:t>
      </w:r>
      <w:r>
        <w:t xml:space="preserve"> </w:t>
      </w:r>
      <w:r w:rsidR="00CE076E">
        <w:t>contudo</w:t>
      </w:r>
      <w:r>
        <w:t>,</w:t>
      </w:r>
      <w:r w:rsidR="00801EBC">
        <w:t xml:space="preserve"> de modo a reduzir potenciais constrangimentos linguísticos que os participantes pudessem ter,</w:t>
      </w:r>
      <w:r>
        <w:t xml:space="preserve"> foi utilizado a tradução para português do estudo </w:t>
      </w:r>
      <w:proofErr w:type="spellStart"/>
      <w:r w:rsidRPr="00273737">
        <w:rPr>
          <w:i/>
          <w:iCs/>
        </w:rPr>
        <w:t>European</w:t>
      </w:r>
      <w:proofErr w:type="spellEnd"/>
      <w:r w:rsidRPr="00273737">
        <w:rPr>
          <w:i/>
          <w:iCs/>
        </w:rPr>
        <w:t xml:space="preserve"> Portuguese </w:t>
      </w:r>
      <w:proofErr w:type="spellStart"/>
      <w:r w:rsidRPr="00273737">
        <w:rPr>
          <w:i/>
          <w:iCs/>
        </w:rPr>
        <w:t>Validation</w:t>
      </w:r>
      <w:proofErr w:type="spellEnd"/>
      <w:r w:rsidRPr="00273737">
        <w:rPr>
          <w:i/>
          <w:iCs/>
        </w:rPr>
        <w:t xml:space="preserve"> </w:t>
      </w:r>
      <w:proofErr w:type="spellStart"/>
      <w:r w:rsidRPr="00273737">
        <w:rPr>
          <w:i/>
          <w:iCs/>
        </w:rPr>
        <w:t>of</w:t>
      </w:r>
      <w:proofErr w:type="spellEnd"/>
      <w:r w:rsidRPr="00273737">
        <w:rPr>
          <w:i/>
          <w:iCs/>
        </w:rPr>
        <w:t xml:space="preserve"> </w:t>
      </w:r>
      <w:proofErr w:type="spellStart"/>
      <w:r w:rsidRPr="00273737">
        <w:rPr>
          <w:i/>
          <w:iCs/>
        </w:rPr>
        <w:t>the</w:t>
      </w:r>
      <w:proofErr w:type="spellEnd"/>
      <w:r w:rsidRPr="00273737">
        <w:rPr>
          <w:i/>
          <w:iCs/>
        </w:rPr>
        <w:t xml:space="preserve"> </w:t>
      </w:r>
      <w:proofErr w:type="spellStart"/>
      <w:r w:rsidRPr="00273737">
        <w:rPr>
          <w:i/>
          <w:iCs/>
        </w:rPr>
        <w:t>System</w:t>
      </w:r>
      <w:proofErr w:type="spellEnd"/>
      <w:r w:rsidRPr="00273737">
        <w:rPr>
          <w:i/>
          <w:iCs/>
        </w:rPr>
        <w:t xml:space="preserve"> </w:t>
      </w:r>
      <w:proofErr w:type="spellStart"/>
      <w:r w:rsidRPr="00273737">
        <w:rPr>
          <w:i/>
          <w:iCs/>
        </w:rPr>
        <w:t>Usabily</w:t>
      </w:r>
      <w:proofErr w:type="spellEnd"/>
      <w:r w:rsidRPr="00273737">
        <w:rPr>
          <w:i/>
          <w:iCs/>
        </w:rPr>
        <w:t xml:space="preserve"> </w:t>
      </w:r>
      <w:proofErr w:type="spellStart"/>
      <w:r w:rsidRPr="00273737">
        <w:rPr>
          <w:i/>
          <w:iCs/>
        </w:rPr>
        <w:t>Scale</w:t>
      </w:r>
      <w:proofErr w:type="spellEnd"/>
      <w:r w:rsidR="00C1459A">
        <w:rPr>
          <w:rStyle w:val="FootnoteReference"/>
          <w:i/>
          <w:iCs/>
        </w:rPr>
        <w:footnoteReference w:id="6"/>
      </w:r>
      <w:r>
        <w:t>.</w:t>
      </w:r>
      <w:r w:rsidR="00565501">
        <w:t xml:space="preserve"> </w:t>
      </w:r>
      <w:r w:rsidR="005D4777">
        <w:t>Nesta senda</w:t>
      </w:r>
      <w:r w:rsidR="00565501">
        <w:t>, este questionário consiste em dez perguntas, com respostas</w:t>
      </w:r>
      <w:r w:rsidR="000568DB">
        <w:t xml:space="preserve"> de escolha múltipla enumeradas</w:t>
      </w:r>
      <w:r w:rsidR="00565501">
        <w:t xml:space="preserve"> </w:t>
      </w:r>
      <w:r w:rsidR="000568DB">
        <w:t xml:space="preserve">com </w:t>
      </w:r>
      <w:r w:rsidR="000568DB">
        <w:lastRenderedPageBreak/>
        <w:t>os valores de</w:t>
      </w:r>
      <w:r w:rsidR="00565501">
        <w:t xml:space="preserve"> </w:t>
      </w:r>
      <w:r w:rsidR="00D24510">
        <w:t>1</w:t>
      </w:r>
      <w:r w:rsidR="00565501">
        <w:t xml:space="preserve"> a </w:t>
      </w:r>
      <w:r w:rsidR="00D24510">
        <w:t>5</w:t>
      </w:r>
      <w:r w:rsidR="000568DB">
        <w:t xml:space="preserve">. </w:t>
      </w:r>
      <w:r w:rsidR="00801EBC">
        <w:t>Os valores presentes em cada resposta são relativos ao nível de concordância que o participante possuí sobre uma</w:t>
      </w:r>
      <w:r w:rsidR="000568DB">
        <w:t xml:space="preserve"> área </w:t>
      </w:r>
      <w:r w:rsidR="00801EBC">
        <w:t xml:space="preserve">concreta </w:t>
      </w:r>
      <w:r w:rsidR="000568DB">
        <w:t>do jogo</w:t>
      </w:r>
      <w:r w:rsidR="00801EBC">
        <w:t>, tendo em conta que o valor 5 corresponde a um ponto de vista totalmente de acordo com aquilo que está implementado</w:t>
      </w:r>
      <w:r w:rsidR="009D0E93">
        <w:t>,</w:t>
      </w:r>
      <w:r w:rsidR="00801EBC">
        <w:t xml:space="preserve"> o valor 1 o completo oposto</w:t>
      </w:r>
      <w:r w:rsidR="009D0E93">
        <w:t xml:space="preserve"> e, seguindo a mesma lógica,</w:t>
      </w:r>
      <w:r w:rsidR="00801EBC">
        <w:t xml:space="preserve"> o valor 3 </w:t>
      </w:r>
      <w:r w:rsidR="009D0E93">
        <w:t>será</w:t>
      </w:r>
      <w:r w:rsidR="00801EBC">
        <w:t xml:space="preserve"> utilizado para sinalizar um ponto de vista neutro</w:t>
      </w:r>
      <w:r w:rsidR="000568DB">
        <w:t>.</w:t>
      </w:r>
    </w:p>
    <w:p w14:paraId="6BDD9D19" w14:textId="36136ACD" w:rsidR="00157693" w:rsidRDefault="000568DB" w:rsidP="002B70B6">
      <w:r>
        <w:t xml:space="preserve">Neste seguimento, releva notar que a </w:t>
      </w:r>
      <w:r w:rsidR="00565501">
        <w:t>pontuação</w:t>
      </w:r>
      <w:r>
        <w:t xml:space="preserve"> obtida no questionário SUS</w:t>
      </w:r>
      <w:r w:rsidR="00565501">
        <w:t xml:space="preserve"> é calculada da seguinte forma: para todas as questões enumeradas por um número par, é subtraído o valor da resposta ao número </w:t>
      </w:r>
      <w:r w:rsidR="009D0E93">
        <w:t>5</w:t>
      </w:r>
      <w:r w:rsidR="00565501">
        <w:t xml:space="preserve">; para todas as questões enumeradas por um número </w:t>
      </w:r>
      <w:r w:rsidR="00801EBC">
        <w:t>ímpar</w:t>
      </w:r>
      <w:r w:rsidR="00565501">
        <w:t xml:space="preserve"> é subtraído o valor 1 do valor da resposta;</w:t>
      </w:r>
      <w:r w:rsidR="007408A6">
        <w:t xml:space="preserve"> </w:t>
      </w:r>
      <w:r w:rsidR="00157693">
        <w:t>para a</w:t>
      </w:r>
      <w:r w:rsidR="007408A6">
        <w:t xml:space="preserve"> obter o </w:t>
      </w:r>
      <w:r w:rsidR="00157693">
        <w:t>resultado</w:t>
      </w:r>
      <w:r w:rsidR="007408A6">
        <w:t xml:space="preserve">, </w:t>
      </w:r>
      <w:r>
        <w:t xml:space="preserve">é efetuado </w:t>
      </w:r>
      <w:r w:rsidR="007408A6">
        <w:t>o somatório de todos os valores</w:t>
      </w:r>
      <w:r>
        <w:t>,</w:t>
      </w:r>
      <w:r w:rsidR="007408A6">
        <w:t xml:space="preserve"> relativos a cada questão</w:t>
      </w:r>
      <w:r>
        <w:t xml:space="preserve"> do questionário, sendo este</w:t>
      </w:r>
      <w:r w:rsidR="007408A6">
        <w:t xml:space="preserve"> multiplicado p</w:t>
      </w:r>
      <w:r>
        <w:t xml:space="preserve">elo valor </w:t>
      </w:r>
      <w:r w:rsidR="007408A6" w:rsidRPr="000D64F2">
        <w:t>2,5</w:t>
      </w:r>
      <w:r w:rsidR="004275A8">
        <w:t xml:space="preserve"> </w:t>
      </w:r>
      <w:r w:rsidR="004275A8">
        <w:fldChar w:fldCharType="begin"/>
      </w:r>
      <w:r w:rsidR="004275A8">
        <w:instrText xml:space="preserve"> ADDIN ZOTERO_ITEM CSL_CITATION {"citationID":"M9tzzvC5","properties":{"formattedCitation":"[41], [42]","plainCitation":"[41], [42]","noteIndex":0},"citationItems":[{"id":116,"uris":["http://zotero.org/users/local/kY0Zrcz1/items/69VEB5CL"],"itemData":{"id":116,"type":"webpage","abstract":"Learn what is SUS / System Usability Scale, how to calculate, measure and interpret SUS Score, how to use SUS, why is SUS important. Download SUS template.","container-title":"UIUX Trend","language":"en-US","title":"Measuring and Interpreting System Usability Scale (SUS)","URL":"https://uiuxtrend.com/measuring-system-usability-scale-sus/","author":[{"family":"T","given":"Will"}],"accessed":{"date-parts":[["2024",7,5]]},"issued":{"date-parts":[["2017",5,31]]}}},{"id":118,"uris":["http://zotero.org/users/local/kY0Zrcz1/items/BYBSK2CU"],"itemData":{"id":118,"type":"webpage","title":"Measuring Usability With The System Usability Scale (SUS)","URL":"https://www.userfocus.co.uk/articles/measuring-usability-with-the-SUS.html","accessed":{"date-parts":[["2024",7,5]]}}}],"schema":"https://github.com/citation-style-language/schema/raw/master/csl-citation.json"} </w:instrText>
      </w:r>
      <w:r w:rsidR="004275A8">
        <w:fldChar w:fldCharType="separate"/>
      </w:r>
      <w:r w:rsidR="004275A8">
        <w:rPr>
          <w:noProof/>
        </w:rPr>
        <w:t>[41], [42]</w:t>
      </w:r>
      <w:r w:rsidR="004275A8">
        <w:fldChar w:fldCharType="end"/>
      </w:r>
      <w:r w:rsidR="007408A6">
        <w:t xml:space="preserve">. </w:t>
      </w:r>
    </w:p>
    <w:p w14:paraId="10D65CC3" w14:textId="767C3FFF" w:rsidR="00C3613B" w:rsidRDefault="00A75A65" w:rsidP="002B70B6">
      <w:r>
        <w:t>De modo a compreender os resultados obtidos a partir deste questionário importa realçar que, a pontuação média para este questionário é o valor 68. Neste seguimento, cabe mencionar que uma pontuação acima deste valor se traduz num ponto de vista de usabilidade acima da média e um resultado inferior a este traduz-se num ponto de vista de usabilidade abaixo da média. Em específico, a usabilidade de um sistema que possuí uma pontuação SUS: no intervalo entre 68 e 80.3 é considerada boa, e, no caso de se obter um valor acima do limite superior deste intervalo será considerada excelente; no intervalo entre 51 e 68 a usabilidade será má e abaixo do limite inferior deste intervalo é considerada paupérrima</w:t>
      </w:r>
      <w:r w:rsidR="004275A8">
        <w:t xml:space="preserve"> </w:t>
      </w:r>
      <w:r w:rsidR="004275A8">
        <w:fldChar w:fldCharType="begin"/>
      </w:r>
      <w:r w:rsidR="004275A8">
        <w:instrText xml:space="preserve"> ADDIN ZOTERO_ITEM CSL_CITATION {"citationID":"Deji2kJW","properties":{"formattedCitation":"[41], [42]","plainCitation":"[41], [42]","noteIndex":0},"citationItems":[{"id":116,"uris":["http://zotero.org/users/local/kY0Zrcz1/items/69VEB5CL"],"itemData":{"id":116,"type":"webpage","abstract":"Learn what is SUS / System Usability Scale, how to calculate, measure and interpret SUS Score, how to use SUS, why is SUS important. Download SUS template.","container-title":"UIUX Trend","language":"en-US","title":"Measuring and Interpreting System Usability Scale (SUS)","URL":"https://uiuxtrend.com/measuring-system-usability-scale-sus/","author":[{"family":"T","given":"Will"}],"accessed":{"date-parts":[["2024",7,5]]},"issued":{"date-parts":[["2017",5,31]]}}},{"id":118,"uris":["http://zotero.org/users/local/kY0Zrcz1/items/BYBSK2CU"],"itemData":{"id":118,"type":"webpage","title":"Measuring Usability With The System Usability Scale (SUS)","URL":"https://www.userfocus.co.uk/articles/measuring-usability-with-the-SUS.html","accessed":{"date-parts":[["2024",7,5]]}}}],"schema":"https://github.com/citation-style-language/schema/raw/master/csl-citation.json"} </w:instrText>
      </w:r>
      <w:r w:rsidR="004275A8">
        <w:fldChar w:fldCharType="separate"/>
      </w:r>
      <w:r w:rsidR="004275A8">
        <w:rPr>
          <w:noProof/>
        </w:rPr>
        <w:t>[41], [42]</w:t>
      </w:r>
      <w:r w:rsidR="004275A8">
        <w:fldChar w:fldCharType="end"/>
      </w:r>
      <w:r w:rsidR="00C3613B">
        <w:t>.</w:t>
      </w:r>
    </w:p>
    <w:p w14:paraId="0705486C" w14:textId="52636C33" w:rsidR="00617273" w:rsidRDefault="00C52D81" w:rsidP="002B70B6">
      <w:r>
        <w:t>Nesta senda, importa mencionar, que os testes foram executados em ambientes controlados, ao longo de vários dias. Releva salientar, que se optou por executar os testes de uma maneira mais flexível, com o intuito de favorecer a redução de eventuais constrangimentos logísticos que estes poderiam causar aos participantes. Esta decisão teve um impacto positivo na quantidade de participantes reunidos</w:t>
      </w:r>
      <w:r w:rsidR="00617273">
        <w:t>.</w:t>
      </w:r>
    </w:p>
    <w:p w14:paraId="659BEB3B" w14:textId="384A2BC9" w:rsidR="008E78B0" w:rsidRDefault="00BD7305" w:rsidP="002B70B6">
      <w:r>
        <w:t>O processo de execução de cada teste consistia na resposta ao questionário demográfico supramencionado, e após o seu término, o participante era convidado a jogar o jogo desenvolvido. Importa realçar que enquanto o participante jogava, este era encorajado a fazer observações sobre os aspetos do jogo sobre os quais tivesse uma opinião menos positiva ou alguma sugestão de melhoria. Nesta senda, as observações efetuadas pelos participantes foram registadas e serão descritas e discutidas no subcapítulo seguinte (ponto 5.2.)</w:t>
      </w:r>
      <w:r w:rsidR="005D4777">
        <w:t>.</w:t>
      </w:r>
      <w:r w:rsidR="00617273">
        <w:t xml:space="preserve"> Após </w:t>
      </w:r>
      <w:r w:rsidR="00617273">
        <w:lastRenderedPageBreak/>
        <w:t>concluir o jogo, o participante era convidado a responder ao questionário relativo a usabilidade do sistema, o qual marcava o término do teste.</w:t>
      </w:r>
    </w:p>
    <w:p w14:paraId="59F21069" w14:textId="3CD074E0" w:rsidR="00455C25" w:rsidRDefault="00455C25" w:rsidP="002B70B6">
      <w:pPr>
        <w:pStyle w:val="Heading2"/>
        <w:spacing w:line="360" w:lineRule="auto"/>
      </w:pPr>
      <w:bookmarkStart w:id="113" w:name="_Toc171084346"/>
      <w:r>
        <w:t>Discussão de resultados</w:t>
      </w:r>
      <w:bookmarkEnd w:id="113"/>
    </w:p>
    <w:p w14:paraId="60A16824" w14:textId="1B9B53EE" w:rsidR="002863E9" w:rsidRPr="002863E9" w:rsidRDefault="002863E9" w:rsidP="002B70B6">
      <w:r>
        <w:t xml:space="preserve">A aplicação foi testada por um total de dez </w:t>
      </w:r>
      <w:r w:rsidR="00365D61">
        <w:t>voluntários</w:t>
      </w:r>
      <w:r w:rsidR="005D4777">
        <w:t xml:space="preserve">. </w:t>
      </w:r>
      <w:r w:rsidR="00FE1386">
        <w:t>Cumpre</w:t>
      </w:r>
      <w:r w:rsidR="005D4777">
        <w:t xml:space="preserve"> mencionar que todos os participantes </w:t>
      </w:r>
      <w:r>
        <w:t xml:space="preserve">consentiram a recolha e análise dos dados respondidos </w:t>
      </w:r>
      <w:r w:rsidR="00565501">
        <w:t>em ambos os questionários.</w:t>
      </w:r>
    </w:p>
    <w:p w14:paraId="27E6A4F7" w14:textId="1B901771" w:rsidR="00E17DB4" w:rsidRDefault="001D7C8C" w:rsidP="000873B8">
      <w:pPr>
        <w:ind w:firstLine="708"/>
      </w:pPr>
      <w:r>
        <w:t xml:space="preserve">Na </w:t>
      </w:r>
      <w:r w:rsidR="00C637B1">
        <w:t>T</w:t>
      </w:r>
      <w:r>
        <w:t xml:space="preserve">abela </w:t>
      </w:r>
      <w:r w:rsidR="000E6748">
        <w:t>1</w:t>
      </w:r>
      <w:r>
        <w:t xml:space="preserve"> encontram-se os resultados obtidos para o questionário demográfico.</w:t>
      </w:r>
    </w:p>
    <w:p w14:paraId="2DE004EB" w14:textId="08F14128" w:rsidR="000A0D84" w:rsidRDefault="000A0D84" w:rsidP="002B70B6">
      <w:pPr>
        <w:pStyle w:val="Caption"/>
        <w:keepNext/>
        <w:spacing w:line="360" w:lineRule="auto"/>
      </w:pPr>
      <w:bookmarkStart w:id="114" w:name="_Toc171084380"/>
      <w:r>
        <w:t xml:space="preserve">Tabela </w:t>
      </w:r>
      <w:r>
        <w:fldChar w:fldCharType="begin"/>
      </w:r>
      <w:r>
        <w:instrText xml:space="preserve"> SEQ Tabela \* ARABIC </w:instrText>
      </w:r>
      <w:r>
        <w:fldChar w:fldCharType="separate"/>
      </w:r>
      <w:r w:rsidR="001877DF">
        <w:rPr>
          <w:noProof/>
        </w:rPr>
        <w:t>1</w:t>
      </w:r>
      <w:r>
        <w:fldChar w:fldCharType="end"/>
      </w:r>
      <w:r>
        <w:t xml:space="preserve"> </w:t>
      </w:r>
      <w:r w:rsidRPr="00F542C3">
        <w:rPr>
          <w:b w:val="0"/>
          <w:bCs/>
        </w:rPr>
        <w:t>- Resultados questionário Demográfico</w:t>
      </w:r>
      <w:bookmarkEnd w:id="114"/>
    </w:p>
    <w:tbl>
      <w:tblPr>
        <w:tblW w:w="9040" w:type="dxa"/>
        <w:jc w:val="center"/>
        <w:tblLook w:val="04A0" w:firstRow="1" w:lastRow="0" w:firstColumn="1" w:lastColumn="0" w:noHBand="0" w:noVBand="1"/>
      </w:tblPr>
      <w:tblGrid>
        <w:gridCol w:w="2600"/>
        <w:gridCol w:w="3840"/>
        <w:gridCol w:w="1300"/>
        <w:gridCol w:w="1300"/>
      </w:tblGrid>
      <w:tr w:rsidR="00F3586B" w:rsidRPr="00F3586B" w14:paraId="0FE34495" w14:textId="77777777" w:rsidTr="002D4764">
        <w:trPr>
          <w:trHeight w:val="320"/>
          <w:jc w:val="center"/>
        </w:trPr>
        <w:tc>
          <w:tcPr>
            <w:tcW w:w="2600" w:type="dxa"/>
            <w:vMerge w:val="restart"/>
            <w:tcBorders>
              <w:top w:val="single" w:sz="8" w:space="0" w:color="auto"/>
              <w:left w:val="single" w:sz="8" w:space="0" w:color="auto"/>
              <w:bottom w:val="single" w:sz="4" w:space="0" w:color="000000"/>
              <w:right w:val="nil"/>
            </w:tcBorders>
            <w:shd w:val="clear" w:color="000000" w:fill="D9D9D9"/>
            <w:noWrap/>
            <w:vAlign w:val="center"/>
            <w:hideMark/>
          </w:tcPr>
          <w:p w14:paraId="00D5C0E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Idade (anos)</w:t>
            </w:r>
          </w:p>
        </w:tc>
        <w:tc>
          <w:tcPr>
            <w:tcW w:w="3840" w:type="dxa"/>
            <w:tcBorders>
              <w:top w:val="single" w:sz="8" w:space="0" w:color="auto"/>
              <w:left w:val="single" w:sz="4" w:space="0" w:color="auto"/>
              <w:bottom w:val="nil"/>
              <w:right w:val="nil"/>
            </w:tcBorders>
            <w:shd w:val="clear" w:color="auto" w:fill="auto"/>
            <w:noWrap/>
            <w:vAlign w:val="center"/>
            <w:hideMark/>
          </w:tcPr>
          <w:p w14:paraId="23552A0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édia</w:t>
            </w:r>
          </w:p>
        </w:tc>
        <w:tc>
          <w:tcPr>
            <w:tcW w:w="1300" w:type="dxa"/>
            <w:tcBorders>
              <w:top w:val="single" w:sz="8" w:space="0" w:color="auto"/>
              <w:left w:val="single" w:sz="4" w:space="0" w:color="auto"/>
              <w:bottom w:val="nil"/>
              <w:right w:val="single" w:sz="4" w:space="0" w:color="auto"/>
            </w:tcBorders>
            <w:shd w:val="clear" w:color="auto" w:fill="auto"/>
            <w:noWrap/>
            <w:vAlign w:val="center"/>
            <w:hideMark/>
          </w:tcPr>
          <w:p w14:paraId="1539B0B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5.4</w:t>
            </w:r>
          </w:p>
        </w:tc>
        <w:tc>
          <w:tcPr>
            <w:tcW w:w="1300" w:type="dxa"/>
            <w:tcBorders>
              <w:top w:val="single" w:sz="8" w:space="0" w:color="auto"/>
              <w:left w:val="nil"/>
              <w:bottom w:val="nil"/>
              <w:right w:val="single" w:sz="8" w:space="0" w:color="auto"/>
            </w:tcBorders>
            <w:shd w:val="clear" w:color="000000" w:fill="D9D9D9"/>
            <w:noWrap/>
            <w:vAlign w:val="center"/>
            <w:hideMark/>
          </w:tcPr>
          <w:p w14:paraId="613D834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w:t>
            </w:r>
          </w:p>
        </w:tc>
      </w:tr>
      <w:tr w:rsidR="00F3586B" w:rsidRPr="00F3586B" w14:paraId="7CA3A0A4" w14:textId="77777777" w:rsidTr="002D4764">
        <w:trPr>
          <w:trHeight w:val="320"/>
          <w:jc w:val="center"/>
        </w:trPr>
        <w:tc>
          <w:tcPr>
            <w:tcW w:w="2600" w:type="dxa"/>
            <w:vMerge/>
            <w:tcBorders>
              <w:top w:val="single" w:sz="8" w:space="0" w:color="auto"/>
              <w:left w:val="single" w:sz="8" w:space="0" w:color="auto"/>
              <w:bottom w:val="single" w:sz="4" w:space="0" w:color="000000"/>
              <w:right w:val="nil"/>
            </w:tcBorders>
            <w:vAlign w:val="center"/>
            <w:hideMark/>
          </w:tcPr>
          <w:p w14:paraId="1CCABFF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932B37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in-Max</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91C463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51</w:t>
            </w:r>
          </w:p>
        </w:tc>
        <w:tc>
          <w:tcPr>
            <w:tcW w:w="1300" w:type="dxa"/>
            <w:tcBorders>
              <w:top w:val="nil"/>
              <w:left w:val="nil"/>
              <w:bottom w:val="single" w:sz="4" w:space="0" w:color="auto"/>
              <w:right w:val="single" w:sz="8" w:space="0" w:color="auto"/>
            </w:tcBorders>
            <w:shd w:val="clear" w:color="000000" w:fill="D9D9D9"/>
            <w:noWrap/>
            <w:vAlign w:val="center"/>
            <w:hideMark/>
          </w:tcPr>
          <w:p w14:paraId="6CBF296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w:t>
            </w:r>
          </w:p>
        </w:tc>
      </w:tr>
      <w:tr w:rsidR="00F3586B" w:rsidRPr="00F3586B" w14:paraId="0D227282"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noWrap/>
            <w:vAlign w:val="center"/>
            <w:hideMark/>
          </w:tcPr>
          <w:p w14:paraId="2C56A02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Género (%)</w:t>
            </w:r>
          </w:p>
        </w:tc>
        <w:tc>
          <w:tcPr>
            <w:tcW w:w="3840" w:type="dxa"/>
            <w:tcBorders>
              <w:top w:val="nil"/>
              <w:left w:val="single" w:sz="4" w:space="0" w:color="auto"/>
              <w:bottom w:val="nil"/>
              <w:right w:val="nil"/>
            </w:tcBorders>
            <w:shd w:val="clear" w:color="auto" w:fill="auto"/>
            <w:noWrap/>
            <w:vAlign w:val="center"/>
            <w:hideMark/>
          </w:tcPr>
          <w:p w14:paraId="124AB34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asculino</w:t>
            </w:r>
          </w:p>
        </w:tc>
        <w:tc>
          <w:tcPr>
            <w:tcW w:w="1300" w:type="dxa"/>
            <w:tcBorders>
              <w:top w:val="nil"/>
              <w:left w:val="single" w:sz="4" w:space="0" w:color="auto"/>
              <w:bottom w:val="nil"/>
              <w:right w:val="single" w:sz="4" w:space="0" w:color="auto"/>
            </w:tcBorders>
            <w:shd w:val="clear" w:color="auto" w:fill="auto"/>
            <w:noWrap/>
            <w:vAlign w:val="center"/>
            <w:hideMark/>
          </w:tcPr>
          <w:p w14:paraId="56CCDD6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8</w:t>
            </w:r>
          </w:p>
        </w:tc>
        <w:tc>
          <w:tcPr>
            <w:tcW w:w="1300" w:type="dxa"/>
            <w:tcBorders>
              <w:top w:val="nil"/>
              <w:left w:val="nil"/>
              <w:bottom w:val="nil"/>
              <w:right w:val="single" w:sz="8" w:space="0" w:color="auto"/>
            </w:tcBorders>
            <w:shd w:val="clear" w:color="auto" w:fill="auto"/>
            <w:noWrap/>
            <w:vAlign w:val="center"/>
            <w:hideMark/>
          </w:tcPr>
          <w:p w14:paraId="0C57534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80%</w:t>
            </w:r>
          </w:p>
        </w:tc>
      </w:tr>
      <w:tr w:rsidR="00F3586B" w:rsidRPr="00F3586B" w14:paraId="4C347E9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7D8FA30A"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A6EB13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Feminino</w:t>
            </w:r>
          </w:p>
        </w:tc>
        <w:tc>
          <w:tcPr>
            <w:tcW w:w="1300" w:type="dxa"/>
            <w:tcBorders>
              <w:top w:val="nil"/>
              <w:left w:val="single" w:sz="4" w:space="0" w:color="auto"/>
              <w:bottom w:val="nil"/>
              <w:right w:val="single" w:sz="4" w:space="0" w:color="auto"/>
            </w:tcBorders>
            <w:shd w:val="clear" w:color="auto" w:fill="auto"/>
            <w:noWrap/>
            <w:vAlign w:val="center"/>
            <w:hideMark/>
          </w:tcPr>
          <w:p w14:paraId="53916B1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0CC7131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3F1EFE2C"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14E894BD"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399EC72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Outros</w:t>
            </w:r>
          </w:p>
        </w:tc>
        <w:tc>
          <w:tcPr>
            <w:tcW w:w="1300" w:type="dxa"/>
            <w:tcBorders>
              <w:top w:val="nil"/>
              <w:left w:val="single" w:sz="4" w:space="0" w:color="auto"/>
              <w:bottom w:val="nil"/>
              <w:right w:val="single" w:sz="4" w:space="0" w:color="auto"/>
            </w:tcBorders>
            <w:shd w:val="clear" w:color="auto" w:fill="auto"/>
            <w:noWrap/>
            <w:vAlign w:val="center"/>
            <w:hideMark/>
          </w:tcPr>
          <w:p w14:paraId="1B4A779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12D98DB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A1C848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2309C38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89E572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Prefiro não dizer</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D822F7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single" w:sz="4" w:space="0" w:color="auto"/>
              <w:right w:val="single" w:sz="8" w:space="0" w:color="auto"/>
            </w:tcBorders>
            <w:shd w:val="clear" w:color="auto" w:fill="auto"/>
            <w:noWrap/>
            <w:vAlign w:val="center"/>
            <w:hideMark/>
          </w:tcPr>
          <w:p w14:paraId="06648A5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843F8DE"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1314DCC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Limitações físicas ou</w:t>
            </w:r>
            <w:r w:rsidRPr="00F3586B">
              <w:rPr>
                <w:rFonts w:ascii="Aptos Narrow" w:eastAsia="Times New Roman" w:hAnsi="Aptos Narrow" w:cs="Times New Roman"/>
                <w:color w:val="000000"/>
                <w:szCs w:val="24"/>
                <w:lang w:eastAsia="en-GB"/>
              </w:rPr>
              <w:br/>
              <w:t>psicológicas</w:t>
            </w:r>
          </w:p>
        </w:tc>
        <w:tc>
          <w:tcPr>
            <w:tcW w:w="3840" w:type="dxa"/>
            <w:tcBorders>
              <w:top w:val="nil"/>
              <w:left w:val="single" w:sz="4" w:space="0" w:color="auto"/>
              <w:bottom w:val="nil"/>
              <w:right w:val="nil"/>
            </w:tcBorders>
            <w:shd w:val="clear" w:color="auto" w:fill="auto"/>
            <w:noWrap/>
            <w:vAlign w:val="center"/>
            <w:hideMark/>
          </w:tcPr>
          <w:p w14:paraId="226583F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Sim</w:t>
            </w:r>
          </w:p>
        </w:tc>
        <w:tc>
          <w:tcPr>
            <w:tcW w:w="1300" w:type="dxa"/>
            <w:tcBorders>
              <w:top w:val="nil"/>
              <w:left w:val="single" w:sz="4" w:space="0" w:color="auto"/>
              <w:bottom w:val="nil"/>
              <w:right w:val="single" w:sz="4" w:space="0" w:color="auto"/>
            </w:tcBorders>
            <w:shd w:val="clear" w:color="auto" w:fill="auto"/>
            <w:noWrap/>
            <w:vAlign w:val="center"/>
            <w:hideMark/>
          </w:tcPr>
          <w:p w14:paraId="2B83BEB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78387095"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92A670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2AF365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6C46B5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ão</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856CA3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c>
          <w:tcPr>
            <w:tcW w:w="1300" w:type="dxa"/>
            <w:tcBorders>
              <w:top w:val="nil"/>
              <w:left w:val="nil"/>
              <w:bottom w:val="single" w:sz="4" w:space="0" w:color="auto"/>
              <w:right w:val="single" w:sz="8" w:space="0" w:color="auto"/>
            </w:tcBorders>
            <w:shd w:val="clear" w:color="auto" w:fill="auto"/>
            <w:noWrap/>
            <w:vAlign w:val="center"/>
            <w:hideMark/>
          </w:tcPr>
          <w:p w14:paraId="149953A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0%</w:t>
            </w:r>
          </w:p>
        </w:tc>
      </w:tr>
      <w:tr w:rsidR="00F3586B" w:rsidRPr="00F3586B" w14:paraId="586D8EC2"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4ABEACE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 com</w:t>
            </w:r>
            <w:r w:rsidRPr="00F3586B">
              <w:rPr>
                <w:rFonts w:ascii="Aptos Narrow" w:eastAsia="Times New Roman" w:hAnsi="Aptos Narrow" w:cs="Times New Roman"/>
                <w:color w:val="000000"/>
                <w:szCs w:val="24"/>
                <w:lang w:eastAsia="en-GB"/>
              </w:rPr>
              <w:br/>
              <w:t>tecnologia</w:t>
            </w:r>
          </w:p>
        </w:tc>
        <w:tc>
          <w:tcPr>
            <w:tcW w:w="3840" w:type="dxa"/>
            <w:tcBorders>
              <w:top w:val="nil"/>
              <w:left w:val="single" w:sz="4" w:space="0" w:color="auto"/>
              <w:bottom w:val="nil"/>
              <w:right w:val="nil"/>
            </w:tcBorders>
            <w:shd w:val="clear" w:color="auto" w:fill="auto"/>
            <w:noWrap/>
            <w:vAlign w:val="center"/>
            <w:hideMark/>
          </w:tcPr>
          <w:p w14:paraId="0FFC6A2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enhuma</w:t>
            </w:r>
          </w:p>
        </w:tc>
        <w:tc>
          <w:tcPr>
            <w:tcW w:w="1300" w:type="dxa"/>
            <w:tcBorders>
              <w:top w:val="nil"/>
              <w:left w:val="single" w:sz="4" w:space="0" w:color="auto"/>
              <w:bottom w:val="nil"/>
              <w:right w:val="single" w:sz="4" w:space="0" w:color="auto"/>
            </w:tcBorders>
            <w:shd w:val="clear" w:color="auto" w:fill="auto"/>
            <w:noWrap/>
            <w:vAlign w:val="center"/>
            <w:hideMark/>
          </w:tcPr>
          <w:p w14:paraId="6180DED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27F0B57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AF9E9E0"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7E0A9917"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7A007C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raramente</w:t>
            </w:r>
          </w:p>
        </w:tc>
        <w:tc>
          <w:tcPr>
            <w:tcW w:w="1300" w:type="dxa"/>
            <w:tcBorders>
              <w:top w:val="nil"/>
              <w:left w:val="single" w:sz="4" w:space="0" w:color="auto"/>
              <w:bottom w:val="nil"/>
              <w:right w:val="single" w:sz="4" w:space="0" w:color="auto"/>
            </w:tcBorders>
            <w:shd w:val="clear" w:color="auto" w:fill="auto"/>
            <w:noWrap/>
            <w:vAlign w:val="center"/>
            <w:hideMark/>
          </w:tcPr>
          <w:p w14:paraId="51576A3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21934CE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65F57EC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08DF371"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0C1115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algumas vezes</w:t>
            </w:r>
          </w:p>
        </w:tc>
        <w:tc>
          <w:tcPr>
            <w:tcW w:w="1300" w:type="dxa"/>
            <w:tcBorders>
              <w:top w:val="nil"/>
              <w:left w:val="single" w:sz="4" w:space="0" w:color="auto"/>
              <w:bottom w:val="nil"/>
              <w:right w:val="single" w:sz="4" w:space="0" w:color="auto"/>
            </w:tcBorders>
            <w:shd w:val="clear" w:color="auto" w:fill="auto"/>
            <w:noWrap/>
            <w:vAlign w:val="center"/>
            <w:hideMark/>
          </w:tcPr>
          <w:p w14:paraId="39C20D0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647B36E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91BF121"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160D69BE"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1B9E628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frequentemente</w:t>
            </w:r>
          </w:p>
        </w:tc>
        <w:tc>
          <w:tcPr>
            <w:tcW w:w="1300" w:type="dxa"/>
            <w:tcBorders>
              <w:top w:val="nil"/>
              <w:left w:val="single" w:sz="4" w:space="0" w:color="auto"/>
              <w:bottom w:val="nil"/>
              <w:right w:val="single" w:sz="4" w:space="0" w:color="auto"/>
            </w:tcBorders>
            <w:shd w:val="clear" w:color="auto" w:fill="auto"/>
            <w:noWrap/>
            <w:vAlign w:val="center"/>
            <w:hideMark/>
          </w:tcPr>
          <w:p w14:paraId="2635EFD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7E3DEF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7E0A16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2FFE5109"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A779C2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diariame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9ADCAB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c>
          <w:tcPr>
            <w:tcW w:w="1300" w:type="dxa"/>
            <w:tcBorders>
              <w:top w:val="nil"/>
              <w:left w:val="nil"/>
              <w:bottom w:val="single" w:sz="4" w:space="0" w:color="auto"/>
              <w:right w:val="single" w:sz="8" w:space="0" w:color="auto"/>
            </w:tcBorders>
            <w:shd w:val="clear" w:color="auto" w:fill="auto"/>
            <w:noWrap/>
            <w:vAlign w:val="center"/>
            <w:hideMark/>
          </w:tcPr>
          <w:p w14:paraId="4B4602A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0%</w:t>
            </w:r>
          </w:p>
        </w:tc>
      </w:tr>
      <w:tr w:rsidR="00F3586B" w:rsidRPr="00F3586B" w14:paraId="34DE82C0"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5F9CB300" w14:textId="65DE65FD" w:rsidR="00F3586B" w:rsidRPr="00F3586B" w:rsidRDefault="00F60EE9"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Frequência</w:t>
            </w:r>
            <w:r w:rsidR="00F3586B" w:rsidRPr="00F3586B">
              <w:rPr>
                <w:rFonts w:ascii="Aptos Narrow" w:eastAsia="Times New Roman" w:hAnsi="Aptos Narrow" w:cs="Times New Roman"/>
                <w:color w:val="000000"/>
                <w:szCs w:val="24"/>
                <w:lang w:eastAsia="en-GB"/>
              </w:rPr>
              <w:t xml:space="preserve"> com que</w:t>
            </w:r>
            <w:r w:rsidR="00F3586B" w:rsidRPr="00F3586B">
              <w:rPr>
                <w:rFonts w:ascii="Aptos Narrow" w:eastAsia="Times New Roman" w:hAnsi="Aptos Narrow" w:cs="Times New Roman"/>
                <w:color w:val="000000"/>
                <w:szCs w:val="24"/>
                <w:lang w:eastAsia="en-GB"/>
              </w:rPr>
              <w:br/>
              <w:t>utiliza dispositivos móveis</w:t>
            </w:r>
            <w:r w:rsidR="00F3586B" w:rsidRPr="00F3586B">
              <w:rPr>
                <w:rFonts w:ascii="Aptos Narrow" w:eastAsia="Times New Roman" w:hAnsi="Aptos Narrow" w:cs="Times New Roman"/>
                <w:color w:val="000000"/>
                <w:szCs w:val="24"/>
                <w:lang w:eastAsia="en-GB"/>
              </w:rPr>
              <w:br/>
              <w:t>para jogar</w:t>
            </w:r>
          </w:p>
        </w:tc>
        <w:tc>
          <w:tcPr>
            <w:tcW w:w="3840" w:type="dxa"/>
            <w:tcBorders>
              <w:top w:val="nil"/>
              <w:left w:val="single" w:sz="4" w:space="0" w:color="auto"/>
              <w:bottom w:val="nil"/>
              <w:right w:val="nil"/>
            </w:tcBorders>
            <w:shd w:val="clear" w:color="auto" w:fill="auto"/>
            <w:noWrap/>
            <w:vAlign w:val="center"/>
            <w:hideMark/>
          </w:tcPr>
          <w:p w14:paraId="198BE4E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unca</w:t>
            </w:r>
          </w:p>
        </w:tc>
        <w:tc>
          <w:tcPr>
            <w:tcW w:w="1300" w:type="dxa"/>
            <w:tcBorders>
              <w:top w:val="nil"/>
              <w:left w:val="single" w:sz="4" w:space="0" w:color="auto"/>
              <w:bottom w:val="nil"/>
              <w:right w:val="single" w:sz="4" w:space="0" w:color="auto"/>
            </w:tcBorders>
            <w:shd w:val="clear" w:color="auto" w:fill="auto"/>
            <w:noWrap/>
            <w:vAlign w:val="center"/>
            <w:hideMark/>
          </w:tcPr>
          <w:p w14:paraId="26D8A2C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5FEA26C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C12ECAB"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74ACD2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6BAD1CF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Raramente</w:t>
            </w:r>
          </w:p>
        </w:tc>
        <w:tc>
          <w:tcPr>
            <w:tcW w:w="1300" w:type="dxa"/>
            <w:tcBorders>
              <w:top w:val="nil"/>
              <w:left w:val="single" w:sz="4" w:space="0" w:color="auto"/>
              <w:bottom w:val="nil"/>
              <w:right w:val="single" w:sz="4" w:space="0" w:color="auto"/>
            </w:tcBorders>
            <w:shd w:val="clear" w:color="auto" w:fill="auto"/>
            <w:noWrap/>
            <w:vAlign w:val="center"/>
            <w:hideMark/>
          </w:tcPr>
          <w:p w14:paraId="6B3E359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4C9A71F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6B8DA79F"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D0E3117"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47E187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s vezes por mês</w:t>
            </w:r>
          </w:p>
        </w:tc>
        <w:tc>
          <w:tcPr>
            <w:tcW w:w="1300" w:type="dxa"/>
            <w:tcBorders>
              <w:top w:val="nil"/>
              <w:left w:val="single" w:sz="4" w:space="0" w:color="auto"/>
              <w:bottom w:val="nil"/>
              <w:right w:val="single" w:sz="4" w:space="0" w:color="auto"/>
            </w:tcBorders>
            <w:shd w:val="clear" w:color="auto" w:fill="auto"/>
            <w:noWrap/>
            <w:vAlign w:val="center"/>
            <w:hideMark/>
          </w:tcPr>
          <w:p w14:paraId="747CA62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6CFE1C39"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55AF3D5E"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46474C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CE0AD1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s vezes por semana</w:t>
            </w:r>
          </w:p>
        </w:tc>
        <w:tc>
          <w:tcPr>
            <w:tcW w:w="1300" w:type="dxa"/>
            <w:tcBorders>
              <w:top w:val="nil"/>
              <w:left w:val="single" w:sz="4" w:space="0" w:color="auto"/>
              <w:bottom w:val="nil"/>
              <w:right w:val="single" w:sz="4" w:space="0" w:color="auto"/>
            </w:tcBorders>
            <w:shd w:val="clear" w:color="auto" w:fill="auto"/>
            <w:noWrap/>
            <w:vAlign w:val="center"/>
            <w:hideMark/>
          </w:tcPr>
          <w:p w14:paraId="225C36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46A57CB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708406D"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ED22FC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07F4C45"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Diariame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E9DB34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single" w:sz="4" w:space="0" w:color="auto"/>
              <w:right w:val="single" w:sz="8" w:space="0" w:color="auto"/>
            </w:tcBorders>
            <w:shd w:val="clear" w:color="auto" w:fill="auto"/>
            <w:noWrap/>
            <w:vAlign w:val="center"/>
            <w:hideMark/>
          </w:tcPr>
          <w:p w14:paraId="12F39E3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579F0908"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029C56CA" w14:textId="1218BD9B" w:rsidR="00F3586B" w:rsidRPr="00F3586B" w:rsidRDefault="00F60EE9"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w:t>
            </w:r>
            <w:r w:rsidR="00F3586B" w:rsidRPr="00F3586B">
              <w:rPr>
                <w:rFonts w:ascii="Aptos Narrow" w:eastAsia="Times New Roman" w:hAnsi="Aptos Narrow" w:cs="Times New Roman"/>
                <w:color w:val="000000"/>
                <w:szCs w:val="24"/>
                <w:lang w:eastAsia="en-GB"/>
              </w:rPr>
              <w:t xml:space="preserve"> com</w:t>
            </w:r>
            <w:r w:rsidR="00F3586B" w:rsidRPr="00F3586B">
              <w:rPr>
                <w:rFonts w:ascii="Aptos Narrow" w:eastAsia="Times New Roman" w:hAnsi="Aptos Narrow" w:cs="Times New Roman"/>
                <w:color w:val="000000"/>
                <w:szCs w:val="24"/>
                <w:lang w:eastAsia="en-GB"/>
              </w:rPr>
              <w:br/>
              <w:t>Realidade Aumentada</w:t>
            </w:r>
          </w:p>
        </w:tc>
        <w:tc>
          <w:tcPr>
            <w:tcW w:w="3840" w:type="dxa"/>
            <w:tcBorders>
              <w:top w:val="nil"/>
              <w:left w:val="single" w:sz="4" w:space="0" w:color="auto"/>
              <w:bottom w:val="nil"/>
              <w:right w:val="nil"/>
            </w:tcBorders>
            <w:shd w:val="clear" w:color="auto" w:fill="auto"/>
            <w:noWrap/>
            <w:vAlign w:val="center"/>
            <w:hideMark/>
          </w:tcPr>
          <w:p w14:paraId="42BA37E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enhuma</w:t>
            </w:r>
          </w:p>
        </w:tc>
        <w:tc>
          <w:tcPr>
            <w:tcW w:w="1300" w:type="dxa"/>
            <w:tcBorders>
              <w:top w:val="nil"/>
              <w:left w:val="single" w:sz="4" w:space="0" w:color="auto"/>
              <w:bottom w:val="nil"/>
              <w:right w:val="single" w:sz="4" w:space="0" w:color="auto"/>
            </w:tcBorders>
            <w:shd w:val="clear" w:color="auto" w:fill="auto"/>
            <w:noWrap/>
            <w:vAlign w:val="center"/>
            <w:hideMark/>
          </w:tcPr>
          <w:p w14:paraId="7CFFA5C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7687ED1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2F879C9D"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0B2A5FF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3B1057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Pouca</w:t>
            </w:r>
          </w:p>
        </w:tc>
        <w:tc>
          <w:tcPr>
            <w:tcW w:w="1300" w:type="dxa"/>
            <w:tcBorders>
              <w:top w:val="nil"/>
              <w:left w:val="single" w:sz="4" w:space="0" w:color="auto"/>
              <w:bottom w:val="nil"/>
              <w:right w:val="single" w:sz="4" w:space="0" w:color="auto"/>
            </w:tcBorders>
            <w:shd w:val="clear" w:color="auto" w:fill="auto"/>
            <w:noWrap/>
            <w:vAlign w:val="center"/>
            <w:hideMark/>
          </w:tcPr>
          <w:p w14:paraId="692C561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w:t>
            </w:r>
          </w:p>
        </w:tc>
        <w:tc>
          <w:tcPr>
            <w:tcW w:w="1300" w:type="dxa"/>
            <w:tcBorders>
              <w:top w:val="nil"/>
              <w:left w:val="nil"/>
              <w:bottom w:val="nil"/>
              <w:right w:val="single" w:sz="8" w:space="0" w:color="auto"/>
            </w:tcBorders>
            <w:shd w:val="clear" w:color="auto" w:fill="auto"/>
            <w:noWrap/>
            <w:vAlign w:val="center"/>
            <w:hideMark/>
          </w:tcPr>
          <w:p w14:paraId="64EE92E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0%</w:t>
            </w:r>
          </w:p>
        </w:tc>
      </w:tr>
      <w:tr w:rsidR="00F3586B" w:rsidRPr="00F3586B" w14:paraId="35B6659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008FF8F3"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2E4E217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w:t>
            </w:r>
          </w:p>
        </w:tc>
        <w:tc>
          <w:tcPr>
            <w:tcW w:w="1300" w:type="dxa"/>
            <w:tcBorders>
              <w:top w:val="nil"/>
              <w:left w:val="single" w:sz="4" w:space="0" w:color="auto"/>
              <w:bottom w:val="nil"/>
              <w:right w:val="single" w:sz="4" w:space="0" w:color="auto"/>
            </w:tcBorders>
            <w:shd w:val="clear" w:color="auto" w:fill="auto"/>
            <w:noWrap/>
            <w:vAlign w:val="center"/>
            <w:hideMark/>
          </w:tcPr>
          <w:p w14:paraId="066601D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1261318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5DEE8767"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163597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B6CB83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Basta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4E3415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w:t>
            </w:r>
          </w:p>
        </w:tc>
        <w:tc>
          <w:tcPr>
            <w:tcW w:w="1300" w:type="dxa"/>
            <w:tcBorders>
              <w:top w:val="nil"/>
              <w:left w:val="nil"/>
              <w:bottom w:val="single" w:sz="4" w:space="0" w:color="auto"/>
              <w:right w:val="single" w:sz="8" w:space="0" w:color="auto"/>
            </w:tcBorders>
            <w:shd w:val="clear" w:color="auto" w:fill="auto"/>
            <w:noWrap/>
            <w:vAlign w:val="center"/>
            <w:hideMark/>
          </w:tcPr>
          <w:p w14:paraId="3D4D6A29"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r>
      <w:tr w:rsidR="00F3586B" w:rsidRPr="00F3586B" w14:paraId="610875B9" w14:textId="77777777" w:rsidTr="002D4764">
        <w:trPr>
          <w:trHeight w:val="320"/>
          <w:jc w:val="center"/>
        </w:trPr>
        <w:tc>
          <w:tcPr>
            <w:tcW w:w="2600" w:type="dxa"/>
            <w:vMerge w:val="restart"/>
            <w:tcBorders>
              <w:top w:val="nil"/>
              <w:left w:val="single" w:sz="8" w:space="0" w:color="auto"/>
              <w:bottom w:val="single" w:sz="8" w:space="0" w:color="000000"/>
              <w:right w:val="nil"/>
            </w:tcBorders>
            <w:shd w:val="clear" w:color="000000" w:fill="D9D9D9"/>
            <w:vAlign w:val="center"/>
            <w:hideMark/>
          </w:tcPr>
          <w:p w14:paraId="22CD527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xml:space="preserve">Espectativas para com </w:t>
            </w:r>
            <w:r w:rsidRPr="00F3586B">
              <w:rPr>
                <w:rFonts w:ascii="Aptos Narrow" w:eastAsia="Times New Roman" w:hAnsi="Aptos Narrow" w:cs="Times New Roman"/>
                <w:color w:val="000000"/>
                <w:szCs w:val="24"/>
                <w:lang w:eastAsia="en-GB"/>
              </w:rPr>
              <w:br/>
              <w:t>um jogo de</w:t>
            </w:r>
            <w:r w:rsidRPr="00F3586B">
              <w:rPr>
                <w:rFonts w:ascii="Aptos Narrow" w:eastAsia="Times New Roman" w:hAnsi="Aptos Narrow" w:cs="Times New Roman"/>
                <w:color w:val="000000"/>
                <w:szCs w:val="24"/>
                <w:lang w:eastAsia="en-GB"/>
              </w:rPr>
              <w:br/>
              <w:t>Realidade Aumentada</w:t>
            </w:r>
          </w:p>
        </w:tc>
        <w:tc>
          <w:tcPr>
            <w:tcW w:w="3840" w:type="dxa"/>
            <w:tcBorders>
              <w:top w:val="nil"/>
              <w:left w:val="single" w:sz="4" w:space="0" w:color="auto"/>
              <w:bottom w:val="nil"/>
              <w:right w:val="nil"/>
            </w:tcBorders>
            <w:shd w:val="clear" w:color="auto" w:fill="auto"/>
            <w:noWrap/>
            <w:vAlign w:val="center"/>
            <w:hideMark/>
          </w:tcPr>
          <w:p w14:paraId="39E13CC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 imersiva</w:t>
            </w:r>
          </w:p>
        </w:tc>
        <w:tc>
          <w:tcPr>
            <w:tcW w:w="1300" w:type="dxa"/>
            <w:tcBorders>
              <w:top w:val="nil"/>
              <w:left w:val="single" w:sz="4" w:space="0" w:color="auto"/>
              <w:bottom w:val="nil"/>
              <w:right w:val="single" w:sz="4" w:space="0" w:color="auto"/>
            </w:tcBorders>
            <w:shd w:val="clear" w:color="auto" w:fill="auto"/>
            <w:noWrap/>
            <w:vAlign w:val="center"/>
            <w:hideMark/>
          </w:tcPr>
          <w:p w14:paraId="10E4815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2941EC0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3C227D7E"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1C99285B"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3AADDEF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Interatividade com o ambiente real</w:t>
            </w:r>
          </w:p>
        </w:tc>
        <w:tc>
          <w:tcPr>
            <w:tcW w:w="1300" w:type="dxa"/>
            <w:tcBorders>
              <w:top w:val="nil"/>
              <w:left w:val="single" w:sz="4" w:space="0" w:color="auto"/>
              <w:bottom w:val="nil"/>
              <w:right w:val="single" w:sz="4" w:space="0" w:color="auto"/>
            </w:tcBorders>
            <w:shd w:val="clear" w:color="auto" w:fill="auto"/>
            <w:noWrap/>
            <w:vAlign w:val="center"/>
            <w:hideMark/>
          </w:tcPr>
          <w:p w14:paraId="3B503EA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7</w:t>
            </w:r>
          </w:p>
        </w:tc>
        <w:tc>
          <w:tcPr>
            <w:tcW w:w="1300" w:type="dxa"/>
            <w:tcBorders>
              <w:top w:val="nil"/>
              <w:left w:val="nil"/>
              <w:bottom w:val="nil"/>
              <w:right w:val="single" w:sz="8" w:space="0" w:color="auto"/>
            </w:tcBorders>
            <w:shd w:val="clear" w:color="auto" w:fill="auto"/>
            <w:noWrap/>
            <w:vAlign w:val="center"/>
            <w:hideMark/>
          </w:tcPr>
          <w:p w14:paraId="1080E6C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70%</w:t>
            </w:r>
          </w:p>
        </w:tc>
      </w:tr>
      <w:tr w:rsidR="00F3586B" w:rsidRPr="00F3586B" w14:paraId="0FF5B360"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123527C3"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1C43274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Gráficos e animações</w:t>
            </w:r>
          </w:p>
        </w:tc>
        <w:tc>
          <w:tcPr>
            <w:tcW w:w="1300" w:type="dxa"/>
            <w:tcBorders>
              <w:top w:val="nil"/>
              <w:left w:val="single" w:sz="4" w:space="0" w:color="auto"/>
              <w:bottom w:val="nil"/>
              <w:right w:val="single" w:sz="4" w:space="0" w:color="auto"/>
            </w:tcBorders>
            <w:shd w:val="clear" w:color="auto" w:fill="auto"/>
            <w:noWrap/>
            <w:vAlign w:val="center"/>
            <w:hideMark/>
          </w:tcPr>
          <w:p w14:paraId="574694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6</w:t>
            </w:r>
          </w:p>
        </w:tc>
        <w:tc>
          <w:tcPr>
            <w:tcW w:w="1300" w:type="dxa"/>
            <w:tcBorders>
              <w:top w:val="nil"/>
              <w:left w:val="nil"/>
              <w:bottom w:val="nil"/>
              <w:right w:val="single" w:sz="8" w:space="0" w:color="auto"/>
            </w:tcBorders>
            <w:shd w:val="clear" w:color="auto" w:fill="auto"/>
            <w:noWrap/>
            <w:vAlign w:val="center"/>
            <w:hideMark/>
          </w:tcPr>
          <w:p w14:paraId="49BDC32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60%</w:t>
            </w:r>
          </w:p>
        </w:tc>
      </w:tr>
      <w:tr w:rsidR="00F3586B" w:rsidRPr="00F3586B" w14:paraId="7F5CF94D"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5FEF206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3BBB210" w14:textId="74D605FE"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xml:space="preserve">Novidades </w:t>
            </w:r>
            <w:r w:rsidR="00B02B85" w:rsidRPr="00F3586B">
              <w:rPr>
                <w:rFonts w:ascii="Aptos Narrow" w:eastAsia="Times New Roman" w:hAnsi="Aptos Narrow" w:cs="Times New Roman"/>
                <w:color w:val="000000"/>
                <w:szCs w:val="24"/>
                <w:lang w:eastAsia="en-GB"/>
              </w:rPr>
              <w:t>tecnológicas</w:t>
            </w:r>
          </w:p>
        </w:tc>
        <w:tc>
          <w:tcPr>
            <w:tcW w:w="1300" w:type="dxa"/>
            <w:tcBorders>
              <w:top w:val="nil"/>
              <w:left w:val="single" w:sz="4" w:space="0" w:color="auto"/>
              <w:bottom w:val="nil"/>
              <w:right w:val="single" w:sz="4" w:space="0" w:color="auto"/>
            </w:tcBorders>
            <w:shd w:val="clear" w:color="auto" w:fill="auto"/>
            <w:noWrap/>
            <w:vAlign w:val="center"/>
            <w:hideMark/>
          </w:tcPr>
          <w:p w14:paraId="02AB000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w:t>
            </w:r>
          </w:p>
        </w:tc>
        <w:tc>
          <w:tcPr>
            <w:tcW w:w="1300" w:type="dxa"/>
            <w:tcBorders>
              <w:top w:val="nil"/>
              <w:left w:val="nil"/>
              <w:bottom w:val="nil"/>
              <w:right w:val="single" w:sz="8" w:space="0" w:color="auto"/>
            </w:tcBorders>
            <w:shd w:val="clear" w:color="auto" w:fill="auto"/>
            <w:noWrap/>
            <w:vAlign w:val="center"/>
            <w:hideMark/>
          </w:tcPr>
          <w:p w14:paraId="752DF6A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0%</w:t>
            </w:r>
          </w:p>
        </w:tc>
      </w:tr>
      <w:tr w:rsidR="00F3586B" w:rsidRPr="00F3586B" w14:paraId="7D6C984D" w14:textId="77777777" w:rsidTr="002D4764">
        <w:trPr>
          <w:trHeight w:val="47"/>
          <w:jc w:val="center"/>
        </w:trPr>
        <w:tc>
          <w:tcPr>
            <w:tcW w:w="2600" w:type="dxa"/>
            <w:vMerge/>
            <w:tcBorders>
              <w:top w:val="nil"/>
              <w:left w:val="single" w:sz="8" w:space="0" w:color="auto"/>
              <w:bottom w:val="single" w:sz="8" w:space="0" w:color="000000"/>
              <w:right w:val="nil"/>
            </w:tcBorders>
            <w:vAlign w:val="center"/>
            <w:hideMark/>
          </w:tcPr>
          <w:p w14:paraId="2CD5076B"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8" w:space="0" w:color="auto"/>
              <w:right w:val="nil"/>
            </w:tcBorders>
            <w:shd w:val="clear" w:color="auto" w:fill="auto"/>
            <w:noWrap/>
            <w:vAlign w:val="center"/>
            <w:hideMark/>
          </w:tcPr>
          <w:p w14:paraId="038A64D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Outros</w:t>
            </w:r>
          </w:p>
        </w:tc>
        <w:tc>
          <w:tcPr>
            <w:tcW w:w="1300" w:type="dxa"/>
            <w:tcBorders>
              <w:top w:val="nil"/>
              <w:left w:val="single" w:sz="4" w:space="0" w:color="auto"/>
              <w:bottom w:val="single" w:sz="8" w:space="0" w:color="auto"/>
              <w:right w:val="single" w:sz="4" w:space="0" w:color="auto"/>
            </w:tcBorders>
            <w:shd w:val="clear" w:color="auto" w:fill="auto"/>
            <w:noWrap/>
            <w:vAlign w:val="center"/>
            <w:hideMark/>
          </w:tcPr>
          <w:p w14:paraId="6F4C800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single" w:sz="8" w:space="0" w:color="auto"/>
              <w:right w:val="single" w:sz="8" w:space="0" w:color="auto"/>
            </w:tcBorders>
            <w:shd w:val="clear" w:color="auto" w:fill="auto"/>
            <w:noWrap/>
            <w:vAlign w:val="center"/>
            <w:hideMark/>
          </w:tcPr>
          <w:p w14:paraId="64D93FA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bl>
    <w:p w14:paraId="296BD801" w14:textId="21897506" w:rsidR="003F59CD" w:rsidRDefault="003F59CD" w:rsidP="002B70B6">
      <w:pPr>
        <w:ind w:firstLine="0"/>
      </w:pPr>
    </w:p>
    <w:p w14:paraId="151C6C2D" w14:textId="50073FA2" w:rsidR="005D4777" w:rsidRDefault="002863E9" w:rsidP="000873B8">
      <w:r>
        <w:t xml:space="preserve">Através da análise da </w:t>
      </w:r>
      <w:r w:rsidR="000E6748">
        <w:t>T</w:t>
      </w:r>
      <w:r>
        <w:t>abela</w:t>
      </w:r>
      <w:r w:rsidR="000E6748">
        <w:t xml:space="preserve"> 1</w:t>
      </w:r>
      <w:r>
        <w:t xml:space="preserve">, é possível compreender que os dez voluntários são, maioritariamente, do sexo masculino e possuem uma idade média de 25,4 anos, variando esta entre 20 e 51 anos. </w:t>
      </w:r>
      <w:r w:rsidR="005D4777">
        <w:t xml:space="preserve">Releva </w:t>
      </w:r>
      <w:r w:rsidR="00FE1386">
        <w:t>salientar</w:t>
      </w:r>
      <w:r w:rsidR="005D4777">
        <w:t xml:space="preserve"> que</w:t>
      </w:r>
      <w:r>
        <w:t xml:space="preserve"> nenhum participante mencionou possuir qualquer tipo de limitação física ou psicológica. Para além disso, </w:t>
      </w:r>
      <w:r w:rsidR="00565501">
        <w:t>todos os participantes</w:t>
      </w:r>
      <w:r>
        <w:t xml:space="preserve"> referiram utilizar tecnologia diariamente</w:t>
      </w:r>
      <w:r w:rsidR="005D4777">
        <w:t>,</w:t>
      </w:r>
      <w:r>
        <w:t xml:space="preserve"> sendo que a frequência com que estes utilizam dispositivos móveis para jogar, a experiência que possuem com a tecnologia de Realidade Aumentada e as espectativas que possuem para um jogo de RA são</w:t>
      </w:r>
      <w:r w:rsidR="007408A6">
        <w:t xml:space="preserve"> questões em que as respostas se distribuem </w:t>
      </w:r>
      <w:r w:rsidR="002061DF">
        <w:t xml:space="preserve">de forma equilibrada, com especial enfase, neste </w:t>
      </w:r>
      <w:r w:rsidR="00565501">
        <w:t>último</w:t>
      </w:r>
      <w:r w:rsidR="002061DF">
        <w:t xml:space="preserve">, para a esperança de o jogo de RA possuir </w:t>
      </w:r>
      <w:r w:rsidR="00565501">
        <w:t xml:space="preserve">um bom nível de </w:t>
      </w:r>
      <w:r w:rsidR="002061DF">
        <w:t>interatividade com o ambiente real.</w:t>
      </w:r>
    </w:p>
    <w:p w14:paraId="3300693D" w14:textId="416359FD" w:rsidR="00E17DB4" w:rsidRDefault="00565501" w:rsidP="000873B8">
      <w:r>
        <w:t xml:space="preserve">Na </w:t>
      </w:r>
      <w:r w:rsidR="00C637B1">
        <w:t>T</w:t>
      </w:r>
      <w:r>
        <w:t xml:space="preserve">abela </w:t>
      </w:r>
      <w:r w:rsidR="00260613">
        <w:t>2</w:t>
      </w:r>
      <w:r>
        <w:t xml:space="preserve"> encontram-se os resultados obtidos no questionário SUS.</w:t>
      </w:r>
    </w:p>
    <w:p w14:paraId="6A9372CD" w14:textId="444AFC21" w:rsidR="000A0D84" w:rsidRDefault="000A0D84" w:rsidP="002B70B6">
      <w:pPr>
        <w:pStyle w:val="Caption"/>
        <w:keepNext/>
        <w:spacing w:line="360" w:lineRule="auto"/>
      </w:pPr>
      <w:bookmarkStart w:id="115" w:name="_Toc171084381"/>
      <w:r>
        <w:t xml:space="preserve">Tabela </w:t>
      </w:r>
      <w:r>
        <w:fldChar w:fldCharType="begin"/>
      </w:r>
      <w:r>
        <w:instrText xml:space="preserve"> SEQ Tabela \* ARABIC </w:instrText>
      </w:r>
      <w:r>
        <w:fldChar w:fldCharType="separate"/>
      </w:r>
      <w:r w:rsidR="001877DF">
        <w:rPr>
          <w:noProof/>
        </w:rPr>
        <w:t>2</w:t>
      </w:r>
      <w:r>
        <w:fldChar w:fldCharType="end"/>
      </w:r>
      <w:r>
        <w:t xml:space="preserve"> </w:t>
      </w:r>
      <w:r w:rsidRPr="004D35EC">
        <w:rPr>
          <w:b w:val="0"/>
          <w:bCs/>
        </w:rPr>
        <w:t>- Resultados questionário SUS</w:t>
      </w:r>
      <w:bookmarkEnd w:id="115"/>
    </w:p>
    <w:tbl>
      <w:tblPr>
        <w:tblW w:w="6182" w:type="dxa"/>
        <w:jc w:val="center"/>
        <w:tblLook w:val="04A0" w:firstRow="1" w:lastRow="0" w:firstColumn="1" w:lastColumn="0" w:noHBand="0" w:noVBand="1"/>
      </w:tblPr>
      <w:tblGrid>
        <w:gridCol w:w="426"/>
        <w:gridCol w:w="426"/>
        <w:gridCol w:w="426"/>
        <w:gridCol w:w="426"/>
        <w:gridCol w:w="426"/>
        <w:gridCol w:w="426"/>
        <w:gridCol w:w="426"/>
        <w:gridCol w:w="426"/>
        <w:gridCol w:w="426"/>
        <w:gridCol w:w="768"/>
        <w:gridCol w:w="1580"/>
      </w:tblGrid>
      <w:tr w:rsidR="002863E9" w:rsidRPr="002863E9" w14:paraId="7D35E8DB" w14:textId="77777777" w:rsidTr="002863E9">
        <w:trPr>
          <w:trHeight w:val="340"/>
          <w:jc w:val="center"/>
        </w:trPr>
        <w:tc>
          <w:tcPr>
            <w:tcW w:w="4602" w:type="dxa"/>
            <w:gridSpan w:val="10"/>
            <w:tcBorders>
              <w:top w:val="single" w:sz="8" w:space="0" w:color="auto"/>
              <w:left w:val="single" w:sz="8" w:space="0" w:color="auto"/>
              <w:bottom w:val="single" w:sz="8" w:space="0" w:color="auto"/>
              <w:right w:val="single" w:sz="4" w:space="0" w:color="000000"/>
            </w:tcBorders>
            <w:shd w:val="clear" w:color="000000" w:fill="BFBFBF"/>
            <w:noWrap/>
            <w:vAlign w:val="center"/>
            <w:hideMark/>
          </w:tcPr>
          <w:p w14:paraId="07BDE423"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Questões</w:t>
            </w:r>
          </w:p>
        </w:tc>
        <w:tc>
          <w:tcPr>
            <w:tcW w:w="1580" w:type="dxa"/>
            <w:tcBorders>
              <w:top w:val="single" w:sz="8" w:space="0" w:color="auto"/>
              <w:left w:val="nil"/>
              <w:bottom w:val="single" w:sz="8" w:space="0" w:color="auto"/>
              <w:right w:val="nil"/>
            </w:tcBorders>
            <w:shd w:val="clear" w:color="000000" w:fill="BFBFBF"/>
            <w:noWrap/>
            <w:vAlign w:val="center"/>
            <w:hideMark/>
          </w:tcPr>
          <w:p w14:paraId="1AE5CEA9"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Avaliações</w:t>
            </w:r>
          </w:p>
        </w:tc>
      </w:tr>
      <w:tr w:rsidR="002863E9" w:rsidRPr="002863E9" w14:paraId="102BCD08" w14:textId="77777777" w:rsidTr="002863E9">
        <w:trPr>
          <w:trHeight w:val="340"/>
          <w:jc w:val="center"/>
        </w:trPr>
        <w:tc>
          <w:tcPr>
            <w:tcW w:w="426" w:type="dxa"/>
            <w:tcBorders>
              <w:top w:val="nil"/>
              <w:left w:val="single" w:sz="4" w:space="0" w:color="auto"/>
              <w:bottom w:val="single" w:sz="8" w:space="0" w:color="auto"/>
              <w:right w:val="single" w:sz="4" w:space="0" w:color="auto"/>
            </w:tcBorders>
            <w:shd w:val="clear" w:color="000000" w:fill="BFBFBF"/>
            <w:noWrap/>
            <w:vAlign w:val="center"/>
            <w:hideMark/>
          </w:tcPr>
          <w:p w14:paraId="183313F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1</w:t>
            </w:r>
          </w:p>
        </w:tc>
        <w:tc>
          <w:tcPr>
            <w:tcW w:w="426" w:type="dxa"/>
            <w:tcBorders>
              <w:top w:val="nil"/>
              <w:left w:val="nil"/>
              <w:bottom w:val="single" w:sz="8" w:space="0" w:color="auto"/>
              <w:right w:val="single" w:sz="4" w:space="0" w:color="auto"/>
            </w:tcBorders>
            <w:shd w:val="clear" w:color="000000" w:fill="BFBFBF"/>
            <w:noWrap/>
            <w:vAlign w:val="center"/>
            <w:hideMark/>
          </w:tcPr>
          <w:p w14:paraId="7A92C977"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2</w:t>
            </w:r>
          </w:p>
        </w:tc>
        <w:tc>
          <w:tcPr>
            <w:tcW w:w="426" w:type="dxa"/>
            <w:tcBorders>
              <w:top w:val="nil"/>
              <w:left w:val="nil"/>
              <w:bottom w:val="single" w:sz="8" w:space="0" w:color="auto"/>
              <w:right w:val="single" w:sz="4" w:space="0" w:color="auto"/>
            </w:tcBorders>
            <w:shd w:val="clear" w:color="000000" w:fill="BFBFBF"/>
            <w:noWrap/>
            <w:vAlign w:val="center"/>
            <w:hideMark/>
          </w:tcPr>
          <w:p w14:paraId="6C47E465"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3</w:t>
            </w:r>
          </w:p>
        </w:tc>
        <w:tc>
          <w:tcPr>
            <w:tcW w:w="426" w:type="dxa"/>
            <w:tcBorders>
              <w:top w:val="nil"/>
              <w:left w:val="nil"/>
              <w:bottom w:val="single" w:sz="8" w:space="0" w:color="auto"/>
              <w:right w:val="single" w:sz="4" w:space="0" w:color="auto"/>
            </w:tcBorders>
            <w:shd w:val="clear" w:color="000000" w:fill="BFBFBF"/>
            <w:noWrap/>
            <w:vAlign w:val="center"/>
            <w:hideMark/>
          </w:tcPr>
          <w:p w14:paraId="1D11F4CC"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4</w:t>
            </w:r>
          </w:p>
        </w:tc>
        <w:tc>
          <w:tcPr>
            <w:tcW w:w="426" w:type="dxa"/>
            <w:tcBorders>
              <w:top w:val="nil"/>
              <w:left w:val="nil"/>
              <w:bottom w:val="single" w:sz="8" w:space="0" w:color="auto"/>
              <w:right w:val="single" w:sz="4" w:space="0" w:color="auto"/>
            </w:tcBorders>
            <w:shd w:val="clear" w:color="000000" w:fill="BFBFBF"/>
            <w:noWrap/>
            <w:vAlign w:val="center"/>
            <w:hideMark/>
          </w:tcPr>
          <w:p w14:paraId="54E9048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5</w:t>
            </w:r>
          </w:p>
        </w:tc>
        <w:tc>
          <w:tcPr>
            <w:tcW w:w="426" w:type="dxa"/>
            <w:tcBorders>
              <w:top w:val="nil"/>
              <w:left w:val="nil"/>
              <w:bottom w:val="single" w:sz="8" w:space="0" w:color="auto"/>
              <w:right w:val="single" w:sz="4" w:space="0" w:color="auto"/>
            </w:tcBorders>
            <w:shd w:val="clear" w:color="000000" w:fill="BFBFBF"/>
            <w:noWrap/>
            <w:vAlign w:val="center"/>
            <w:hideMark/>
          </w:tcPr>
          <w:p w14:paraId="0A60C29C"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6</w:t>
            </w:r>
          </w:p>
        </w:tc>
        <w:tc>
          <w:tcPr>
            <w:tcW w:w="426" w:type="dxa"/>
            <w:tcBorders>
              <w:top w:val="nil"/>
              <w:left w:val="nil"/>
              <w:bottom w:val="single" w:sz="8" w:space="0" w:color="auto"/>
              <w:right w:val="single" w:sz="4" w:space="0" w:color="auto"/>
            </w:tcBorders>
            <w:shd w:val="clear" w:color="000000" w:fill="BFBFBF"/>
            <w:noWrap/>
            <w:vAlign w:val="center"/>
            <w:hideMark/>
          </w:tcPr>
          <w:p w14:paraId="3D169A49"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7</w:t>
            </w:r>
          </w:p>
        </w:tc>
        <w:tc>
          <w:tcPr>
            <w:tcW w:w="426" w:type="dxa"/>
            <w:tcBorders>
              <w:top w:val="nil"/>
              <w:left w:val="nil"/>
              <w:bottom w:val="single" w:sz="8" w:space="0" w:color="auto"/>
              <w:right w:val="single" w:sz="4" w:space="0" w:color="auto"/>
            </w:tcBorders>
            <w:shd w:val="clear" w:color="000000" w:fill="BFBFBF"/>
            <w:noWrap/>
            <w:vAlign w:val="center"/>
            <w:hideMark/>
          </w:tcPr>
          <w:p w14:paraId="2729C487"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8</w:t>
            </w:r>
          </w:p>
        </w:tc>
        <w:tc>
          <w:tcPr>
            <w:tcW w:w="426" w:type="dxa"/>
            <w:tcBorders>
              <w:top w:val="nil"/>
              <w:left w:val="nil"/>
              <w:bottom w:val="single" w:sz="8" w:space="0" w:color="auto"/>
              <w:right w:val="single" w:sz="4" w:space="0" w:color="auto"/>
            </w:tcBorders>
            <w:shd w:val="clear" w:color="000000" w:fill="BFBFBF"/>
            <w:noWrap/>
            <w:vAlign w:val="center"/>
            <w:hideMark/>
          </w:tcPr>
          <w:p w14:paraId="08653900"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9</w:t>
            </w:r>
          </w:p>
        </w:tc>
        <w:tc>
          <w:tcPr>
            <w:tcW w:w="768" w:type="dxa"/>
            <w:tcBorders>
              <w:top w:val="nil"/>
              <w:left w:val="nil"/>
              <w:bottom w:val="single" w:sz="8" w:space="0" w:color="auto"/>
              <w:right w:val="single" w:sz="4" w:space="0" w:color="auto"/>
            </w:tcBorders>
            <w:shd w:val="clear" w:color="000000" w:fill="BFBFBF"/>
            <w:noWrap/>
            <w:vAlign w:val="center"/>
            <w:hideMark/>
          </w:tcPr>
          <w:p w14:paraId="2E487331"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10</w:t>
            </w:r>
          </w:p>
        </w:tc>
        <w:tc>
          <w:tcPr>
            <w:tcW w:w="1580" w:type="dxa"/>
            <w:tcBorders>
              <w:top w:val="nil"/>
              <w:left w:val="nil"/>
              <w:bottom w:val="single" w:sz="8" w:space="0" w:color="auto"/>
              <w:right w:val="nil"/>
            </w:tcBorders>
            <w:shd w:val="clear" w:color="000000" w:fill="BFBFBF"/>
            <w:noWrap/>
            <w:vAlign w:val="center"/>
            <w:hideMark/>
          </w:tcPr>
          <w:p w14:paraId="2C77EF80"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SUS Score</w:t>
            </w:r>
          </w:p>
        </w:tc>
      </w:tr>
      <w:tr w:rsidR="002863E9" w:rsidRPr="002863E9" w14:paraId="654EC769"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7B6562F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7B92FE1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129A59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45C1B25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2E2DD4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4450302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353506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3E41822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229CA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48412E8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nil"/>
              <w:left w:val="nil"/>
              <w:bottom w:val="single" w:sz="4" w:space="0" w:color="auto"/>
              <w:right w:val="single" w:sz="4" w:space="0" w:color="auto"/>
            </w:tcBorders>
            <w:shd w:val="clear" w:color="auto" w:fill="auto"/>
            <w:noWrap/>
            <w:vAlign w:val="center"/>
            <w:hideMark/>
          </w:tcPr>
          <w:p w14:paraId="07A1CD5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5</w:t>
            </w:r>
          </w:p>
        </w:tc>
      </w:tr>
      <w:tr w:rsidR="002863E9" w:rsidRPr="002863E9" w14:paraId="0896BFA2"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1A44F45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25D93D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AFDF68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3BE754D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4AE6DA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2B0BC2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12F68B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2D0AC3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A6C7AB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0EADE26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3FD279C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0</w:t>
            </w:r>
          </w:p>
        </w:tc>
      </w:tr>
      <w:tr w:rsidR="002863E9" w:rsidRPr="002863E9" w14:paraId="109531D8"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1A42526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D5F841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45A73C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D18F0B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0D7584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50624D5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663D1F1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51DEF9E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2258AA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2545E97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619386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7,5</w:t>
            </w:r>
          </w:p>
        </w:tc>
      </w:tr>
      <w:tr w:rsidR="002863E9" w:rsidRPr="002863E9" w14:paraId="0CDA0FA5"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46A5D2F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629AD04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835146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575B85E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D2C153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F37420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15EC552B"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68C119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68A8AF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768" w:type="dxa"/>
            <w:tcBorders>
              <w:top w:val="nil"/>
              <w:left w:val="nil"/>
              <w:bottom w:val="single" w:sz="4" w:space="0" w:color="auto"/>
              <w:right w:val="single" w:sz="4" w:space="0" w:color="auto"/>
            </w:tcBorders>
            <w:shd w:val="clear" w:color="auto" w:fill="auto"/>
            <w:noWrap/>
            <w:vAlign w:val="center"/>
            <w:hideMark/>
          </w:tcPr>
          <w:p w14:paraId="6C0214C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26E3D11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5</w:t>
            </w:r>
          </w:p>
        </w:tc>
      </w:tr>
      <w:tr w:rsidR="002863E9" w:rsidRPr="002863E9" w14:paraId="57EDA2C1"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2496D2B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91E32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26790DE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0D16E09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1B29E8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7C78782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4A7866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19DCFE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E12EAB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46C345E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4C5E479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5</w:t>
            </w:r>
          </w:p>
        </w:tc>
      </w:tr>
      <w:tr w:rsidR="002863E9" w:rsidRPr="002863E9" w14:paraId="7067A11E"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5289AEB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07006BD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3635C3E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7A9B35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450CC9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3AC5B67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DF5C58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68A6AA4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5CDF130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74EAA87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694E001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2,5</w:t>
            </w:r>
          </w:p>
        </w:tc>
      </w:tr>
      <w:tr w:rsidR="002863E9" w:rsidRPr="002863E9" w14:paraId="7DB72897"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529CDF6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73354A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743432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A747A7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18A5F9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48257E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7734BA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7D292BF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2F89743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473BF34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61F1362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87,5</w:t>
            </w:r>
          </w:p>
        </w:tc>
      </w:tr>
      <w:tr w:rsidR="002863E9" w:rsidRPr="002863E9" w14:paraId="6C6D1A8A"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769D326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07A445F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441C910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16F5CA1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E576FF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B6EF76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B15E56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720DDEE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192E33B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1C83CD6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76C9A6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2,5</w:t>
            </w:r>
          </w:p>
        </w:tc>
      </w:tr>
      <w:tr w:rsidR="002863E9" w:rsidRPr="002863E9" w14:paraId="4C908506"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30A023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0A756FE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651902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1213453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08521E4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51613DF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1A9356A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170B67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C14AC9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402F55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72E4BF6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87,5</w:t>
            </w:r>
          </w:p>
        </w:tc>
      </w:tr>
      <w:tr w:rsidR="002863E9" w:rsidRPr="002863E9" w14:paraId="48099CB4" w14:textId="77777777" w:rsidTr="002863E9">
        <w:trPr>
          <w:trHeight w:val="340"/>
          <w:jc w:val="center"/>
        </w:trPr>
        <w:tc>
          <w:tcPr>
            <w:tcW w:w="426" w:type="dxa"/>
            <w:tcBorders>
              <w:top w:val="nil"/>
              <w:left w:val="single" w:sz="4" w:space="0" w:color="auto"/>
              <w:bottom w:val="single" w:sz="8" w:space="0" w:color="auto"/>
              <w:right w:val="single" w:sz="4" w:space="0" w:color="auto"/>
            </w:tcBorders>
            <w:shd w:val="clear" w:color="auto" w:fill="auto"/>
            <w:noWrap/>
            <w:vAlign w:val="center"/>
            <w:hideMark/>
          </w:tcPr>
          <w:p w14:paraId="5F4C1B8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8" w:space="0" w:color="auto"/>
              <w:right w:val="single" w:sz="4" w:space="0" w:color="auto"/>
            </w:tcBorders>
            <w:shd w:val="clear" w:color="auto" w:fill="auto"/>
            <w:noWrap/>
            <w:vAlign w:val="center"/>
            <w:hideMark/>
          </w:tcPr>
          <w:p w14:paraId="05C82C6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8" w:space="0" w:color="auto"/>
              <w:right w:val="single" w:sz="4" w:space="0" w:color="auto"/>
            </w:tcBorders>
            <w:shd w:val="clear" w:color="auto" w:fill="auto"/>
            <w:noWrap/>
            <w:vAlign w:val="center"/>
            <w:hideMark/>
          </w:tcPr>
          <w:p w14:paraId="6B5B837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8" w:space="0" w:color="auto"/>
              <w:right w:val="single" w:sz="4" w:space="0" w:color="auto"/>
            </w:tcBorders>
            <w:shd w:val="clear" w:color="auto" w:fill="auto"/>
            <w:noWrap/>
            <w:vAlign w:val="center"/>
            <w:hideMark/>
          </w:tcPr>
          <w:p w14:paraId="30D0551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8" w:space="0" w:color="auto"/>
              <w:right w:val="single" w:sz="4" w:space="0" w:color="auto"/>
            </w:tcBorders>
            <w:shd w:val="clear" w:color="auto" w:fill="auto"/>
            <w:noWrap/>
            <w:vAlign w:val="center"/>
            <w:hideMark/>
          </w:tcPr>
          <w:p w14:paraId="435CFE7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8" w:space="0" w:color="auto"/>
              <w:right w:val="single" w:sz="4" w:space="0" w:color="auto"/>
            </w:tcBorders>
            <w:shd w:val="clear" w:color="auto" w:fill="auto"/>
            <w:noWrap/>
            <w:vAlign w:val="center"/>
            <w:hideMark/>
          </w:tcPr>
          <w:p w14:paraId="6199F98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8" w:space="0" w:color="auto"/>
              <w:right w:val="single" w:sz="4" w:space="0" w:color="auto"/>
            </w:tcBorders>
            <w:shd w:val="clear" w:color="auto" w:fill="auto"/>
            <w:noWrap/>
            <w:vAlign w:val="center"/>
            <w:hideMark/>
          </w:tcPr>
          <w:p w14:paraId="6B06D75B"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8" w:space="0" w:color="auto"/>
              <w:right w:val="single" w:sz="4" w:space="0" w:color="auto"/>
            </w:tcBorders>
            <w:shd w:val="clear" w:color="auto" w:fill="auto"/>
            <w:noWrap/>
            <w:vAlign w:val="center"/>
            <w:hideMark/>
          </w:tcPr>
          <w:p w14:paraId="0080AF0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nil"/>
              <w:right w:val="single" w:sz="4" w:space="0" w:color="auto"/>
            </w:tcBorders>
            <w:shd w:val="clear" w:color="auto" w:fill="auto"/>
            <w:noWrap/>
            <w:vAlign w:val="center"/>
            <w:hideMark/>
          </w:tcPr>
          <w:p w14:paraId="63C85C4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nil"/>
              <w:right w:val="single" w:sz="4" w:space="0" w:color="auto"/>
            </w:tcBorders>
            <w:shd w:val="clear" w:color="auto" w:fill="auto"/>
            <w:noWrap/>
            <w:vAlign w:val="center"/>
            <w:hideMark/>
          </w:tcPr>
          <w:p w14:paraId="18886EA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450ABD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7,5</w:t>
            </w:r>
          </w:p>
        </w:tc>
      </w:tr>
      <w:tr w:rsidR="002863E9" w:rsidRPr="002863E9" w14:paraId="66134CEE" w14:textId="77777777" w:rsidTr="002863E9">
        <w:trPr>
          <w:trHeight w:val="340"/>
          <w:jc w:val="center"/>
        </w:trPr>
        <w:tc>
          <w:tcPr>
            <w:tcW w:w="426" w:type="dxa"/>
            <w:tcBorders>
              <w:top w:val="nil"/>
              <w:left w:val="nil"/>
              <w:bottom w:val="nil"/>
              <w:right w:val="nil"/>
            </w:tcBorders>
            <w:shd w:val="clear" w:color="auto" w:fill="auto"/>
            <w:noWrap/>
            <w:vAlign w:val="center"/>
            <w:hideMark/>
          </w:tcPr>
          <w:p w14:paraId="33CD884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lastRenderedPageBreak/>
              <w:t> </w:t>
            </w:r>
          </w:p>
        </w:tc>
        <w:tc>
          <w:tcPr>
            <w:tcW w:w="426" w:type="dxa"/>
            <w:tcBorders>
              <w:top w:val="nil"/>
              <w:left w:val="nil"/>
              <w:bottom w:val="nil"/>
              <w:right w:val="nil"/>
            </w:tcBorders>
            <w:shd w:val="clear" w:color="auto" w:fill="auto"/>
            <w:noWrap/>
            <w:vAlign w:val="center"/>
            <w:hideMark/>
          </w:tcPr>
          <w:p w14:paraId="6EF29C7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p>
        </w:tc>
        <w:tc>
          <w:tcPr>
            <w:tcW w:w="426" w:type="dxa"/>
            <w:tcBorders>
              <w:top w:val="nil"/>
              <w:left w:val="nil"/>
              <w:bottom w:val="nil"/>
              <w:right w:val="nil"/>
            </w:tcBorders>
            <w:shd w:val="clear" w:color="auto" w:fill="auto"/>
            <w:noWrap/>
            <w:vAlign w:val="center"/>
            <w:hideMark/>
          </w:tcPr>
          <w:p w14:paraId="6C690DF7"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1549B84A"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482FB697"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697C922C"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6B00A196"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1243DE26" w14:textId="77777777" w:rsidR="002863E9" w:rsidRPr="002863E9" w:rsidRDefault="002863E9" w:rsidP="002B70B6">
            <w:pPr>
              <w:spacing w:after="0"/>
              <w:ind w:firstLine="0"/>
              <w:jc w:val="center"/>
              <w:rPr>
                <w:rFonts w:eastAsia="Times New Roman" w:cs="Times New Roman"/>
                <w:sz w:val="20"/>
                <w:szCs w:val="20"/>
                <w:lang w:eastAsia="en-GB"/>
              </w:rPr>
            </w:pPr>
          </w:p>
        </w:tc>
        <w:tc>
          <w:tcPr>
            <w:tcW w:w="1194" w:type="dxa"/>
            <w:gridSpan w:val="2"/>
            <w:tcBorders>
              <w:top w:val="single" w:sz="8" w:space="0" w:color="auto"/>
              <w:left w:val="single" w:sz="8" w:space="0" w:color="auto"/>
              <w:bottom w:val="single" w:sz="8" w:space="0" w:color="auto"/>
              <w:right w:val="single" w:sz="4" w:space="0" w:color="auto"/>
            </w:tcBorders>
            <w:shd w:val="clear" w:color="000000" w:fill="BFBFBF"/>
            <w:noWrap/>
            <w:vAlign w:val="center"/>
            <w:hideMark/>
          </w:tcPr>
          <w:p w14:paraId="50AE056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Média:</w:t>
            </w:r>
          </w:p>
        </w:tc>
        <w:tc>
          <w:tcPr>
            <w:tcW w:w="1580" w:type="dxa"/>
            <w:tcBorders>
              <w:top w:val="single" w:sz="8" w:space="0" w:color="auto"/>
              <w:left w:val="nil"/>
              <w:bottom w:val="single" w:sz="8" w:space="0" w:color="auto"/>
              <w:right w:val="single" w:sz="4" w:space="0" w:color="auto"/>
            </w:tcBorders>
            <w:shd w:val="clear" w:color="000000" w:fill="BFBFBF"/>
            <w:noWrap/>
            <w:vAlign w:val="center"/>
            <w:hideMark/>
          </w:tcPr>
          <w:p w14:paraId="3F1364EA"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83</w:t>
            </w:r>
          </w:p>
        </w:tc>
      </w:tr>
    </w:tbl>
    <w:p w14:paraId="51D5A74A" w14:textId="77777777" w:rsidR="00C94AC6" w:rsidRDefault="00C94AC6" w:rsidP="002B70B6"/>
    <w:p w14:paraId="722613DE" w14:textId="5D34410B" w:rsidR="007408A6" w:rsidRDefault="00FE1386" w:rsidP="000873B8">
      <w:pPr>
        <w:ind w:firstLine="360"/>
      </w:pPr>
      <w:r>
        <w:t>Os resultados obtidos não são conclusivos quanto ao sucesso do projeto desenvolvido no que respeita à redução de emoções negativas em ambientes pré-operatórios e em pacientes pediátricos, dada a idade média dos participantes e as circunstâncias em que estes realizaram os testes. Assim, cumpre notar que</w:t>
      </w:r>
      <w:r w:rsidR="007408A6">
        <w:t xml:space="preserve"> os testes</w:t>
      </w:r>
      <w:r>
        <w:t xml:space="preserve"> se</w:t>
      </w:r>
      <w:r w:rsidR="007408A6">
        <w:t xml:space="preserve"> focaram-se</w:t>
      </w:r>
      <w:r>
        <w:t>,</w:t>
      </w:r>
      <w:r w:rsidR="007408A6">
        <w:t xml:space="preserve"> essencialmente</w:t>
      </w:r>
      <w:r>
        <w:t>,</w:t>
      </w:r>
      <w:r w:rsidR="007408A6">
        <w:t xml:space="preserve"> na usabilidade do sistema, de modo a garantir o seu correto funcionamento.</w:t>
      </w:r>
      <w:r w:rsidR="00365D61">
        <w:t xml:space="preserve"> Importa, ainda, realçar que não foi possível constituir um grupo de participantes</w:t>
      </w:r>
      <w:r>
        <w:t>,</w:t>
      </w:r>
      <w:r w:rsidR="00365D61">
        <w:t xml:space="preserve"> como </w:t>
      </w:r>
      <w:r>
        <w:t>estava</w:t>
      </w:r>
      <w:r w:rsidR="00365D61">
        <w:t xml:space="preserve"> planeado, ou seja, com pacientes pediátricos, devido a constrangimentos </w:t>
      </w:r>
      <w:r w:rsidR="008A1592">
        <w:t xml:space="preserve">temporais, </w:t>
      </w:r>
      <w:r w:rsidR="007500BB">
        <w:t>consequente</w:t>
      </w:r>
      <w:r w:rsidR="008A1592">
        <w:t xml:space="preserve"> das dificuldades encontradas ao longo do processo de implementação do jogo em questão.</w:t>
      </w:r>
    </w:p>
    <w:p w14:paraId="1C1858A3" w14:textId="09D58664" w:rsidR="00DF2A07" w:rsidRDefault="00FE1386" w:rsidP="000873B8">
      <w:pPr>
        <w:ind w:firstLine="360"/>
      </w:pPr>
      <w:r>
        <w:t>Ainda assim</w:t>
      </w:r>
      <w:r w:rsidR="007408A6">
        <w:t xml:space="preserve">, </w:t>
      </w:r>
      <w:r w:rsidR="00DF2A07">
        <w:t xml:space="preserve">os resultados </w:t>
      </w:r>
      <w:r w:rsidR="007408A6">
        <w:t>no âmbito da usabilidade do sistema para este grupo de participantes,</w:t>
      </w:r>
      <w:r w:rsidR="00DF2A07">
        <w:t xml:space="preserve"> prova</w:t>
      </w:r>
      <w:r w:rsidR="00625BCB">
        <w:t>m</w:t>
      </w:r>
      <w:r w:rsidR="00DF2A07">
        <w:t xml:space="preserve"> </w:t>
      </w:r>
      <w:r w:rsidR="007408A6">
        <w:t>ser satisfatório</w:t>
      </w:r>
      <w:r w:rsidR="00DF2A07">
        <w:t>s</w:t>
      </w:r>
      <w:r w:rsidR="007408A6">
        <w:t xml:space="preserve">. </w:t>
      </w:r>
      <w:r>
        <w:t>Nesta senda, releva mencionar</w:t>
      </w:r>
      <w:r w:rsidR="007408A6">
        <w:t xml:space="preserve"> que os resultados deste questionário </w:t>
      </w:r>
      <w:r w:rsidR="005413D7">
        <w:t xml:space="preserve">foram, </w:t>
      </w:r>
      <w:r w:rsidR="007408A6">
        <w:t>também</w:t>
      </w:r>
      <w:r w:rsidR="005413D7">
        <w:t xml:space="preserve">, </w:t>
      </w:r>
      <w:r w:rsidR="007408A6">
        <w:t>afetados pela idade média do grupo em questão. Isto é evidente</w:t>
      </w:r>
      <w:r w:rsidR="00DF2A07">
        <w:t>, por exemplo,</w:t>
      </w:r>
      <w:r w:rsidR="007408A6">
        <w:t xml:space="preserve"> na questão </w:t>
      </w:r>
      <w:r w:rsidR="005413D7">
        <w:t>sobre a vontade em utilizar o produto novamente</w:t>
      </w:r>
      <w:r w:rsidR="007408A6">
        <w:t xml:space="preserve">, onde cerca de 60% das respostas </w:t>
      </w:r>
      <w:r w:rsidR="00DF2A07">
        <w:t xml:space="preserve">obtidas </w:t>
      </w:r>
      <w:r w:rsidR="007408A6">
        <w:t>atribuí</w:t>
      </w:r>
      <w:r w:rsidR="00DF2A07">
        <w:t>r</w:t>
      </w:r>
      <w:r w:rsidR="007408A6">
        <w:t>am uma classificação negativa</w:t>
      </w:r>
      <w:r w:rsidR="005413D7">
        <w:t>, ou seja, com um valor inferior a três</w:t>
      </w:r>
      <w:r w:rsidR="00DF2A07">
        <w:t xml:space="preserve">. </w:t>
      </w:r>
      <w:r>
        <w:t>Os resultados são totalmente</w:t>
      </w:r>
      <w:r w:rsidR="00DF2A07">
        <w:t xml:space="preserve"> compreensíve</w:t>
      </w:r>
      <w:r>
        <w:t xml:space="preserve">is, dado que o jogo foi </w:t>
      </w:r>
      <w:r w:rsidR="00DF2A07">
        <w:t xml:space="preserve">desenvolvido </w:t>
      </w:r>
      <w:r>
        <w:t>para cativar a atenção de pacientes pediátricos, não estando ajustado às particularidades e exigências dos adultos</w:t>
      </w:r>
      <w:r w:rsidR="00DF2A07">
        <w:t>. Para além deste exemplo, este constrangimento é, também, observável em questões que mencionam a complexidade ou facilidade de utilização do produto. Neste caso,</w:t>
      </w:r>
      <w:r w:rsidR="005413D7">
        <w:t xml:space="preserve"> as respostas foram globalmente positivas, mas,</w:t>
      </w:r>
      <w:r w:rsidR="00DF2A07">
        <w:t xml:space="preserve"> </w:t>
      </w:r>
      <w:r>
        <w:t>cabe</w:t>
      </w:r>
      <w:r w:rsidR="00DF2A07">
        <w:t xml:space="preserve"> notar que um adulto terá mais facilidade em utilizar o produto do que uma criança</w:t>
      </w:r>
      <w:r w:rsidR="005413D7">
        <w:t xml:space="preserve"> e requererá</w:t>
      </w:r>
      <w:r w:rsidR="00625BCB">
        <w:t>, naturalmente,</w:t>
      </w:r>
      <w:r w:rsidR="005413D7">
        <w:t xml:space="preserve"> menos ajuda por parte de uma terceira entidade</w:t>
      </w:r>
      <w:r w:rsidR="00DF2A07">
        <w:t>.</w:t>
      </w:r>
    </w:p>
    <w:p w14:paraId="169FCE64" w14:textId="68D879E9" w:rsidR="00B4616C" w:rsidRDefault="00FE1386" w:rsidP="000873B8">
      <w:pPr>
        <w:ind w:firstLine="360"/>
      </w:pPr>
      <w:r>
        <w:t xml:space="preserve">Cabe, ainda, analisar </w:t>
      </w:r>
      <w:r w:rsidR="00DF2A07">
        <w:t>as respostas</w:t>
      </w:r>
      <w:r w:rsidR="005413D7">
        <w:t xml:space="preserve"> </w:t>
      </w:r>
      <w:r>
        <w:t>às</w:t>
      </w:r>
      <w:r w:rsidR="00DF2A07">
        <w:t xml:space="preserve"> questões relativas à integrabilidade das várias funcionalidades do jogo, </w:t>
      </w:r>
      <w:r w:rsidR="005413D7">
        <w:t xml:space="preserve">inconsistências presentes e opinião sobre a curva de aprendizagem do jogo. Importa realçar que nestas questões, não foram obtidas respostas negativas, sendo a </w:t>
      </w:r>
      <w:r>
        <w:t>vasta</w:t>
      </w:r>
      <w:r w:rsidR="005413D7">
        <w:t xml:space="preserve"> maioria destas positivas e algumas satisfatórias. </w:t>
      </w:r>
    </w:p>
    <w:p w14:paraId="481A4D00" w14:textId="428FDE65" w:rsidR="00DF2A07" w:rsidRDefault="00D963FE" w:rsidP="000873B8">
      <w:pPr>
        <w:ind w:firstLine="360"/>
      </w:pPr>
      <w:r>
        <w:t>Nesta senda</w:t>
      </w:r>
      <w:r w:rsidR="005413D7">
        <w:t xml:space="preserve">, </w:t>
      </w:r>
      <w:r w:rsidR="00FE1386">
        <w:t>releva</w:t>
      </w:r>
      <w:r>
        <w:t xml:space="preserve">, </w:t>
      </w:r>
      <w:r w:rsidR="005413D7">
        <w:t xml:space="preserve">ainda, </w:t>
      </w:r>
      <w:r>
        <w:t xml:space="preserve">mencionar </w:t>
      </w:r>
      <w:r w:rsidR="005413D7">
        <w:t xml:space="preserve">o resultado SUS obtido. Através de uma análise à </w:t>
      </w:r>
      <w:r w:rsidR="000E6748">
        <w:t>Tabela 2</w:t>
      </w:r>
      <w:r w:rsidR="005413D7">
        <w:t xml:space="preserve">, </w:t>
      </w:r>
      <w:r w:rsidR="005413D7" w:rsidRPr="005413D7">
        <w:t>é</w:t>
      </w:r>
      <w:r w:rsidR="005413D7">
        <w:t xml:space="preserve"> possível compreender que nenhum conjunto de respostas relativo a um participante </w:t>
      </w:r>
      <w:r w:rsidR="00B4616C">
        <w:t>obteve uma pontuação</w:t>
      </w:r>
      <w:r w:rsidR="005413D7">
        <w:t xml:space="preserve"> SUS abaixo do valor </w:t>
      </w:r>
      <w:r w:rsidR="0003403F">
        <w:t>médio</w:t>
      </w:r>
      <w:r w:rsidR="00B4616C">
        <w:t xml:space="preserve"> estipulado</w:t>
      </w:r>
      <w:r w:rsidR="005413D7">
        <w:t>, sendo o</w:t>
      </w:r>
      <w:r w:rsidR="00FE1386">
        <w:t xml:space="preserve"> valor mais</w:t>
      </w:r>
      <w:r w:rsidR="005413D7">
        <w:t xml:space="preserve"> baixo </w:t>
      </w:r>
      <w:r w:rsidR="00B4616C" w:rsidRPr="004275A8">
        <w:t>72,5</w:t>
      </w:r>
      <w:r w:rsidR="002D4764">
        <w:t xml:space="preserve">, </w:t>
      </w:r>
      <w:r w:rsidR="00B4616C">
        <w:t>o</w:t>
      </w:r>
      <w:r w:rsidR="00FE1386">
        <w:t xml:space="preserve"> valor</w:t>
      </w:r>
      <w:r w:rsidR="00B4616C">
        <w:t xml:space="preserve"> mais alto </w:t>
      </w:r>
      <w:r w:rsidR="00B4616C" w:rsidRPr="004275A8">
        <w:t>95</w:t>
      </w:r>
      <w:r w:rsidR="00B4616C">
        <w:t xml:space="preserve"> e a média de </w:t>
      </w:r>
      <w:r w:rsidR="00B4616C" w:rsidRPr="004275A8">
        <w:t>83</w:t>
      </w:r>
      <w:r w:rsidR="00B4616C">
        <w:t xml:space="preserve">. Este resultado é, portanto, considerado </w:t>
      </w:r>
      <w:r w:rsidR="0003403F">
        <w:t>excelente</w:t>
      </w:r>
      <w:r w:rsidR="00B4616C">
        <w:t xml:space="preserve">, </w:t>
      </w:r>
      <w:r w:rsidR="0003403F">
        <w:t xml:space="preserve">tendo em conta que, para alguns dos voluntários, a usabilidade foi apenas avaliada </w:t>
      </w:r>
      <w:r w:rsidR="0003403F">
        <w:lastRenderedPageBreak/>
        <w:t>como boa</w:t>
      </w:r>
      <w:r w:rsidR="00B4616C">
        <w:t xml:space="preserve">. É possível estipular, então, que o jogo desenvolvido </w:t>
      </w:r>
      <w:r w:rsidR="00FE1386">
        <w:t xml:space="preserve">foi </w:t>
      </w:r>
      <w:proofErr w:type="gramStart"/>
      <w:r w:rsidR="00FE1386">
        <w:t>bem sucedido</w:t>
      </w:r>
      <w:proofErr w:type="gramEnd"/>
      <w:r w:rsidR="00FE1386">
        <w:t xml:space="preserve"> no que respeita à usabilidade do sistema.</w:t>
      </w:r>
    </w:p>
    <w:p w14:paraId="066F72B5" w14:textId="2F836DB7" w:rsidR="009A0DD5" w:rsidRDefault="00CC57C3" w:rsidP="000873B8">
      <w:pPr>
        <w:ind w:firstLine="360"/>
      </w:pPr>
      <w:r>
        <w:t>Foram, ainda, regista</w:t>
      </w:r>
      <w:r w:rsidR="00FE1386">
        <w:t>da</w:t>
      </w:r>
      <w:r>
        <w:t>s diversas observações efetuadas pelos participante</w:t>
      </w:r>
      <w:r w:rsidR="0003403F">
        <w:t>s</w:t>
      </w:r>
      <w:r>
        <w:t>, ao longo do processo de testes.</w:t>
      </w:r>
      <w:r w:rsidR="007500BB">
        <w:t xml:space="preserve"> Estas recaíram, sobretudo, no âmbito de feedback visual oferecido ao jogador e da interface do jogo. </w:t>
      </w:r>
      <w:r w:rsidR="00751810">
        <w:t xml:space="preserve">As mensagens que são apresentadas ao jogador não são explicitas o suficiente, </w:t>
      </w:r>
      <w:r w:rsidR="00EF6BD9">
        <w:t>tendo sido sugerido, por</w:t>
      </w:r>
      <w:r w:rsidR="00751810">
        <w:t xml:space="preserve"> vários colaboradores, a implementação de mais cores no texto, de modo a </w:t>
      </w:r>
      <w:r w:rsidR="008779F5">
        <w:t xml:space="preserve">chamar a atenção do jogador para a informação apresentada e </w:t>
      </w:r>
      <w:r w:rsidR="00751810">
        <w:t xml:space="preserve">aumentar a capacidade </w:t>
      </w:r>
      <w:proofErr w:type="gramStart"/>
      <w:r w:rsidR="000A3457">
        <w:t>deste</w:t>
      </w:r>
      <w:proofErr w:type="gramEnd"/>
      <w:r w:rsidR="00751810">
        <w:t xml:space="preserve"> compreender se, por exemplo, encontrou um par ou se chegou ao fim do tutorial da secção</w:t>
      </w:r>
      <w:r w:rsidR="000A3457">
        <w:t xml:space="preserve"> onde</w:t>
      </w:r>
      <w:r w:rsidR="00751810">
        <w:t xml:space="preserve"> se encontra.</w:t>
      </w:r>
      <w:r w:rsidR="004F027D">
        <w:t xml:space="preserve"> Ainda</w:t>
      </w:r>
      <w:r w:rsidR="009A0DD5">
        <w:t xml:space="preserve"> no tópico</w:t>
      </w:r>
      <w:r w:rsidR="004F027D">
        <w:t xml:space="preserve"> </w:t>
      </w:r>
      <w:r w:rsidR="009A0DD5">
        <w:t>d</w:t>
      </w:r>
      <w:r w:rsidR="004F027D">
        <w:t xml:space="preserve">as mensagens, </w:t>
      </w:r>
      <w:r w:rsidR="009A0DD5">
        <w:t>foi sugerido um</w:t>
      </w:r>
      <w:r w:rsidR="000A3457">
        <w:t xml:space="preserve"> enriquec</w:t>
      </w:r>
      <w:r w:rsidR="009A0DD5">
        <w:t>imento</w:t>
      </w:r>
      <w:r w:rsidR="000A3457">
        <w:t xml:space="preserve"> </w:t>
      </w:r>
      <w:r w:rsidR="009A0DD5">
        <w:t>d</w:t>
      </w:r>
      <w:r w:rsidR="000A3457">
        <w:t xml:space="preserve">as mensagens presentes na </w:t>
      </w:r>
      <w:proofErr w:type="spellStart"/>
      <w:r w:rsidR="000A3457" w:rsidRPr="000A3457">
        <w:rPr>
          <w:i/>
          <w:iCs/>
        </w:rPr>
        <w:t>scene</w:t>
      </w:r>
      <w:proofErr w:type="spellEnd"/>
      <w:r w:rsidR="000A3457">
        <w:t xml:space="preserve"> final do jogo</w:t>
      </w:r>
      <w:r w:rsidR="009A0DD5">
        <w:t>.</w:t>
      </w:r>
      <w:r w:rsidR="000A3457">
        <w:t xml:space="preserve"> </w:t>
      </w:r>
      <w:r w:rsidR="009A0DD5">
        <w:t>Por fim, alguns participantes propuseram que se acrescentassem mensagens mais detalhadas quanto ao local correto para a aplicação dos instrumentos médicos, de forma a facilitar a compreensão das instruções por parte do utilizador.</w:t>
      </w:r>
      <w:r w:rsidR="000A3457">
        <w:t xml:space="preserve"> </w:t>
      </w:r>
    </w:p>
    <w:p w14:paraId="512AB3A2" w14:textId="1129918C" w:rsidR="000B5207" w:rsidRPr="00CC57C3" w:rsidRDefault="00963801" w:rsidP="000873B8">
      <w:pPr>
        <w:ind w:firstLine="360"/>
      </w:pPr>
      <w:r>
        <w:t>Foi sugerido, também, que os botões presentes na interface do jogo fossem realocados para uma outra secção, de modo a facilitar a sua utilização.</w:t>
      </w:r>
      <w:r w:rsidR="00461348">
        <w:t xml:space="preserve"> </w:t>
      </w:r>
      <w:r w:rsidR="009A0DD5">
        <w:t>N</w:t>
      </w:r>
      <w:r w:rsidR="00CC57C3">
        <w:t>estes dois aspetos e</w:t>
      </w:r>
      <w:r w:rsidR="009A0DD5">
        <w:t>,</w:t>
      </w:r>
      <w:r w:rsidR="00CC57C3">
        <w:t xml:space="preserve"> em </w:t>
      </w:r>
      <w:r w:rsidR="009A0DD5">
        <w:t xml:space="preserve">outros </w:t>
      </w:r>
      <w:r w:rsidR="00CC57C3">
        <w:t xml:space="preserve">casos específicos, foram registados alguns </w:t>
      </w:r>
      <w:r w:rsidR="00CC57C3">
        <w:rPr>
          <w:i/>
          <w:iCs/>
        </w:rPr>
        <w:t>bugs</w:t>
      </w:r>
      <w:r w:rsidR="00CC57C3">
        <w:t xml:space="preserve"> presentes na aplicação, nomeadamente relacionados com a apresentação das mensagens e da funcionalidade de alguns botões.</w:t>
      </w:r>
    </w:p>
    <w:p w14:paraId="13B43D2D" w14:textId="401FFC90" w:rsidR="007500BB" w:rsidRDefault="009A0DD5" w:rsidP="000873B8">
      <w:pPr>
        <w:ind w:firstLine="360"/>
      </w:pPr>
      <w:r>
        <w:t xml:space="preserve">Cumpre, ainda, salientar </w:t>
      </w:r>
      <w:r w:rsidR="00461348">
        <w:t xml:space="preserve">que os participantes realçaram que a jogabilidade do jogo por parte das crianças pode ser complicada pelo facto de estas serem, naturalmente, mais curiosas e menos pacientes na sua jogabilidade, o que poderá ter como consequência </w:t>
      </w:r>
      <w:r w:rsidR="000B5207">
        <w:t xml:space="preserve">o não cumprimento das instruções oferecidas e </w:t>
      </w:r>
      <w:r>
        <w:t>ou a</w:t>
      </w:r>
      <w:r w:rsidR="000B5207">
        <w:t xml:space="preserve"> não leitura da informação disponibilizada. De modo a combater esta adversidade</w:t>
      </w:r>
      <w:r>
        <w:t>,</w:t>
      </w:r>
      <w:r w:rsidR="000B5207">
        <w:t xml:space="preserve"> foi sugerido apresentar as instruções e a informação à medida que estas são necessárias como, por exemplo, só apresentar o que é um garrote quando o jogador chega a essa parte do jogo.</w:t>
      </w:r>
    </w:p>
    <w:p w14:paraId="12695513" w14:textId="40B25D98" w:rsidR="007500BB" w:rsidRDefault="000A3457" w:rsidP="00462AD0">
      <w:pPr>
        <w:ind w:firstLine="360"/>
      </w:pPr>
      <w:r>
        <w:t xml:space="preserve">Para além destas observações, foram registados alguns apontamentos relativos a constrangimentos de </w:t>
      </w:r>
      <w:r w:rsidRPr="000A3457">
        <w:rPr>
          <w:i/>
          <w:iCs/>
        </w:rPr>
        <w:t>hardware</w:t>
      </w:r>
      <w:r>
        <w:t xml:space="preserve">. Mais </w:t>
      </w:r>
      <w:r w:rsidR="00F12B23">
        <w:t>especificamente</w:t>
      </w:r>
      <w:r>
        <w:t xml:space="preserve">, os participantes notaram que o </w:t>
      </w:r>
      <w:r w:rsidRPr="000A3457">
        <w:rPr>
          <w:i/>
          <w:iCs/>
        </w:rPr>
        <w:t>zoom</w:t>
      </w:r>
      <w:r>
        <w:t xml:space="preserve"> da câmara do dispositivo móvel utilizado era demasiado elevado. Para além disso, em casos particulares onde o jogador não </w:t>
      </w:r>
      <w:r w:rsidR="00AE5CF7">
        <w:t>consegue</w:t>
      </w:r>
      <w:r>
        <w:t xml:space="preserve"> disponibilizar duas mãos para jogar, um dispositivo móvel de maiores dimensões, como é o caso do </w:t>
      </w:r>
      <w:r>
        <w:rPr>
          <w:i/>
          <w:iCs/>
        </w:rPr>
        <w:t>tablet</w:t>
      </w:r>
      <w:r>
        <w:t xml:space="preserve"> utilizado, irá dificultar ou mesmo impossibilitar a jogabilidade do jogo</w:t>
      </w:r>
      <w:r w:rsidR="00AE5CF7">
        <w:t>,</w:t>
      </w:r>
      <w:r>
        <w:t xml:space="preserve"> </w:t>
      </w:r>
      <w:r w:rsidR="00F12B23">
        <w:t>caso não haja a possibilidade de</w:t>
      </w:r>
      <w:r>
        <w:t xml:space="preserve"> introdução de uma entidade externa</w:t>
      </w:r>
      <w:r w:rsidR="00F12B23">
        <w:t>, para auxiliar</w:t>
      </w:r>
      <w:r>
        <w:t xml:space="preserve"> o jogador.</w:t>
      </w:r>
      <w:r w:rsidR="00AE5CF7">
        <w:t xml:space="preserve"> </w:t>
      </w:r>
      <w:r w:rsidR="00F12B23">
        <w:t>A este respeito, cabe</w:t>
      </w:r>
      <w:r w:rsidR="00AE5CF7">
        <w:t xml:space="preserve"> realçar que, devido às características únicas da anatomia das crianças, esta adversidade pode, também, estender</w:t>
      </w:r>
      <w:r w:rsidR="00F12B23">
        <w:t>-se</w:t>
      </w:r>
      <w:r w:rsidR="00AE5CF7">
        <w:t xml:space="preserve"> </w:t>
      </w:r>
      <w:r w:rsidR="00AE5CF7">
        <w:lastRenderedPageBreak/>
        <w:t xml:space="preserve">para os pacientes pediátricos que possuam a capacidade de disponibilizar duas mãos, nomeadamente por consequência do tamanho </w:t>
      </w:r>
      <w:r w:rsidR="00F12B23">
        <w:t>das mesmas e da sua menor destreza</w:t>
      </w:r>
      <w:r w:rsidR="00AE5CF7">
        <w:t>.</w:t>
      </w:r>
    </w:p>
    <w:p w14:paraId="5148D8DA" w14:textId="4FF67ED7" w:rsidR="00E45549" w:rsidRDefault="006B15DD" w:rsidP="002B70B6">
      <w:pPr>
        <w:pStyle w:val="Heading1"/>
        <w:spacing w:line="360" w:lineRule="auto"/>
      </w:pPr>
      <w:bookmarkStart w:id="116" w:name="_Toc171084347"/>
      <w:r>
        <w:lastRenderedPageBreak/>
        <w:t>Conclusão e Trabalho Futuro</w:t>
      </w:r>
      <w:bookmarkEnd w:id="116"/>
    </w:p>
    <w:p w14:paraId="39CFB2B1" w14:textId="65E430CC" w:rsidR="008A63CE" w:rsidRDefault="008A63CE" w:rsidP="002B70B6">
      <w:r>
        <w:t xml:space="preserve">O desenvolvimento do projeto abrangido por este relatório permitiu obter novas competências no âmbito da investigação, organização e planificação de projetos. Para além disso, permitiu, também, consolidar vários conhecimentos obtidos ao longo curso, bem como conhecer e trabalhar com novas tecnologias, como é o caso do </w:t>
      </w:r>
      <w:proofErr w:type="spellStart"/>
      <w:r w:rsidRPr="00392021">
        <w:t>Unity</w:t>
      </w:r>
      <w:proofErr w:type="spellEnd"/>
      <w:r>
        <w:t xml:space="preserve"> e </w:t>
      </w:r>
      <w:r w:rsidR="007D5346">
        <w:t>das suas ferrament</w:t>
      </w:r>
      <w:r w:rsidR="00CC57C3">
        <w:t>a</w:t>
      </w:r>
      <w:r w:rsidR="007D5346">
        <w:t>s.</w:t>
      </w:r>
    </w:p>
    <w:p w14:paraId="67028954" w14:textId="4F64F9CD" w:rsidR="00F8374C" w:rsidRDefault="00F8374C" w:rsidP="002B70B6">
      <w:r>
        <w:t xml:space="preserve">A principal meta estabelecida </w:t>
      </w:r>
      <w:r w:rsidR="00365D61">
        <w:t xml:space="preserve">para este projeto </w:t>
      </w:r>
      <w:r>
        <w:t xml:space="preserve">foi o desenvolvimento de um jogo para dispositivos móveis, utilizando a tecnologia de Realidade Aumentada e o </w:t>
      </w:r>
      <w:proofErr w:type="spellStart"/>
      <w:r w:rsidRPr="00392021">
        <w:t>Unity</w:t>
      </w:r>
      <w:proofErr w:type="spellEnd"/>
      <w:r w:rsidR="00365D61">
        <w:t xml:space="preserve">, que reduzisse as emoções negativas de pacientes pediátricos em ambientes pré-operatórios. </w:t>
      </w:r>
      <w:r w:rsidR="008A1592">
        <w:t>Através da análise dos resultados obtidos durante o processo de testes, é</w:t>
      </w:r>
      <w:r w:rsidR="00365D61">
        <w:t xml:space="preserve"> possível concluir que o objetivo, na sua globalidade, foi atingido</w:t>
      </w:r>
      <w:r w:rsidR="000F549E">
        <w:t xml:space="preserve">, já que, foi possível implementar um jogo para dispositivos móveis que utiliza a tecnologia de RA e o </w:t>
      </w:r>
      <w:proofErr w:type="spellStart"/>
      <w:r w:rsidR="000F549E" w:rsidRPr="00392021">
        <w:t>Unity</w:t>
      </w:r>
      <w:proofErr w:type="spellEnd"/>
      <w:r w:rsidR="000F549E">
        <w:t xml:space="preserve"> e que demonstra três procedimentos médicos</w:t>
      </w:r>
      <w:r w:rsidR="00365D61">
        <w:t xml:space="preserve">. É importante realçar que, no âmbito de redução de emoções negativas em crianças que se encontrem a aguardar a sua operação, não é possível obter </w:t>
      </w:r>
      <w:r w:rsidR="00DA0AF3">
        <w:t xml:space="preserve">quaisquer </w:t>
      </w:r>
      <w:r w:rsidR="00365D61">
        <w:t xml:space="preserve">conclusões devido </w:t>
      </w:r>
      <w:r w:rsidR="008A1592">
        <w:t xml:space="preserve">ao facto de os testes não terem sido efetuados com um grupo de participantes </w:t>
      </w:r>
      <w:r w:rsidR="00DA0AF3">
        <w:t>pertencentes à</w:t>
      </w:r>
      <w:r w:rsidR="008A1592">
        <w:t xml:space="preserve"> faixa etária</w:t>
      </w:r>
      <w:r w:rsidR="00D47698">
        <w:t xml:space="preserve"> do público-alvo e nas circunstâncias</w:t>
      </w:r>
      <w:r w:rsidR="008A1592">
        <w:t xml:space="preserve"> pretendida</w:t>
      </w:r>
      <w:r w:rsidR="00D47698">
        <w:t>s</w:t>
      </w:r>
      <w:r w:rsidR="008A1592">
        <w:t>.</w:t>
      </w:r>
    </w:p>
    <w:p w14:paraId="1DF5E1AE" w14:textId="068776D3" w:rsidR="002C02D3" w:rsidRDefault="00CC57C3" w:rsidP="002B70B6">
      <w:r>
        <w:t xml:space="preserve">No âmbito do trabalho futuro relativo a este projeto, </w:t>
      </w:r>
      <w:r w:rsidR="00D8259C">
        <w:t>destaca-se a importância da realização de testes num</w:t>
      </w:r>
      <w:r>
        <w:t xml:space="preserve"> local apropriado</w:t>
      </w:r>
      <w:r w:rsidR="002C02D3">
        <w:t>, neste caso</w:t>
      </w:r>
      <w:r w:rsidR="00D8259C">
        <w:t>,</w:t>
      </w:r>
      <w:r w:rsidR="002C02D3">
        <w:t xml:space="preserve"> </w:t>
      </w:r>
      <w:r w:rsidR="00D8259C">
        <w:t>n</w:t>
      </w:r>
      <w:r w:rsidR="002C02D3">
        <w:t>uma sala de espera da ala pediátrica de um hospital</w:t>
      </w:r>
      <w:r w:rsidR="00D8259C">
        <w:t xml:space="preserve"> ou, na impossibilidade, num ambiente tanto semelhante quanto possível e a</w:t>
      </w:r>
      <w:r>
        <w:t xml:space="preserve"> um grupo de voluntários </w:t>
      </w:r>
      <w:r w:rsidR="00D8259C">
        <w:t>que pertençam à</w:t>
      </w:r>
      <w:r>
        <w:t xml:space="preserve"> faixa etária para a qual o jogo foi desenvolvido</w:t>
      </w:r>
      <w:r w:rsidR="00D8259C">
        <w:t xml:space="preserve">. </w:t>
      </w:r>
      <w:r w:rsidR="002C02D3">
        <w:t xml:space="preserve">Considerando que, o jogo já foi testado no âmbito da sua usabilidade, estes testes devem dar especial </w:t>
      </w:r>
      <w:r w:rsidR="00D8259C">
        <w:t>ê</w:t>
      </w:r>
      <w:r w:rsidR="002C02D3">
        <w:t xml:space="preserve">nfase </w:t>
      </w:r>
      <w:r w:rsidR="00D8259C">
        <w:t>à</w:t>
      </w:r>
      <w:r w:rsidR="002C02D3">
        <w:t xml:space="preserve"> redução de emoções negativas nos jogadores, mas não obstante de serem registados problemas ou melhorias a efetuar no âmbito da usabilidade,</w:t>
      </w:r>
      <w:r w:rsidR="00D8259C">
        <w:t xml:space="preserve"> uma vez que</w:t>
      </w:r>
      <w:r w:rsidR="002C02D3">
        <w:t xml:space="preserve"> os testes já efetuados, foram realizados </w:t>
      </w:r>
      <w:r w:rsidR="00D8259C">
        <w:t>em</w:t>
      </w:r>
      <w:r w:rsidR="002C02D3">
        <w:t xml:space="preserve"> pessoas adultas com bastante experiência com tecnologia que, naturalmente, possuem menos dificuldades </w:t>
      </w:r>
      <w:r w:rsidR="00C25EFC">
        <w:t xml:space="preserve">em </w:t>
      </w:r>
      <w:r w:rsidR="002C02D3">
        <w:t xml:space="preserve">trabalhar com o referido jogo. </w:t>
      </w:r>
    </w:p>
    <w:p w14:paraId="0208B103" w14:textId="68C7435A" w:rsidR="00C25EFC" w:rsidRDefault="002C02D3" w:rsidP="002B70B6">
      <w:r>
        <w:t xml:space="preserve">Para além disto, </w:t>
      </w:r>
      <w:r w:rsidR="00D8259C">
        <w:t>cabe</w:t>
      </w:r>
      <w:r>
        <w:t xml:space="preserve"> realçar que devem ser corrigidos os </w:t>
      </w:r>
      <w:r>
        <w:rPr>
          <w:i/>
          <w:iCs/>
        </w:rPr>
        <w:t>bugs</w:t>
      </w:r>
      <w:r>
        <w:t xml:space="preserve"> registados durante os testes já </w:t>
      </w:r>
      <w:r w:rsidR="00C25EFC">
        <w:t>realizados</w:t>
      </w:r>
      <w:r>
        <w:t xml:space="preserve"> e que, devem ser efetuadas as melhorias no sistema de mensagens e de interface do jogo mencionad</w:t>
      </w:r>
      <w:r w:rsidR="00C25EFC">
        <w:t>a</w:t>
      </w:r>
      <w:r>
        <w:t xml:space="preserve">s no capítulo anterior, de modo a facilitar a jogabilidade. </w:t>
      </w:r>
    </w:p>
    <w:p w14:paraId="23C1E2CE" w14:textId="6739ECD6" w:rsidR="004E0672" w:rsidRDefault="002C02D3" w:rsidP="002B70B6">
      <w:r>
        <w:t xml:space="preserve">Deve, também, ser feita uma reflexão sobre o dispositivo </w:t>
      </w:r>
      <w:r w:rsidR="001E6678">
        <w:t xml:space="preserve">em que o jogo </w:t>
      </w:r>
      <w:r w:rsidR="00D8259C">
        <w:t>deve</w:t>
      </w:r>
      <w:r w:rsidR="001E6678">
        <w:t xml:space="preserve"> ser jogado</w:t>
      </w:r>
      <w:r w:rsidR="00D8259C">
        <w:t xml:space="preserve"> face </w:t>
      </w:r>
      <w:r>
        <w:t>às limitações de anatomia presentes nas crianças</w:t>
      </w:r>
      <w:r w:rsidR="00D8259C">
        <w:t>, tal como mencionado no capítulo anterior</w:t>
      </w:r>
      <w:r>
        <w:t>.</w:t>
      </w:r>
      <w:r w:rsidR="004E0672">
        <w:t xml:space="preserve">  Para além disso, devido a constrangimentos de tempo, tal como mencionado na </w:t>
      </w:r>
      <w:r w:rsidR="004E0672">
        <w:lastRenderedPageBreak/>
        <w:t xml:space="preserve">secção 4.1.10, não foi possível implementar animações nos </w:t>
      </w:r>
      <w:proofErr w:type="spellStart"/>
      <w:r w:rsidR="004E0672">
        <w:rPr>
          <w:i/>
          <w:iCs/>
        </w:rPr>
        <w:t>prefabs</w:t>
      </w:r>
      <w:proofErr w:type="spellEnd"/>
      <w:r w:rsidR="004E0672">
        <w:t xml:space="preserve"> da borboleta, do coala e da abelha. A ideia planeada para implementar estas animações envolvia a utilização do </w:t>
      </w:r>
      <w:r w:rsidR="004E0672">
        <w:rPr>
          <w:i/>
          <w:iCs/>
        </w:rPr>
        <w:t xml:space="preserve">package </w:t>
      </w:r>
      <w:proofErr w:type="spellStart"/>
      <w:r w:rsidR="004E0672" w:rsidRPr="00C81286">
        <w:t>DOTween</w:t>
      </w:r>
      <w:proofErr w:type="spellEnd"/>
      <w:r w:rsidR="004E0672">
        <w:t>, de modo a animar estes animais no jogo d</w:t>
      </w:r>
      <w:r w:rsidR="00D8259C">
        <w:t>e</w:t>
      </w:r>
      <w:r w:rsidR="004E0672">
        <w:t xml:space="preserve"> memória, aquando da sua descoberta por parte do jogador, e nos minijogos, aumentado a imersão do jogo.</w:t>
      </w:r>
    </w:p>
    <w:p w14:paraId="76B10077" w14:textId="4A9A633D" w:rsidR="00C25EFC" w:rsidRDefault="00C25EFC" w:rsidP="002B70B6">
      <w:r>
        <w:t xml:space="preserve">Por fim, </w:t>
      </w:r>
      <w:r w:rsidR="00D8259C">
        <w:t>relava</w:t>
      </w:r>
      <w:r>
        <w:t xml:space="preserve"> mencionar a</w:t>
      </w:r>
      <w:r w:rsidR="00D8259C">
        <w:t xml:space="preserve"> importância da</w:t>
      </w:r>
      <w:r>
        <w:t xml:space="preserve"> implementação de um sistema de dicas, de modo a facilitar o jogo d</w:t>
      </w:r>
      <w:r w:rsidR="00D8259C">
        <w:t>e</w:t>
      </w:r>
      <w:r>
        <w:t xml:space="preserve"> memória implementado. </w:t>
      </w:r>
      <w:r w:rsidR="006977BF">
        <w:t>Devido às características do público-alvo em questão, estes poderão ter dificuldades em completar o jogo d</w:t>
      </w:r>
      <w:r w:rsidR="00D8259C">
        <w:t>e</w:t>
      </w:r>
      <w:r w:rsidR="006977BF">
        <w:t xml:space="preserve"> memória em tempo útil, ou seja, sem perderem interesse no jogo. Atualmente, caso o jogador se encontre na situação referida, a única maneira de combater este acontecimento é através da presença de uma terceira entidade capaz de ajudar o jogador. Através da implementação de um sistema de dicas, como que já foi </w:t>
      </w:r>
      <w:r w:rsidR="00D8259C">
        <w:t>mencionado</w:t>
      </w:r>
      <w:r w:rsidR="006977BF">
        <w:t xml:space="preserve"> neste relatório, a presença da referida terceira entidade já não seria necessária</w:t>
      </w:r>
      <w:r w:rsidR="00D8259C">
        <w:t>,</w:t>
      </w:r>
      <w:r w:rsidR="006977BF">
        <w:t xml:space="preserve"> poi</w:t>
      </w:r>
      <w:r w:rsidR="00D8259C">
        <w:t>s</w:t>
      </w:r>
      <w:r w:rsidR="006977BF">
        <w:t xml:space="preserve"> o jogador seria capaz de obter informação que o ajudasse a encontrar os pares através do</w:t>
      </w:r>
      <w:r w:rsidR="00D8259C">
        <w:t xml:space="preserve"> </w:t>
      </w:r>
      <w:r w:rsidR="006977BF">
        <w:t>sistema de mensagens do jogo</w:t>
      </w:r>
      <w:r w:rsidR="00D8259C">
        <w:t>, por exemplo</w:t>
      </w:r>
      <w:r w:rsidR="006977BF">
        <w:t>.</w:t>
      </w:r>
    </w:p>
    <w:p w14:paraId="494221F8" w14:textId="1B292BFC" w:rsidR="00DD743C" w:rsidRPr="004C3B65" w:rsidRDefault="00DD743C" w:rsidP="002B70B6">
      <w:pPr>
        <w:pStyle w:val="Heading1"/>
        <w:numPr>
          <w:ilvl w:val="0"/>
          <w:numId w:val="0"/>
        </w:numPr>
        <w:spacing w:line="360" w:lineRule="auto"/>
        <w:rPr>
          <w:lang w:val="en-US"/>
        </w:rPr>
      </w:pPr>
      <w:bookmarkStart w:id="117" w:name="_Toc357152326"/>
      <w:bookmarkStart w:id="118" w:name="_Toc357154532"/>
      <w:bookmarkStart w:id="119" w:name="_Toc530601452"/>
      <w:bookmarkStart w:id="120" w:name="_Toc171084348"/>
      <w:proofErr w:type="spellStart"/>
      <w:r w:rsidRPr="004C3B65">
        <w:rPr>
          <w:lang w:val="en-US"/>
        </w:rPr>
        <w:lastRenderedPageBreak/>
        <w:t>Bibliografia</w:t>
      </w:r>
      <w:bookmarkEnd w:id="117"/>
      <w:bookmarkEnd w:id="118"/>
      <w:bookmarkEnd w:id="119"/>
      <w:bookmarkEnd w:id="120"/>
      <w:proofErr w:type="spellEnd"/>
    </w:p>
    <w:p w14:paraId="195D94EB" w14:textId="1F38D96D" w:rsidR="004275A8" w:rsidRPr="004275A8" w:rsidRDefault="00170CD0" w:rsidP="004275A8">
      <w:pPr>
        <w:pStyle w:val="Bibliography"/>
        <w:rPr>
          <w:lang w:val="en-GB"/>
        </w:rPr>
      </w:pPr>
      <w:r>
        <w:rPr>
          <w:lang w:val="en-US"/>
        </w:rPr>
        <w:fldChar w:fldCharType="begin"/>
      </w:r>
      <w:r w:rsidR="00994E8F">
        <w:rPr>
          <w:lang w:val="en-US"/>
        </w:rPr>
        <w:instrText xml:space="preserve"> ADDIN ZOTERO_BIBL {"uncited":[],"omitted":[],"custom":[]} CSL_BIBLIOGRAPHY </w:instrText>
      </w:r>
      <w:r>
        <w:rPr>
          <w:lang w:val="en-US"/>
        </w:rPr>
        <w:fldChar w:fldCharType="separate"/>
      </w:r>
      <w:r w:rsidR="004275A8" w:rsidRPr="004275A8">
        <w:rPr>
          <w:lang w:val="en-GB"/>
        </w:rPr>
        <w:t>[1]</w:t>
      </w:r>
      <w:r w:rsidR="004275A8" w:rsidRPr="004275A8">
        <w:rPr>
          <w:lang w:val="en-GB"/>
        </w:rPr>
        <w:tab/>
        <w:t xml:space="preserve">“Unity Real-Time Development Platform | 3D, 2D, VR &amp; AR Engine,” Unity. Accessed: </w:t>
      </w:r>
      <w:r w:rsidR="00A025D3">
        <w:rPr>
          <w:lang w:val="en-GB"/>
        </w:rPr>
        <w:t>Mar</w:t>
      </w:r>
      <w:r w:rsidR="004275A8" w:rsidRPr="004275A8">
        <w:rPr>
          <w:lang w:val="en-GB"/>
        </w:rPr>
        <w:t xml:space="preserve">. </w:t>
      </w:r>
      <w:r w:rsidR="00A025D3">
        <w:rPr>
          <w:lang w:val="en-GB"/>
        </w:rPr>
        <w:t>11</w:t>
      </w:r>
      <w:r w:rsidR="004275A8" w:rsidRPr="004275A8">
        <w:rPr>
          <w:lang w:val="en-GB"/>
        </w:rPr>
        <w:t>, 2024. [Online]. Available: https://unity.com/</w:t>
      </w:r>
    </w:p>
    <w:p w14:paraId="3626AEEC" w14:textId="5782D41F" w:rsidR="004275A8" w:rsidRPr="004275A8" w:rsidRDefault="004275A8" w:rsidP="004275A8">
      <w:pPr>
        <w:pStyle w:val="Bibliography"/>
        <w:rPr>
          <w:lang w:val="en-GB"/>
        </w:rPr>
      </w:pPr>
      <w:r w:rsidRPr="004275A8">
        <w:rPr>
          <w:lang w:val="en-GB"/>
        </w:rPr>
        <w:t>[2]</w:t>
      </w:r>
      <w:r w:rsidRPr="004275A8">
        <w:rPr>
          <w:lang w:val="en-GB"/>
        </w:rPr>
        <w:tab/>
        <w:t xml:space="preserve">“Manage Your Team’s Projects </w:t>
      </w:r>
      <w:proofErr w:type="gramStart"/>
      <w:r w:rsidRPr="004275A8">
        <w:rPr>
          <w:lang w:val="en-GB"/>
        </w:rPr>
        <w:t>From</w:t>
      </w:r>
      <w:proofErr w:type="gramEnd"/>
      <w:r w:rsidRPr="004275A8">
        <w:rPr>
          <w:lang w:val="en-GB"/>
        </w:rPr>
        <w:t xml:space="preserve"> Anywhere | Trello.” Accessed: </w:t>
      </w:r>
      <w:r w:rsidR="00A025D3">
        <w:rPr>
          <w:lang w:val="en-GB"/>
        </w:rPr>
        <w:t>Mar</w:t>
      </w:r>
      <w:r w:rsidRPr="004275A8">
        <w:rPr>
          <w:lang w:val="en-GB"/>
        </w:rPr>
        <w:t>. 0</w:t>
      </w:r>
      <w:r w:rsidR="00A025D3">
        <w:rPr>
          <w:lang w:val="en-GB"/>
        </w:rPr>
        <w:t>4</w:t>
      </w:r>
      <w:r w:rsidRPr="004275A8">
        <w:rPr>
          <w:lang w:val="en-GB"/>
        </w:rPr>
        <w:t>, 2024. [Online]. Available: https://trello.com/</w:t>
      </w:r>
    </w:p>
    <w:p w14:paraId="05116C61" w14:textId="7B0CD3E7" w:rsidR="004275A8" w:rsidRPr="004275A8" w:rsidRDefault="004275A8" w:rsidP="004275A8">
      <w:pPr>
        <w:pStyle w:val="Bibliography"/>
        <w:rPr>
          <w:lang w:val="en-GB"/>
        </w:rPr>
      </w:pPr>
      <w:r w:rsidRPr="004275A8">
        <w:rPr>
          <w:lang w:val="en-GB"/>
        </w:rPr>
        <w:t>[3]</w:t>
      </w:r>
      <w:r w:rsidRPr="004275A8">
        <w:rPr>
          <w:lang w:val="en-GB"/>
        </w:rPr>
        <w:tab/>
        <w:t xml:space="preserve">“Figma: The Collaborative Interface Design Tool,” Figma. Accessed: </w:t>
      </w:r>
      <w:r w:rsidR="00A025D3">
        <w:rPr>
          <w:lang w:val="en-GB"/>
        </w:rPr>
        <w:t>Apr</w:t>
      </w:r>
      <w:r w:rsidRPr="004275A8">
        <w:rPr>
          <w:lang w:val="en-GB"/>
        </w:rPr>
        <w:t>. 0</w:t>
      </w:r>
      <w:r w:rsidR="00A025D3">
        <w:rPr>
          <w:lang w:val="en-GB"/>
        </w:rPr>
        <w:t>1</w:t>
      </w:r>
      <w:r w:rsidRPr="004275A8">
        <w:rPr>
          <w:lang w:val="en-GB"/>
        </w:rPr>
        <w:t>, 2024. [Online]. Available: https://www.figma.com/</w:t>
      </w:r>
    </w:p>
    <w:p w14:paraId="08777426" w14:textId="01A47B06" w:rsidR="004275A8" w:rsidRPr="004275A8" w:rsidRDefault="004275A8" w:rsidP="004275A8">
      <w:pPr>
        <w:pStyle w:val="Bibliography"/>
        <w:rPr>
          <w:lang w:val="en-GB"/>
        </w:rPr>
      </w:pPr>
      <w:r w:rsidRPr="004275A8">
        <w:rPr>
          <w:lang w:val="en-GB"/>
        </w:rPr>
        <w:t>[4]</w:t>
      </w:r>
      <w:r w:rsidRPr="004275A8">
        <w:rPr>
          <w:lang w:val="en-GB"/>
        </w:rPr>
        <w:tab/>
        <w:t xml:space="preserve">“Getting Started | Vuforia Library.” Accessed: </w:t>
      </w:r>
      <w:r w:rsidR="00A025D3">
        <w:rPr>
          <w:lang w:val="en-GB"/>
        </w:rPr>
        <w:t>Apr</w:t>
      </w:r>
      <w:r w:rsidRPr="004275A8">
        <w:rPr>
          <w:lang w:val="en-GB"/>
        </w:rPr>
        <w:t>. 0</w:t>
      </w:r>
      <w:r w:rsidR="00A025D3">
        <w:rPr>
          <w:lang w:val="en-GB"/>
        </w:rPr>
        <w:t>1</w:t>
      </w:r>
      <w:r w:rsidRPr="004275A8">
        <w:rPr>
          <w:lang w:val="en-GB"/>
        </w:rPr>
        <w:t>, 2024. [Online]. Available: https://developer.vuforia.com/library/</w:t>
      </w:r>
    </w:p>
    <w:p w14:paraId="69AF7E0A" w14:textId="2B9963EF" w:rsidR="004275A8" w:rsidRPr="004275A8" w:rsidRDefault="004275A8" w:rsidP="004275A8">
      <w:pPr>
        <w:pStyle w:val="Bibliography"/>
        <w:rPr>
          <w:lang w:val="en-GB"/>
        </w:rPr>
      </w:pPr>
      <w:r w:rsidRPr="004275A8">
        <w:rPr>
          <w:lang w:val="en-GB"/>
        </w:rPr>
        <w:t>[5]</w:t>
      </w:r>
      <w:r w:rsidRPr="004275A8">
        <w:rPr>
          <w:lang w:val="en-GB"/>
        </w:rPr>
        <w:tab/>
        <w:t xml:space="preserve">B. Foundation, “blender.org - Home of the Blender project - Free and Open 3D Creation Software,” blender.org. Accessed: </w:t>
      </w:r>
      <w:r w:rsidR="00A025D3">
        <w:rPr>
          <w:lang w:val="en-GB"/>
        </w:rPr>
        <w:t>May</w:t>
      </w:r>
      <w:r w:rsidRPr="004275A8">
        <w:rPr>
          <w:lang w:val="en-GB"/>
        </w:rPr>
        <w:t>. 0</w:t>
      </w:r>
      <w:r w:rsidR="00A025D3">
        <w:rPr>
          <w:lang w:val="en-GB"/>
        </w:rPr>
        <w:t>6</w:t>
      </w:r>
      <w:r w:rsidRPr="004275A8">
        <w:rPr>
          <w:lang w:val="en-GB"/>
        </w:rPr>
        <w:t>, 2024. [Online]. Available: https://www.blender.org/</w:t>
      </w:r>
    </w:p>
    <w:p w14:paraId="0C83343B" w14:textId="557FBA97" w:rsidR="004275A8" w:rsidRPr="004275A8" w:rsidRDefault="004275A8" w:rsidP="004275A8">
      <w:pPr>
        <w:pStyle w:val="Bibliography"/>
        <w:rPr>
          <w:lang w:val="en-GB"/>
        </w:rPr>
      </w:pPr>
      <w:r w:rsidRPr="004275A8">
        <w:rPr>
          <w:lang w:val="en-GB"/>
        </w:rPr>
        <w:t>[6]</w:t>
      </w:r>
      <w:r w:rsidRPr="004275A8">
        <w:rPr>
          <w:lang w:val="en-GB"/>
        </w:rPr>
        <w:tab/>
        <w:t xml:space="preserve">“Google Scholar.” Accessed: </w:t>
      </w:r>
      <w:r w:rsidR="00A025D3">
        <w:rPr>
          <w:lang w:val="en-GB"/>
        </w:rPr>
        <w:t>May</w:t>
      </w:r>
      <w:r w:rsidRPr="004275A8">
        <w:rPr>
          <w:lang w:val="en-GB"/>
        </w:rPr>
        <w:t xml:space="preserve">. </w:t>
      </w:r>
      <w:r w:rsidR="00A025D3">
        <w:rPr>
          <w:lang w:val="en-GB"/>
        </w:rPr>
        <w:t>11</w:t>
      </w:r>
      <w:r w:rsidRPr="004275A8">
        <w:rPr>
          <w:lang w:val="en-GB"/>
        </w:rPr>
        <w:t>, 2024. [Online]. Available: https://scholar.google.com/?hl=en&amp;as_sdt=0,5</w:t>
      </w:r>
    </w:p>
    <w:p w14:paraId="207772CF" w14:textId="77777777" w:rsidR="004275A8" w:rsidRPr="004275A8" w:rsidRDefault="004275A8" w:rsidP="004275A8">
      <w:pPr>
        <w:pStyle w:val="Bibliography"/>
        <w:rPr>
          <w:lang w:val="en-GB"/>
        </w:rPr>
      </w:pPr>
      <w:r w:rsidRPr="004275A8">
        <w:rPr>
          <w:lang w:val="en-GB"/>
        </w:rPr>
        <w:t>[7]</w:t>
      </w:r>
      <w:r w:rsidRPr="004275A8">
        <w:rPr>
          <w:lang w:val="en-GB"/>
        </w:rPr>
        <w:tab/>
        <w:t xml:space="preserve">S.-B. Chen, H. Hu, Y.-S. Gao, H.-Y. He, D.-X. Jin, and C.-Q. Zhang, “Prevalence of Clinical Anxiety, Clinical Depression and Associated Risk Factors in Chinese Young and Middle-Aged Patients with Osteonecrosis of the Femoral Head,” </w:t>
      </w:r>
      <w:r w:rsidRPr="004275A8">
        <w:rPr>
          <w:i/>
          <w:iCs/>
          <w:lang w:val="en-GB"/>
        </w:rPr>
        <w:t>PLOS ONE</w:t>
      </w:r>
      <w:r w:rsidRPr="004275A8">
        <w:rPr>
          <w:lang w:val="en-GB"/>
        </w:rPr>
        <w:t xml:space="preserve">, vol. 10, no. 3, p. e0120234, Mar. 2015, </w:t>
      </w:r>
      <w:proofErr w:type="spellStart"/>
      <w:r w:rsidRPr="004275A8">
        <w:rPr>
          <w:lang w:val="en-GB"/>
        </w:rPr>
        <w:t>doi</w:t>
      </w:r>
      <w:proofErr w:type="spellEnd"/>
      <w:r w:rsidRPr="004275A8">
        <w:rPr>
          <w:lang w:val="en-GB"/>
        </w:rPr>
        <w:t>: 10.1371/journal.pone.0120234.</w:t>
      </w:r>
    </w:p>
    <w:p w14:paraId="217C2B98" w14:textId="77777777" w:rsidR="004275A8" w:rsidRPr="004275A8" w:rsidRDefault="004275A8" w:rsidP="004275A8">
      <w:pPr>
        <w:pStyle w:val="Bibliography"/>
      </w:pPr>
      <w:r w:rsidRPr="004275A8">
        <w:rPr>
          <w:lang w:val="en-GB"/>
        </w:rPr>
        <w:t>[8]</w:t>
      </w:r>
      <w:r w:rsidRPr="004275A8">
        <w:rPr>
          <w:lang w:val="en-GB"/>
        </w:rPr>
        <w:tab/>
        <w:t xml:space="preserve">A. J. Davidson </w:t>
      </w:r>
      <w:r w:rsidRPr="004275A8">
        <w:rPr>
          <w:i/>
          <w:iCs/>
          <w:lang w:val="en-GB"/>
        </w:rPr>
        <w:t>et al.</w:t>
      </w:r>
      <w:r w:rsidRPr="004275A8">
        <w:rPr>
          <w:lang w:val="en-GB"/>
        </w:rPr>
        <w:t xml:space="preserve">, “Risk factors for anxiety at induction of </w:t>
      </w:r>
      <w:proofErr w:type="spellStart"/>
      <w:r w:rsidRPr="004275A8">
        <w:rPr>
          <w:lang w:val="en-GB"/>
        </w:rPr>
        <w:t>anesthesia</w:t>
      </w:r>
      <w:proofErr w:type="spellEnd"/>
      <w:r w:rsidRPr="004275A8">
        <w:rPr>
          <w:lang w:val="en-GB"/>
        </w:rPr>
        <w:t xml:space="preserve"> in children: a prospective cohort study,” </w:t>
      </w:r>
      <w:proofErr w:type="spellStart"/>
      <w:r w:rsidRPr="004275A8">
        <w:rPr>
          <w:i/>
          <w:iCs/>
          <w:lang w:val="en-GB"/>
        </w:rPr>
        <w:t>Pediatr</w:t>
      </w:r>
      <w:proofErr w:type="spellEnd"/>
      <w:r w:rsidRPr="004275A8">
        <w:rPr>
          <w:i/>
          <w:iCs/>
          <w:lang w:val="en-GB"/>
        </w:rPr>
        <w:t xml:space="preserve">. </w:t>
      </w:r>
      <w:proofErr w:type="spellStart"/>
      <w:r w:rsidRPr="004275A8">
        <w:rPr>
          <w:i/>
          <w:iCs/>
        </w:rPr>
        <w:t>Anesth</w:t>
      </w:r>
      <w:proofErr w:type="spellEnd"/>
      <w:r w:rsidRPr="004275A8">
        <w:rPr>
          <w:i/>
          <w:iCs/>
        </w:rPr>
        <w:t>.</w:t>
      </w:r>
      <w:r w:rsidRPr="004275A8">
        <w:t>, vol. 16, no. 9, pp. 919–927, 2006, doi: 10.1111/j.1460-9592.2006.</w:t>
      </w:r>
      <w:proofErr w:type="gramStart"/>
      <w:r w:rsidRPr="004275A8">
        <w:t>01904.x.</w:t>
      </w:r>
      <w:proofErr w:type="gramEnd"/>
    </w:p>
    <w:p w14:paraId="33A12921" w14:textId="4AC1542B" w:rsidR="004275A8" w:rsidRPr="004275A8" w:rsidRDefault="004275A8" w:rsidP="004275A8">
      <w:pPr>
        <w:pStyle w:val="Bibliography"/>
        <w:rPr>
          <w:lang w:val="en-GB"/>
        </w:rPr>
      </w:pPr>
      <w:r w:rsidRPr="004275A8">
        <w:t>[9]</w:t>
      </w:r>
      <w:r w:rsidRPr="004275A8">
        <w:tab/>
        <w:t xml:space="preserve">“Impacto da informação pré-anestésica sobre a ansiedade dos pais e das crianças,” Hospital Sabará. </w:t>
      </w:r>
      <w:r w:rsidRPr="004275A8">
        <w:rPr>
          <w:lang w:val="en-GB"/>
        </w:rPr>
        <w:t xml:space="preserve">Accessed: </w:t>
      </w:r>
      <w:r w:rsidR="00A025D3">
        <w:rPr>
          <w:lang w:val="en-GB"/>
        </w:rPr>
        <w:t>Mar</w:t>
      </w:r>
      <w:r w:rsidRPr="004275A8">
        <w:rPr>
          <w:lang w:val="en-GB"/>
        </w:rPr>
        <w:t xml:space="preserve">. </w:t>
      </w:r>
      <w:r w:rsidR="00A025D3">
        <w:rPr>
          <w:lang w:val="en-GB"/>
        </w:rPr>
        <w:t>12</w:t>
      </w:r>
      <w:r w:rsidRPr="004275A8">
        <w:rPr>
          <w:lang w:val="en-GB"/>
        </w:rPr>
        <w:t>, 2024. [Online]. Available: https://www.hospitalinfantilsabara.org.br/pesquisa-e-inovacao/impacto-tipo-de-informacao-pre-anestesica-sobre-ansiedade-dos-pais-e-das-criancas/</w:t>
      </w:r>
    </w:p>
    <w:p w14:paraId="48B3B8B2" w14:textId="77777777" w:rsidR="004275A8" w:rsidRPr="004275A8" w:rsidRDefault="004275A8" w:rsidP="004275A8">
      <w:pPr>
        <w:pStyle w:val="Bibliography"/>
        <w:rPr>
          <w:lang w:val="en-GB"/>
        </w:rPr>
      </w:pPr>
      <w:r w:rsidRPr="004275A8">
        <w:rPr>
          <w:lang w:val="en-GB"/>
        </w:rPr>
        <w:t>[10]</w:t>
      </w:r>
      <w:r w:rsidRPr="004275A8">
        <w:rPr>
          <w:lang w:val="en-GB"/>
        </w:rPr>
        <w:tab/>
        <w:t xml:space="preserve">M. </w:t>
      </w:r>
      <w:proofErr w:type="spellStart"/>
      <w:r w:rsidRPr="004275A8">
        <w:rPr>
          <w:lang w:val="en-GB"/>
        </w:rPr>
        <w:t>Alqudimat</w:t>
      </w:r>
      <w:proofErr w:type="spellEnd"/>
      <w:r w:rsidRPr="004275A8">
        <w:rPr>
          <w:lang w:val="en-GB"/>
        </w:rPr>
        <w:t xml:space="preserve">, G. </w:t>
      </w:r>
      <w:proofErr w:type="spellStart"/>
      <w:r w:rsidRPr="004275A8">
        <w:rPr>
          <w:lang w:val="en-GB"/>
        </w:rPr>
        <w:t>Mesaroli</w:t>
      </w:r>
      <w:proofErr w:type="spellEnd"/>
      <w:r w:rsidRPr="004275A8">
        <w:rPr>
          <w:lang w:val="en-GB"/>
        </w:rPr>
        <w:t xml:space="preserve">, C. </w:t>
      </w:r>
      <w:proofErr w:type="spellStart"/>
      <w:r w:rsidRPr="004275A8">
        <w:rPr>
          <w:lang w:val="en-GB"/>
        </w:rPr>
        <w:t>Lalloo</w:t>
      </w:r>
      <w:proofErr w:type="spellEnd"/>
      <w:r w:rsidRPr="004275A8">
        <w:rPr>
          <w:lang w:val="en-GB"/>
        </w:rPr>
        <w:t xml:space="preserve">, J. Stinson, and C. </w:t>
      </w:r>
      <w:proofErr w:type="spellStart"/>
      <w:r w:rsidRPr="004275A8">
        <w:rPr>
          <w:lang w:val="en-GB"/>
        </w:rPr>
        <w:t>Matava</w:t>
      </w:r>
      <w:proofErr w:type="spellEnd"/>
      <w:r w:rsidRPr="004275A8">
        <w:rPr>
          <w:lang w:val="en-GB"/>
        </w:rPr>
        <w:t xml:space="preserve">, “State of the Art: Immersive Technologies for Perioperative Anxiety, Acute, and Chronic Pain Management in </w:t>
      </w:r>
      <w:proofErr w:type="spellStart"/>
      <w:r w:rsidRPr="004275A8">
        <w:rPr>
          <w:lang w:val="en-GB"/>
        </w:rPr>
        <w:t>Pediatric</w:t>
      </w:r>
      <w:proofErr w:type="spellEnd"/>
      <w:r w:rsidRPr="004275A8">
        <w:rPr>
          <w:lang w:val="en-GB"/>
        </w:rPr>
        <w:t xml:space="preserve"> Patients,” </w:t>
      </w:r>
      <w:r w:rsidRPr="004275A8">
        <w:rPr>
          <w:i/>
          <w:iCs/>
          <w:lang w:val="en-GB"/>
        </w:rPr>
        <w:t xml:space="preserve">Curr. </w:t>
      </w:r>
      <w:proofErr w:type="spellStart"/>
      <w:r w:rsidRPr="004275A8">
        <w:rPr>
          <w:i/>
          <w:iCs/>
          <w:lang w:val="en-GB"/>
        </w:rPr>
        <w:t>Anesthesiol</w:t>
      </w:r>
      <w:proofErr w:type="spellEnd"/>
      <w:r w:rsidRPr="004275A8">
        <w:rPr>
          <w:i/>
          <w:iCs/>
          <w:lang w:val="en-GB"/>
        </w:rPr>
        <w:t>. Rep.</w:t>
      </w:r>
      <w:r w:rsidRPr="004275A8">
        <w:rPr>
          <w:lang w:val="en-GB"/>
        </w:rPr>
        <w:t xml:space="preserve">, vol. 11, no. 3, pp. 265–274, Sep. 2021, </w:t>
      </w:r>
      <w:proofErr w:type="spellStart"/>
      <w:r w:rsidRPr="004275A8">
        <w:rPr>
          <w:lang w:val="en-GB"/>
        </w:rPr>
        <w:t>doi</w:t>
      </w:r>
      <w:proofErr w:type="spellEnd"/>
      <w:r w:rsidRPr="004275A8">
        <w:rPr>
          <w:lang w:val="en-GB"/>
        </w:rPr>
        <w:t>: 10.1007/s40140-021-00472-3.</w:t>
      </w:r>
    </w:p>
    <w:p w14:paraId="31C1591C" w14:textId="77777777" w:rsidR="004275A8" w:rsidRPr="004275A8" w:rsidRDefault="004275A8" w:rsidP="004275A8">
      <w:pPr>
        <w:pStyle w:val="Bibliography"/>
        <w:rPr>
          <w:lang w:val="en-GB"/>
        </w:rPr>
      </w:pPr>
      <w:r w:rsidRPr="004275A8">
        <w:rPr>
          <w:lang w:val="en-GB"/>
        </w:rPr>
        <w:t>[11]</w:t>
      </w:r>
      <w:r w:rsidRPr="004275A8">
        <w:rPr>
          <w:lang w:val="en-GB"/>
        </w:rPr>
        <w:tab/>
        <w:t xml:space="preserve">S. Rodriguez, F. </w:t>
      </w:r>
      <w:proofErr w:type="spellStart"/>
      <w:r w:rsidRPr="004275A8">
        <w:rPr>
          <w:lang w:val="en-GB"/>
        </w:rPr>
        <w:t>Munshey</w:t>
      </w:r>
      <w:proofErr w:type="spellEnd"/>
      <w:r w:rsidRPr="004275A8">
        <w:rPr>
          <w:lang w:val="en-GB"/>
        </w:rPr>
        <w:t xml:space="preserve">, and T. J. Caruso, “Augmented reality for intravenous access in an autistic child with difficult access,” </w:t>
      </w:r>
      <w:proofErr w:type="spellStart"/>
      <w:r w:rsidRPr="004275A8">
        <w:rPr>
          <w:i/>
          <w:iCs/>
          <w:lang w:val="en-GB"/>
        </w:rPr>
        <w:t>Pediatr</w:t>
      </w:r>
      <w:proofErr w:type="spellEnd"/>
      <w:r w:rsidRPr="004275A8">
        <w:rPr>
          <w:i/>
          <w:iCs/>
          <w:lang w:val="en-GB"/>
        </w:rPr>
        <w:t xml:space="preserve">. </w:t>
      </w:r>
      <w:proofErr w:type="spellStart"/>
      <w:r w:rsidRPr="004275A8">
        <w:rPr>
          <w:i/>
          <w:iCs/>
          <w:lang w:val="en-GB"/>
        </w:rPr>
        <w:t>Anesth</w:t>
      </w:r>
      <w:proofErr w:type="spellEnd"/>
      <w:r w:rsidRPr="004275A8">
        <w:rPr>
          <w:i/>
          <w:iCs/>
          <w:lang w:val="en-GB"/>
        </w:rPr>
        <w:t>.</w:t>
      </w:r>
      <w:r w:rsidRPr="004275A8">
        <w:rPr>
          <w:lang w:val="en-GB"/>
        </w:rPr>
        <w:t xml:space="preserve">, vol. 28, no. 6, pp. 569–570, 2018, </w:t>
      </w:r>
      <w:proofErr w:type="spellStart"/>
      <w:r w:rsidRPr="004275A8">
        <w:rPr>
          <w:lang w:val="en-GB"/>
        </w:rPr>
        <w:t>doi</w:t>
      </w:r>
      <w:proofErr w:type="spellEnd"/>
      <w:r w:rsidRPr="004275A8">
        <w:rPr>
          <w:lang w:val="en-GB"/>
        </w:rPr>
        <w:t>: 10.1111/pan.13395.</w:t>
      </w:r>
    </w:p>
    <w:p w14:paraId="618455D8" w14:textId="77777777" w:rsidR="004275A8" w:rsidRPr="004275A8" w:rsidRDefault="004275A8" w:rsidP="004275A8">
      <w:pPr>
        <w:pStyle w:val="Bibliography"/>
        <w:rPr>
          <w:lang w:val="en-GB"/>
        </w:rPr>
      </w:pPr>
      <w:r w:rsidRPr="004275A8">
        <w:rPr>
          <w:lang w:val="en-GB"/>
        </w:rPr>
        <w:t>[12]</w:t>
      </w:r>
      <w:r w:rsidRPr="004275A8">
        <w:rPr>
          <w:lang w:val="en-GB"/>
        </w:rPr>
        <w:tab/>
        <w:t xml:space="preserve">J. S. </w:t>
      </w:r>
      <w:proofErr w:type="spellStart"/>
      <w:r w:rsidRPr="004275A8">
        <w:rPr>
          <w:lang w:val="en-GB"/>
        </w:rPr>
        <w:t>Libaw</w:t>
      </w:r>
      <w:proofErr w:type="spellEnd"/>
      <w:r w:rsidRPr="004275A8">
        <w:rPr>
          <w:lang w:val="en-GB"/>
        </w:rPr>
        <w:t xml:space="preserve"> and J. L. </w:t>
      </w:r>
      <w:proofErr w:type="spellStart"/>
      <w:r w:rsidRPr="004275A8">
        <w:rPr>
          <w:lang w:val="en-GB"/>
        </w:rPr>
        <w:t>Sinskey</w:t>
      </w:r>
      <w:proofErr w:type="spellEnd"/>
      <w:r w:rsidRPr="004275A8">
        <w:rPr>
          <w:lang w:val="en-GB"/>
        </w:rPr>
        <w:t xml:space="preserve">, “Use of Augmented Reality During Inhaled Induction of General </w:t>
      </w:r>
      <w:proofErr w:type="spellStart"/>
      <w:r w:rsidRPr="004275A8">
        <w:rPr>
          <w:lang w:val="en-GB"/>
        </w:rPr>
        <w:t>Anesthesia</w:t>
      </w:r>
      <w:proofErr w:type="spellEnd"/>
      <w:r w:rsidRPr="004275A8">
        <w:rPr>
          <w:lang w:val="en-GB"/>
        </w:rPr>
        <w:t xml:space="preserve"> in 3 </w:t>
      </w:r>
      <w:proofErr w:type="spellStart"/>
      <w:r w:rsidRPr="004275A8">
        <w:rPr>
          <w:lang w:val="en-GB"/>
        </w:rPr>
        <w:t>Pediatric</w:t>
      </w:r>
      <w:proofErr w:type="spellEnd"/>
      <w:r w:rsidRPr="004275A8">
        <w:rPr>
          <w:lang w:val="en-GB"/>
        </w:rPr>
        <w:t xml:space="preserve"> Patients: A Case Report,” </w:t>
      </w:r>
      <w:r w:rsidRPr="004275A8">
        <w:rPr>
          <w:i/>
          <w:iCs/>
          <w:lang w:val="en-GB"/>
        </w:rPr>
        <w:t xml:space="preserve">AA </w:t>
      </w:r>
      <w:proofErr w:type="spellStart"/>
      <w:r w:rsidRPr="004275A8">
        <w:rPr>
          <w:i/>
          <w:iCs/>
          <w:lang w:val="en-GB"/>
        </w:rPr>
        <w:t>Pract</w:t>
      </w:r>
      <w:proofErr w:type="spellEnd"/>
      <w:r w:rsidRPr="004275A8">
        <w:rPr>
          <w:i/>
          <w:iCs/>
          <w:lang w:val="en-GB"/>
        </w:rPr>
        <w:t>.</w:t>
      </w:r>
      <w:r w:rsidRPr="004275A8">
        <w:rPr>
          <w:lang w:val="en-GB"/>
        </w:rPr>
        <w:t xml:space="preserve">, vol. 14, no. 7, p. e01219, May 2020, </w:t>
      </w:r>
      <w:proofErr w:type="spellStart"/>
      <w:r w:rsidRPr="004275A8">
        <w:rPr>
          <w:lang w:val="en-GB"/>
        </w:rPr>
        <w:t>doi</w:t>
      </w:r>
      <w:proofErr w:type="spellEnd"/>
      <w:r w:rsidRPr="004275A8">
        <w:rPr>
          <w:lang w:val="en-GB"/>
        </w:rPr>
        <w:t>: 10.1213/XAA.0000000000001219.</w:t>
      </w:r>
    </w:p>
    <w:p w14:paraId="2CDE3508" w14:textId="77777777" w:rsidR="004275A8" w:rsidRPr="004275A8" w:rsidRDefault="004275A8" w:rsidP="004275A8">
      <w:pPr>
        <w:pStyle w:val="Bibliography"/>
        <w:rPr>
          <w:lang w:val="en-GB"/>
        </w:rPr>
      </w:pPr>
      <w:r w:rsidRPr="004275A8">
        <w:rPr>
          <w:lang w:val="en-GB"/>
        </w:rPr>
        <w:t>[13]</w:t>
      </w:r>
      <w:r w:rsidRPr="004275A8">
        <w:rPr>
          <w:lang w:val="en-GB"/>
        </w:rPr>
        <w:tab/>
        <w:t xml:space="preserve">T. J. Caruso </w:t>
      </w:r>
      <w:r w:rsidRPr="004275A8">
        <w:rPr>
          <w:i/>
          <w:iCs/>
          <w:lang w:val="en-GB"/>
        </w:rPr>
        <w:t>et al.</w:t>
      </w:r>
      <w:r w:rsidRPr="004275A8">
        <w:rPr>
          <w:lang w:val="en-GB"/>
        </w:rPr>
        <w:t xml:space="preserve">, “Using Augmented Reality to Reduce Fear and Promote Cooperation During </w:t>
      </w:r>
      <w:proofErr w:type="spellStart"/>
      <w:r w:rsidRPr="004275A8">
        <w:rPr>
          <w:lang w:val="en-GB"/>
        </w:rPr>
        <w:t>Pediatric</w:t>
      </w:r>
      <w:proofErr w:type="spellEnd"/>
      <w:r w:rsidRPr="004275A8">
        <w:rPr>
          <w:lang w:val="en-GB"/>
        </w:rPr>
        <w:t xml:space="preserve"> Otolaryngologic Procedures,” </w:t>
      </w:r>
      <w:r w:rsidRPr="004275A8">
        <w:rPr>
          <w:i/>
          <w:iCs/>
          <w:lang w:val="en-GB"/>
        </w:rPr>
        <w:t>The Laryngoscope</w:t>
      </w:r>
      <w:r w:rsidRPr="004275A8">
        <w:rPr>
          <w:lang w:val="en-GB"/>
        </w:rPr>
        <w:t xml:space="preserve">, vol. 131, no. 4, pp. E1342–E1344, 2021, </w:t>
      </w:r>
      <w:proofErr w:type="spellStart"/>
      <w:r w:rsidRPr="004275A8">
        <w:rPr>
          <w:lang w:val="en-GB"/>
        </w:rPr>
        <w:t>doi</w:t>
      </w:r>
      <w:proofErr w:type="spellEnd"/>
      <w:r w:rsidRPr="004275A8">
        <w:rPr>
          <w:lang w:val="en-GB"/>
        </w:rPr>
        <w:t>: 10.1002/lary.29098.</w:t>
      </w:r>
    </w:p>
    <w:p w14:paraId="63A54D85" w14:textId="77777777" w:rsidR="004275A8" w:rsidRPr="004275A8" w:rsidRDefault="004275A8" w:rsidP="004275A8">
      <w:pPr>
        <w:pStyle w:val="Bibliography"/>
        <w:rPr>
          <w:lang w:val="en-GB"/>
        </w:rPr>
      </w:pPr>
      <w:r w:rsidRPr="004275A8">
        <w:rPr>
          <w:lang w:val="en-GB"/>
        </w:rPr>
        <w:t>[14]</w:t>
      </w:r>
      <w:r w:rsidRPr="004275A8">
        <w:rPr>
          <w:lang w:val="en-GB"/>
        </w:rPr>
        <w:tab/>
        <w:t xml:space="preserve">J. C. Yuan, S. Rodriguez, and T. J. Caruso, “Unique considerations of virtual reality utilization for perioperative </w:t>
      </w:r>
      <w:proofErr w:type="spellStart"/>
      <w:r w:rsidRPr="004275A8">
        <w:rPr>
          <w:lang w:val="en-GB"/>
        </w:rPr>
        <w:t>pediatric</w:t>
      </w:r>
      <w:proofErr w:type="spellEnd"/>
      <w:r w:rsidRPr="004275A8">
        <w:rPr>
          <w:lang w:val="en-GB"/>
        </w:rPr>
        <w:t xml:space="preserve"> patients,” </w:t>
      </w:r>
      <w:proofErr w:type="spellStart"/>
      <w:r w:rsidRPr="004275A8">
        <w:rPr>
          <w:i/>
          <w:iCs/>
          <w:lang w:val="en-GB"/>
        </w:rPr>
        <w:t>Pediatr</w:t>
      </w:r>
      <w:proofErr w:type="spellEnd"/>
      <w:r w:rsidRPr="004275A8">
        <w:rPr>
          <w:i/>
          <w:iCs/>
          <w:lang w:val="en-GB"/>
        </w:rPr>
        <w:t xml:space="preserve">. </w:t>
      </w:r>
      <w:proofErr w:type="spellStart"/>
      <w:r w:rsidRPr="004275A8">
        <w:rPr>
          <w:i/>
          <w:iCs/>
          <w:lang w:val="en-GB"/>
        </w:rPr>
        <w:t>Anesth</w:t>
      </w:r>
      <w:proofErr w:type="spellEnd"/>
      <w:r w:rsidRPr="004275A8">
        <w:rPr>
          <w:i/>
          <w:iCs/>
          <w:lang w:val="en-GB"/>
        </w:rPr>
        <w:t>.</w:t>
      </w:r>
      <w:r w:rsidRPr="004275A8">
        <w:rPr>
          <w:lang w:val="en-GB"/>
        </w:rPr>
        <w:t xml:space="preserve">, vol. 31, no. 3, pp. 377–378, 2021, </w:t>
      </w:r>
      <w:proofErr w:type="spellStart"/>
      <w:r w:rsidRPr="004275A8">
        <w:rPr>
          <w:lang w:val="en-GB"/>
        </w:rPr>
        <w:t>doi</w:t>
      </w:r>
      <w:proofErr w:type="spellEnd"/>
      <w:r w:rsidRPr="004275A8">
        <w:rPr>
          <w:lang w:val="en-GB"/>
        </w:rPr>
        <w:t>: 10.1111/pan.14108.</w:t>
      </w:r>
    </w:p>
    <w:p w14:paraId="579BCA72" w14:textId="30B805F0" w:rsidR="004275A8" w:rsidRPr="004275A8" w:rsidRDefault="004275A8" w:rsidP="004275A8">
      <w:pPr>
        <w:pStyle w:val="Bibliography"/>
        <w:rPr>
          <w:lang w:val="en-GB"/>
        </w:rPr>
      </w:pPr>
      <w:r w:rsidRPr="004275A8">
        <w:rPr>
          <w:lang w:val="en-GB"/>
        </w:rPr>
        <w:t>[15]</w:t>
      </w:r>
      <w:r w:rsidRPr="004275A8">
        <w:rPr>
          <w:lang w:val="en-GB"/>
        </w:rPr>
        <w:tab/>
        <w:t xml:space="preserve">“Current Opinion in </w:t>
      </w:r>
      <w:proofErr w:type="spellStart"/>
      <w:r w:rsidRPr="004275A8">
        <w:rPr>
          <w:lang w:val="en-GB"/>
        </w:rPr>
        <w:t>Anesthesiology</w:t>
      </w:r>
      <w:proofErr w:type="spellEnd"/>
      <w:r w:rsidRPr="004275A8">
        <w:rPr>
          <w:lang w:val="en-GB"/>
        </w:rPr>
        <w:t xml:space="preserve">.” Accessed: </w:t>
      </w:r>
      <w:r w:rsidR="00A025D3">
        <w:rPr>
          <w:lang w:val="en-GB"/>
        </w:rPr>
        <w:t>Mar</w:t>
      </w:r>
      <w:r w:rsidRPr="004275A8">
        <w:rPr>
          <w:lang w:val="en-GB"/>
        </w:rPr>
        <w:t xml:space="preserve">. </w:t>
      </w:r>
      <w:r w:rsidR="00A025D3">
        <w:rPr>
          <w:lang w:val="en-GB"/>
        </w:rPr>
        <w:t>14</w:t>
      </w:r>
      <w:r w:rsidRPr="004275A8">
        <w:rPr>
          <w:lang w:val="en-GB"/>
        </w:rPr>
        <w:t>, 2024. [Online]. Available: https://journals.lww.com/co-anesthesiology/abstract/2021/06000/virtual_reality_for_pediatric_periprocedural_care.14.aspx</w:t>
      </w:r>
    </w:p>
    <w:p w14:paraId="0EB25D2C" w14:textId="77777777" w:rsidR="004275A8" w:rsidRPr="004275A8" w:rsidRDefault="004275A8" w:rsidP="004275A8">
      <w:pPr>
        <w:pStyle w:val="Bibliography"/>
      </w:pPr>
      <w:r w:rsidRPr="004275A8">
        <w:rPr>
          <w:lang w:val="en-GB"/>
        </w:rPr>
        <w:t>[16]</w:t>
      </w:r>
      <w:r w:rsidRPr="004275A8">
        <w:rPr>
          <w:lang w:val="en-GB"/>
        </w:rPr>
        <w:tab/>
        <w:t xml:space="preserve">C. Chamberland, M. </w:t>
      </w:r>
      <w:proofErr w:type="spellStart"/>
      <w:r w:rsidRPr="004275A8">
        <w:rPr>
          <w:lang w:val="en-GB"/>
        </w:rPr>
        <w:t>Bransi</w:t>
      </w:r>
      <w:proofErr w:type="spellEnd"/>
      <w:r w:rsidRPr="004275A8">
        <w:rPr>
          <w:lang w:val="en-GB"/>
        </w:rPr>
        <w:t xml:space="preserve">, A. Boivin, S. Jacques, J. Gagnon, and S. Tremblay, “The effect of augmented reality on preoperative anxiety in children and adolescents: A </w:t>
      </w:r>
      <w:r w:rsidRPr="004275A8">
        <w:rPr>
          <w:lang w:val="en-GB"/>
        </w:rPr>
        <w:lastRenderedPageBreak/>
        <w:t xml:space="preserve">randomized controlled trial,” </w:t>
      </w:r>
      <w:proofErr w:type="spellStart"/>
      <w:r w:rsidRPr="004275A8">
        <w:rPr>
          <w:i/>
          <w:iCs/>
          <w:lang w:val="en-GB"/>
        </w:rPr>
        <w:t>Pediatr</w:t>
      </w:r>
      <w:proofErr w:type="spellEnd"/>
      <w:r w:rsidRPr="004275A8">
        <w:rPr>
          <w:i/>
          <w:iCs/>
          <w:lang w:val="en-GB"/>
        </w:rPr>
        <w:t xml:space="preserve">. </w:t>
      </w:r>
      <w:proofErr w:type="spellStart"/>
      <w:r w:rsidRPr="004275A8">
        <w:rPr>
          <w:i/>
          <w:iCs/>
        </w:rPr>
        <w:t>Anesth</w:t>
      </w:r>
      <w:proofErr w:type="spellEnd"/>
      <w:r w:rsidRPr="004275A8">
        <w:rPr>
          <w:i/>
          <w:iCs/>
        </w:rPr>
        <w:t>.</w:t>
      </w:r>
      <w:r w:rsidRPr="004275A8">
        <w:t>, vol. 34, no. 2, pp. 153–159, 2024, doi: 10.1111/pan.14793.</w:t>
      </w:r>
    </w:p>
    <w:p w14:paraId="6BAD07B8" w14:textId="2C14C0FC" w:rsidR="004275A8" w:rsidRPr="004275A8" w:rsidRDefault="004275A8" w:rsidP="004275A8">
      <w:pPr>
        <w:pStyle w:val="Bibliography"/>
        <w:rPr>
          <w:lang w:val="en-GB"/>
        </w:rPr>
      </w:pPr>
      <w:r w:rsidRPr="004275A8">
        <w:t>[17]</w:t>
      </w:r>
      <w:r w:rsidRPr="004275A8">
        <w:tab/>
        <w:t xml:space="preserve">M. </w:t>
      </w:r>
      <w:proofErr w:type="spellStart"/>
      <w:r w:rsidRPr="004275A8">
        <w:t>Setubal</w:t>
      </w:r>
      <w:proofErr w:type="spellEnd"/>
      <w:r w:rsidRPr="004275A8">
        <w:t xml:space="preserve">, “Equipe de anestesia cria aplicativo para pacientes,” Hospital Sabará. </w:t>
      </w:r>
      <w:r w:rsidRPr="004275A8">
        <w:rPr>
          <w:lang w:val="en-GB"/>
        </w:rPr>
        <w:t xml:space="preserve">Accessed: </w:t>
      </w:r>
      <w:r w:rsidR="00A025D3">
        <w:rPr>
          <w:lang w:val="en-GB"/>
        </w:rPr>
        <w:t>Mar</w:t>
      </w:r>
      <w:r w:rsidRPr="004275A8">
        <w:rPr>
          <w:lang w:val="en-GB"/>
        </w:rPr>
        <w:t xml:space="preserve">. </w:t>
      </w:r>
      <w:r w:rsidR="00A025D3">
        <w:rPr>
          <w:lang w:val="en-GB"/>
        </w:rPr>
        <w:t>12</w:t>
      </w:r>
      <w:r w:rsidRPr="004275A8">
        <w:rPr>
          <w:lang w:val="en-GB"/>
        </w:rPr>
        <w:t>, 2024. [Online]. Available: https://www.hospitalinfantilsabara.org.br/equipe-de-anestesia-cria-aplicativo-para-pacientes/</w:t>
      </w:r>
    </w:p>
    <w:p w14:paraId="680E1A86" w14:textId="021FB5F6" w:rsidR="004275A8" w:rsidRPr="004275A8" w:rsidRDefault="004275A8" w:rsidP="004275A8">
      <w:pPr>
        <w:pStyle w:val="Bibliography"/>
        <w:rPr>
          <w:lang w:val="en-GB"/>
        </w:rPr>
      </w:pPr>
      <w:r w:rsidRPr="004275A8">
        <w:rPr>
          <w:lang w:val="en-GB"/>
        </w:rPr>
        <w:t>[18]</w:t>
      </w:r>
      <w:r w:rsidRPr="004275A8">
        <w:rPr>
          <w:lang w:val="en-GB"/>
        </w:rPr>
        <w:tab/>
        <w:t xml:space="preserve">L. Trumper, “5 Types of AR,” Circus. Accessed: </w:t>
      </w:r>
      <w:r w:rsidR="00A025D3">
        <w:rPr>
          <w:lang w:val="en-GB"/>
        </w:rPr>
        <w:t>Mar</w:t>
      </w:r>
      <w:r w:rsidRPr="004275A8">
        <w:rPr>
          <w:lang w:val="en-GB"/>
        </w:rPr>
        <w:t>. 0</w:t>
      </w:r>
      <w:r w:rsidR="00A025D3">
        <w:rPr>
          <w:lang w:val="en-GB"/>
        </w:rPr>
        <w:t>4</w:t>
      </w:r>
      <w:r w:rsidRPr="004275A8">
        <w:rPr>
          <w:lang w:val="en-GB"/>
        </w:rPr>
        <w:t>, 2024. [Online]. Available: https://circus360.uk/thinking/5-types-of-ar/</w:t>
      </w:r>
    </w:p>
    <w:p w14:paraId="001C6A1D" w14:textId="31D66ACF" w:rsidR="004275A8" w:rsidRPr="004275A8" w:rsidRDefault="004275A8" w:rsidP="004275A8">
      <w:pPr>
        <w:pStyle w:val="Bibliography"/>
        <w:rPr>
          <w:lang w:val="en-GB"/>
        </w:rPr>
      </w:pPr>
      <w:r w:rsidRPr="004275A8">
        <w:rPr>
          <w:lang w:val="en-GB"/>
        </w:rPr>
        <w:t>[19]</w:t>
      </w:r>
      <w:r w:rsidRPr="004275A8">
        <w:rPr>
          <w:lang w:val="en-GB"/>
        </w:rPr>
        <w:tab/>
        <w:t xml:space="preserve">“Types of AR – Digital Promise.” Accessed: </w:t>
      </w:r>
      <w:r w:rsidR="00A025D3">
        <w:rPr>
          <w:lang w:val="en-GB"/>
        </w:rPr>
        <w:t>Mar</w:t>
      </w:r>
      <w:r w:rsidRPr="004275A8">
        <w:rPr>
          <w:lang w:val="en-GB"/>
        </w:rPr>
        <w:t>. 0</w:t>
      </w:r>
      <w:r w:rsidR="00A025D3">
        <w:rPr>
          <w:lang w:val="en-GB"/>
        </w:rPr>
        <w:t>4</w:t>
      </w:r>
      <w:r w:rsidRPr="004275A8">
        <w:rPr>
          <w:lang w:val="en-GB"/>
        </w:rPr>
        <w:t>, 2024. [Online]. Available: https://digitalpromise.org/initiative/360-story-lab/360-production-guide/investigate/augmented-reality/getting-started-with-ar/types-of-ar/</w:t>
      </w:r>
    </w:p>
    <w:p w14:paraId="5D1F8F6F" w14:textId="16F57271" w:rsidR="004275A8" w:rsidRPr="004275A8" w:rsidRDefault="004275A8" w:rsidP="004275A8">
      <w:pPr>
        <w:pStyle w:val="Bibliography"/>
        <w:rPr>
          <w:lang w:val="en-GB"/>
        </w:rPr>
      </w:pPr>
      <w:r w:rsidRPr="004275A8">
        <w:rPr>
          <w:lang w:val="en-GB"/>
        </w:rPr>
        <w:t>[20]</w:t>
      </w:r>
      <w:r w:rsidRPr="004275A8">
        <w:rPr>
          <w:lang w:val="en-GB"/>
        </w:rPr>
        <w:tab/>
        <w:t xml:space="preserve">“What Is Extended Reality (XR)? — updated 2024,” The Interaction Design Foundation. Accessed: </w:t>
      </w:r>
      <w:r w:rsidR="00A025D3">
        <w:rPr>
          <w:lang w:val="en-GB"/>
        </w:rPr>
        <w:t>Mar</w:t>
      </w:r>
      <w:r w:rsidRPr="004275A8">
        <w:rPr>
          <w:lang w:val="en-GB"/>
        </w:rPr>
        <w:t>. 0</w:t>
      </w:r>
      <w:r w:rsidR="00A025D3">
        <w:rPr>
          <w:lang w:val="en-GB"/>
        </w:rPr>
        <w:t>6</w:t>
      </w:r>
      <w:r w:rsidRPr="004275A8">
        <w:rPr>
          <w:lang w:val="en-GB"/>
        </w:rPr>
        <w:t>, 2024. [Online]. Available: https://www.interaction-design.org/literature/topics/extended-reality-xr</w:t>
      </w:r>
    </w:p>
    <w:p w14:paraId="1ECE784F" w14:textId="6122BAEC" w:rsidR="004275A8" w:rsidRPr="004275A8" w:rsidRDefault="004275A8" w:rsidP="004275A8">
      <w:pPr>
        <w:pStyle w:val="Bibliography"/>
        <w:rPr>
          <w:lang w:val="en-GB"/>
        </w:rPr>
      </w:pPr>
      <w:r w:rsidRPr="004275A8">
        <w:rPr>
          <w:lang w:val="en-GB"/>
        </w:rPr>
        <w:t>[21]</w:t>
      </w:r>
      <w:r w:rsidRPr="004275A8">
        <w:rPr>
          <w:lang w:val="en-GB"/>
        </w:rPr>
        <w:tab/>
        <w:t xml:space="preserve">“What is AR, VR, MR &amp; Tango? | Lenovo UAE.” Accessed: </w:t>
      </w:r>
      <w:r w:rsidR="00A025D3">
        <w:rPr>
          <w:lang w:val="en-GB"/>
        </w:rPr>
        <w:t>Mar</w:t>
      </w:r>
      <w:r w:rsidRPr="004275A8">
        <w:rPr>
          <w:lang w:val="en-GB"/>
        </w:rPr>
        <w:t>. 05, 2024. [Online]. Available: https://www.lenovo.com/ae/en/faqs/pc-life-faqs/compare-vr-ar-mr/</w:t>
      </w:r>
    </w:p>
    <w:p w14:paraId="71EA2E89" w14:textId="518BDD42" w:rsidR="004275A8" w:rsidRPr="004275A8" w:rsidRDefault="004275A8" w:rsidP="004275A8">
      <w:pPr>
        <w:pStyle w:val="Bibliography"/>
        <w:rPr>
          <w:lang w:val="en-GB"/>
        </w:rPr>
      </w:pPr>
      <w:r w:rsidRPr="004275A8">
        <w:rPr>
          <w:lang w:val="en-GB"/>
        </w:rPr>
        <w:t>[22]</w:t>
      </w:r>
      <w:r w:rsidRPr="004275A8">
        <w:rPr>
          <w:lang w:val="en-GB"/>
        </w:rPr>
        <w:tab/>
        <w:t xml:space="preserve">L. </w:t>
      </w:r>
      <w:proofErr w:type="spellStart"/>
      <w:r w:rsidRPr="004275A8">
        <w:rPr>
          <w:lang w:val="en-GB"/>
        </w:rPr>
        <w:t>Tremosa</w:t>
      </w:r>
      <w:proofErr w:type="spellEnd"/>
      <w:r w:rsidRPr="004275A8">
        <w:rPr>
          <w:lang w:val="en-GB"/>
        </w:rPr>
        <w:t xml:space="preserve">, “Beyond AR vs. VR: What is the Difference between AR vs. MR vs. VR vs. </w:t>
      </w:r>
      <w:proofErr w:type="gramStart"/>
      <w:r w:rsidRPr="004275A8">
        <w:rPr>
          <w:lang w:val="en-GB"/>
        </w:rPr>
        <w:t>XR?,</w:t>
      </w:r>
      <w:proofErr w:type="gramEnd"/>
      <w:r w:rsidRPr="004275A8">
        <w:rPr>
          <w:lang w:val="en-GB"/>
        </w:rPr>
        <w:t xml:space="preserve">” The Interaction Design Foundation. Accessed: </w:t>
      </w:r>
      <w:r w:rsidR="00A025D3">
        <w:rPr>
          <w:lang w:val="en-GB"/>
        </w:rPr>
        <w:t>Mar</w:t>
      </w:r>
      <w:r w:rsidRPr="004275A8">
        <w:rPr>
          <w:lang w:val="en-GB"/>
        </w:rPr>
        <w:t>. 05, 2024. [Online]. Available: https://www.interaction-design.org/literature/article/beyond-ar-vs-vr-what-is-the-difference-between-ar-vs-mr-vs-vr-vs-xr</w:t>
      </w:r>
    </w:p>
    <w:p w14:paraId="400834AE" w14:textId="77777777" w:rsidR="004275A8" w:rsidRPr="004275A8" w:rsidRDefault="004275A8" w:rsidP="004275A8">
      <w:pPr>
        <w:pStyle w:val="Bibliography"/>
      </w:pPr>
      <w:r w:rsidRPr="004275A8">
        <w:t>[23]</w:t>
      </w:r>
      <w:r w:rsidRPr="004275A8">
        <w:tab/>
        <w:t xml:space="preserve">C. </w:t>
      </w:r>
      <w:proofErr w:type="spellStart"/>
      <w:r w:rsidRPr="004275A8">
        <w:t>Kirner</w:t>
      </w:r>
      <w:proofErr w:type="spellEnd"/>
      <w:r w:rsidRPr="004275A8">
        <w:t xml:space="preserve"> </w:t>
      </w:r>
      <w:proofErr w:type="spellStart"/>
      <w:r w:rsidRPr="004275A8">
        <w:t>and</w:t>
      </w:r>
      <w:proofErr w:type="spellEnd"/>
      <w:r w:rsidRPr="004275A8">
        <w:t xml:space="preserve"> E. Zorzal, “Aplicações Educacionais em Ambientes Colaborativos com Realidade Aumentada,” pp. 13400–911.</w:t>
      </w:r>
    </w:p>
    <w:p w14:paraId="15D9DB3E" w14:textId="77777777" w:rsidR="004275A8" w:rsidRPr="004275A8" w:rsidRDefault="004275A8" w:rsidP="004275A8">
      <w:pPr>
        <w:pStyle w:val="Bibliography"/>
        <w:rPr>
          <w:lang w:val="en-GB"/>
        </w:rPr>
      </w:pPr>
      <w:r w:rsidRPr="004275A8">
        <w:rPr>
          <w:lang w:val="en-GB"/>
        </w:rPr>
        <w:t>[24]</w:t>
      </w:r>
      <w:r w:rsidRPr="004275A8">
        <w:rPr>
          <w:lang w:val="en-GB"/>
        </w:rPr>
        <w:tab/>
        <w:t xml:space="preserve">D. </w:t>
      </w:r>
      <w:proofErr w:type="spellStart"/>
      <w:r w:rsidRPr="004275A8">
        <w:rPr>
          <w:lang w:val="en-GB"/>
        </w:rPr>
        <w:t>Nincarean</w:t>
      </w:r>
      <w:proofErr w:type="spellEnd"/>
      <w:r w:rsidRPr="004275A8">
        <w:rPr>
          <w:lang w:val="en-GB"/>
        </w:rPr>
        <w:t xml:space="preserve">, M. Bilal Ali, N. Abd </w:t>
      </w:r>
      <w:proofErr w:type="spellStart"/>
      <w:r w:rsidRPr="004275A8">
        <w:rPr>
          <w:lang w:val="en-GB"/>
        </w:rPr>
        <w:t>halim</w:t>
      </w:r>
      <w:proofErr w:type="spellEnd"/>
      <w:r w:rsidRPr="004275A8">
        <w:rPr>
          <w:lang w:val="en-GB"/>
        </w:rPr>
        <w:t xml:space="preserve">, and M. H. Abdul Rahman, “Mobile Augmented Reality: The Potential for Education,” presented at the Procedia - Social and </w:t>
      </w:r>
      <w:proofErr w:type="spellStart"/>
      <w:r w:rsidRPr="004275A8">
        <w:rPr>
          <w:lang w:val="en-GB"/>
        </w:rPr>
        <w:t>Behavioral</w:t>
      </w:r>
      <w:proofErr w:type="spellEnd"/>
      <w:r w:rsidRPr="004275A8">
        <w:rPr>
          <w:lang w:val="en-GB"/>
        </w:rPr>
        <w:t xml:space="preserve"> Sciences, May 2013. </w:t>
      </w:r>
      <w:proofErr w:type="spellStart"/>
      <w:r w:rsidRPr="004275A8">
        <w:rPr>
          <w:lang w:val="en-GB"/>
        </w:rPr>
        <w:t>doi</w:t>
      </w:r>
      <w:proofErr w:type="spellEnd"/>
      <w:r w:rsidRPr="004275A8">
        <w:rPr>
          <w:lang w:val="en-GB"/>
        </w:rPr>
        <w:t>: 10.1016/j.sbspro.2013.10.385.</w:t>
      </w:r>
    </w:p>
    <w:p w14:paraId="61BC9FCE" w14:textId="6F891693" w:rsidR="004275A8" w:rsidRPr="004275A8" w:rsidRDefault="004275A8" w:rsidP="004275A8">
      <w:pPr>
        <w:pStyle w:val="Bibliography"/>
        <w:rPr>
          <w:lang w:val="en-GB"/>
        </w:rPr>
      </w:pPr>
      <w:r w:rsidRPr="004275A8">
        <w:rPr>
          <w:lang w:val="en-GB"/>
        </w:rPr>
        <w:t>[25]</w:t>
      </w:r>
      <w:r w:rsidRPr="004275A8">
        <w:rPr>
          <w:lang w:val="en-GB"/>
        </w:rPr>
        <w:tab/>
      </w:r>
      <w:proofErr w:type="spellStart"/>
      <w:r w:rsidRPr="004275A8">
        <w:rPr>
          <w:lang w:val="en-GB"/>
        </w:rPr>
        <w:t>Pusalabhuvansaikrishna</w:t>
      </w:r>
      <w:proofErr w:type="spellEnd"/>
      <w:r w:rsidRPr="004275A8">
        <w:rPr>
          <w:lang w:val="en-GB"/>
        </w:rPr>
        <w:t>, “Hardware for Augmented Reality</w:t>
      </w:r>
      <w:r w:rsidRPr="004275A8">
        <w:rPr>
          <w:rFonts w:ascii="Apple Color Emoji" w:hAnsi="Apple Color Emoji" w:cs="Apple Color Emoji"/>
          <w:lang w:val="en-GB"/>
        </w:rPr>
        <w:t>🤳</w:t>
      </w:r>
      <w:r w:rsidRPr="004275A8">
        <w:rPr>
          <w:lang w:val="en-GB"/>
        </w:rPr>
        <w:t xml:space="preserve">,” Medium. Accessed: </w:t>
      </w:r>
      <w:r w:rsidR="00A025D3">
        <w:rPr>
          <w:lang w:val="en-GB"/>
        </w:rPr>
        <w:t>Mar</w:t>
      </w:r>
      <w:r w:rsidRPr="004275A8">
        <w:rPr>
          <w:lang w:val="en-GB"/>
        </w:rPr>
        <w:t>. 0</w:t>
      </w:r>
      <w:r w:rsidR="00A025D3">
        <w:rPr>
          <w:lang w:val="en-GB"/>
        </w:rPr>
        <w:t>8</w:t>
      </w:r>
      <w:r w:rsidRPr="004275A8">
        <w:rPr>
          <w:lang w:val="en-GB"/>
        </w:rPr>
        <w:t>, 2024. [Online]. Available: https://medium.com/@pusalabhuvansaikrishna/hardware-for-augmented-reality-7dc4db76f230</w:t>
      </w:r>
    </w:p>
    <w:p w14:paraId="1C4B8A37" w14:textId="12A31789" w:rsidR="004275A8" w:rsidRPr="004275A8" w:rsidRDefault="004275A8" w:rsidP="004275A8">
      <w:pPr>
        <w:pStyle w:val="Bibliography"/>
        <w:rPr>
          <w:lang w:val="en-GB"/>
        </w:rPr>
      </w:pPr>
      <w:r w:rsidRPr="004275A8">
        <w:rPr>
          <w:lang w:val="en-GB"/>
        </w:rPr>
        <w:t>[26]</w:t>
      </w:r>
      <w:r w:rsidRPr="004275A8">
        <w:rPr>
          <w:lang w:val="en-GB"/>
        </w:rPr>
        <w:tab/>
        <w:t xml:space="preserve">“Best Augmented Reality Software: User Reviews from July 2024,” G2. Accessed: </w:t>
      </w:r>
      <w:r w:rsidR="00A025D3">
        <w:rPr>
          <w:lang w:val="en-GB"/>
        </w:rPr>
        <w:t>Mar</w:t>
      </w:r>
      <w:r w:rsidRPr="004275A8">
        <w:rPr>
          <w:lang w:val="en-GB"/>
        </w:rPr>
        <w:t>. 0</w:t>
      </w:r>
      <w:r w:rsidR="00A025D3">
        <w:rPr>
          <w:lang w:val="en-GB"/>
        </w:rPr>
        <w:t>9</w:t>
      </w:r>
      <w:r w:rsidRPr="004275A8">
        <w:rPr>
          <w:lang w:val="en-GB"/>
        </w:rPr>
        <w:t>, 2024. [Online]. Available: https://www.g2.com/categories/augmented-reality</w:t>
      </w:r>
    </w:p>
    <w:p w14:paraId="1902146F" w14:textId="6732D1D2" w:rsidR="004275A8" w:rsidRPr="004275A8" w:rsidRDefault="004275A8" w:rsidP="004275A8">
      <w:pPr>
        <w:pStyle w:val="Bibliography"/>
        <w:rPr>
          <w:lang w:val="en-GB"/>
        </w:rPr>
      </w:pPr>
      <w:r w:rsidRPr="004275A8">
        <w:rPr>
          <w:lang w:val="en-GB"/>
        </w:rPr>
        <w:t>[27]</w:t>
      </w:r>
      <w:r w:rsidRPr="004275A8">
        <w:rPr>
          <w:lang w:val="en-GB"/>
        </w:rPr>
        <w:tab/>
        <w:t xml:space="preserve">“Build new augmented reality experiences that seamlessly blend the digital and physical </w:t>
      </w:r>
      <w:proofErr w:type="gramStart"/>
      <w:r w:rsidRPr="004275A8">
        <w:rPr>
          <w:lang w:val="en-GB"/>
        </w:rPr>
        <w:t>worlds  |</w:t>
      </w:r>
      <w:proofErr w:type="gramEnd"/>
      <w:r w:rsidRPr="004275A8">
        <w:rPr>
          <w:lang w:val="en-GB"/>
        </w:rPr>
        <w:t xml:space="preserve">  </w:t>
      </w:r>
      <w:proofErr w:type="spellStart"/>
      <w:r w:rsidRPr="004275A8">
        <w:rPr>
          <w:lang w:val="en-GB"/>
        </w:rPr>
        <w:t>ARCore</w:t>
      </w:r>
      <w:proofErr w:type="spellEnd"/>
      <w:r w:rsidRPr="004275A8">
        <w:rPr>
          <w:lang w:val="en-GB"/>
        </w:rPr>
        <w:t xml:space="preserve">  |  Google for Developers.” Accessed: </w:t>
      </w:r>
      <w:r w:rsidR="0048266F">
        <w:rPr>
          <w:lang w:val="en-GB"/>
        </w:rPr>
        <w:t>Mar</w:t>
      </w:r>
      <w:r w:rsidRPr="004275A8">
        <w:rPr>
          <w:lang w:val="en-GB"/>
        </w:rPr>
        <w:t xml:space="preserve">. </w:t>
      </w:r>
      <w:r w:rsidR="0048266F">
        <w:rPr>
          <w:lang w:val="en-GB"/>
        </w:rPr>
        <w:t>10</w:t>
      </w:r>
      <w:r w:rsidRPr="004275A8">
        <w:rPr>
          <w:lang w:val="en-GB"/>
        </w:rPr>
        <w:t>, 2024. [Online]. Available: https://developers.google.com/ar</w:t>
      </w:r>
    </w:p>
    <w:p w14:paraId="7FD69F7E" w14:textId="27622B63" w:rsidR="004275A8" w:rsidRPr="004275A8" w:rsidRDefault="004275A8" w:rsidP="004275A8">
      <w:pPr>
        <w:pStyle w:val="Bibliography"/>
        <w:rPr>
          <w:lang w:val="en-GB"/>
        </w:rPr>
      </w:pPr>
      <w:r w:rsidRPr="004275A8">
        <w:rPr>
          <w:lang w:val="en-GB"/>
        </w:rPr>
        <w:t>[28]</w:t>
      </w:r>
      <w:r w:rsidRPr="004275A8">
        <w:rPr>
          <w:lang w:val="en-GB"/>
        </w:rPr>
        <w:tab/>
        <w:t xml:space="preserve">“AR Foundation | AR Foundation | 6.0.2.” Accessed: </w:t>
      </w:r>
      <w:r w:rsidR="0048266F">
        <w:rPr>
          <w:lang w:val="en-GB"/>
        </w:rPr>
        <w:t>Mar</w:t>
      </w:r>
      <w:r w:rsidRPr="004275A8">
        <w:rPr>
          <w:lang w:val="en-GB"/>
        </w:rPr>
        <w:t>.</w:t>
      </w:r>
      <w:r w:rsidR="0048266F">
        <w:rPr>
          <w:lang w:val="en-GB"/>
        </w:rPr>
        <w:t xml:space="preserve"> 10</w:t>
      </w:r>
      <w:r w:rsidRPr="004275A8">
        <w:rPr>
          <w:lang w:val="en-GB"/>
        </w:rPr>
        <w:t>, 2024. [Online]. Available: https://docs.unity3d.com/Packages/com.unity.xr.arfoundation@6.0/manual/index.html</w:t>
      </w:r>
    </w:p>
    <w:p w14:paraId="67B19550" w14:textId="4FD38E4E" w:rsidR="004275A8" w:rsidRPr="004275A8" w:rsidRDefault="004275A8" w:rsidP="004275A8">
      <w:pPr>
        <w:pStyle w:val="Bibliography"/>
        <w:rPr>
          <w:lang w:val="en-GB"/>
        </w:rPr>
      </w:pPr>
      <w:r w:rsidRPr="004275A8">
        <w:rPr>
          <w:lang w:val="en-GB"/>
        </w:rPr>
        <w:t>[29]</w:t>
      </w:r>
      <w:r w:rsidRPr="004275A8">
        <w:rPr>
          <w:lang w:val="en-GB"/>
        </w:rPr>
        <w:tab/>
        <w:t xml:space="preserve">“Learn game development with Unity | Courses &amp; tutorials in game design, VR, AR, &amp; Real-time 3D | Unity Learn.” Accessed: </w:t>
      </w:r>
      <w:r w:rsidR="0048266F">
        <w:rPr>
          <w:lang w:val="en-GB"/>
        </w:rPr>
        <w:t>Mar</w:t>
      </w:r>
      <w:r w:rsidRPr="004275A8">
        <w:rPr>
          <w:lang w:val="en-GB"/>
        </w:rPr>
        <w:t xml:space="preserve">. </w:t>
      </w:r>
      <w:r w:rsidR="0048266F">
        <w:rPr>
          <w:lang w:val="en-GB"/>
        </w:rPr>
        <w:t>12</w:t>
      </w:r>
      <w:r w:rsidRPr="004275A8">
        <w:rPr>
          <w:lang w:val="en-GB"/>
        </w:rPr>
        <w:t>, 2024. [Online]. Available: https://learn.unity.com/</w:t>
      </w:r>
    </w:p>
    <w:p w14:paraId="22BA1786" w14:textId="3CF302DE" w:rsidR="004275A8" w:rsidRPr="004275A8" w:rsidRDefault="004275A8" w:rsidP="004275A8">
      <w:pPr>
        <w:pStyle w:val="Bibliography"/>
        <w:rPr>
          <w:lang w:val="en-GB"/>
        </w:rPr>
      </w:pPr>
      <w:r w:rsidRPr="004275A8">
        <w:rPr>
          <w:lang w:val="en-GB"/>
        </w:rPr>
        <w:t>[30]</w:t>
      </w:r>
      <w:r w:rsidRPr="004275A8">
        <w:rPr>
          <w:lang w:val="en-GB"/>
        </w:rPr>
        <w:tab/>
        <w:t xml:space="preserve">“Unity Asset Store - The Best Assets for Game Making.” Accessed: </w:t>
      </w:r>
      <w:r w:rsidR="0048266F">
        <w:rPr>
          <w:lang w:val="en-GB"/>
        </w:rPr>
        <w:t>Mar</w:t>
      </w:r>
      <w:r w:rsidRPr="004275A8">
        <w:rPr>
          <w:lang w:val="en-GB"/>
        </w:rPr>
        <w:t xml:space="preserve">. </w:t>
      </w:r>
      <w:r w:rsidR="0048266F">
        <w:rPr>
          <w:lang w:val="en-GB"/>
        </w:rPr>
        <w:t>26</w:t>
      </w:r>
      <w:r w:rsidRPr="004275A8">
        <w:rPr>
          <w:lang w:val="en-GB"/>
        </w:rPr>
        <w:t>, 2024. [Online]. Available: https://assetstore.unity.com/</w:t>
      </w:r>
    </w:p>
    <w:p w14:paraId="58253403" w14:textId="7AF48C5D" w:rsidR="004275A8" w:rsidRPr="004275A8" w:rsidRDefault="004275A8" w:rsidP="004275A8">
      <w:pPr>
        <w:pStyle w:val="Bibliography"/>
        <w:rPr>
          <w:lang w:val="en-GB"/>
        </w:rPr>
      </w:pPr>
      <w:r w:rsidRPr="004275A8">
        <w:rPr>
          <w:lang w:val="en-GB"/>
        </w:rPr>
        <w:t>[31]</w:t>
      </w:r>
      <w:r w:rsidRPr="004275A8">
        <w:rPr>
          <w:lang w:val="en-GB"/>
        </w:rPr>
        <w:tab/>
        <w:t xml:space="preserve">U. Technologies, “Unity - Manual: Unity’s Package Manager.” Accessed: </w:t>
      </w:r>
      <w:r w:rsidR="0048266F">
        <w:rPr>
          <w:lang w:val="en-GB"/>
        </w:rPr>
        <w:t>Apr</w:t>
      </w:r>
      <w:r w:rsidRPr="004275A8">
        <w:rPr>
          <w:lang w:val="en-GB"/>
        </w:rPr>
        <w:t>. 0</w:t>
      </w:r>
      <w:r w:rsidR="0048266F">
        <w:rPr>
          <w:lang w:val="en-GB"/>
        </w:rPr>
        <w:t>9</w:t>
      </w:r>
      <w:r w:rsidRPr="004275A8">
        <w:rPr>
          <w:lang w:val="en-GB"/>
        </w:rPr>
        <w:t>, 2024. [Online]. Available: https://docs.unity3d.com/Manual/Packages.html</w:t>
      </w:r>
    </w:p>
    <w:p w14:paraId="26494A1B" w14:textId="0ED4D4F3" w:rsidR="004275A8" w:rsidRPr="004275A8" w:rsidRDefault="004275A8" w:rsidP="004275A8">
      <w:pPr>
        <w:pStyle w:val="Bibliography"/>
        <w:rPr>
          <w:lang w:val="en-GB"/>
        </w:rPr>
      </w:pPr>
      <w:r w:rsidRPr="004275A8">
        <w:rPr>
          <w:lang w:val="en-GB"/>
        </w:rPr>
        <w:t>[32]</w:t>
      </w:r>
      <w:r w:rsidRPr="004275A8">
        <w:rPr>
          <w:lang w:val="en-GB"/>
        </w:rPr>
        <w:tab/>
        <w:t xml:space="preserve">U. Technologies, “Unity - Manual: Particle System.” Accessed: </w:t>
      </w:r>
      <w:r w:rsidR="0048266F">
        <w:rPr>
          <w:lang w:val="en-GB"/>
        </w:rPr>
        <w:t>May</w:t>
      </w:r>
      <w:r w:rsidRPr="004275A8">
        <w:rPr>
          <w:lang w:val="en-GB"/>
        </w:rPr>
        <w:t xml:space="preserve">. </w:t>
      </w:r>
      <w:r w:rsidR="0048266F">
        <w:rPr>
          <w:lang w:val="en-GB"/>
        </w:rPr>
        <w:t>27</w:t>
      </w:r>
      <w:r w:rsidRPr="004275A8">
        <w:rPr>
          <w:lang w:val="en-GB"/>
        </w:rPr>
        <w:t>, 2024. [Online]. Available: https://docs.unity3d.com/Manual/class-ParticleSystem.html</w:t>
      </w:r>
    </w:p>
    <w:p w14:paraId="64ACC0AD" w14:textId="7B63E372" w:rsidR="004275A8" w:rsidRPr="004275A8" w:rsidRDefault="004275A8" w:rsidP="004275A8">
      <w:pPr>
        <w:pStyle w:val="Bibliography"/>
        <w:rPr>
          <w:lang w:val="en-GB"/>
        </w:rPr>
      </w:pPr>
      <w:r w:rsidRPr="004275A8">
        <w:rPr>
          <w:lang w:val="en-GB"/>
        </w:rPr>
        <w:t>[33]</w:t>
      </w:r>
      <w:r w:rsidRPr="004275A8">
        <w:rPr>
          <w:lang w:val="en-GB"/>
        </w:rPr>
        <w:tab/>
        <w:t>U. Technologies, “Unity - Manual: Audio Source.” Accessed: Ju</w:t>
      </w:r>
      <w:r w:rsidR="0048266F">
        <w:rPr>
          <w:lang w:val="en-GB"/>
        </w:rPr>
        <w:t>n</w:t>
      </w:r>
      <w:r w:rsidRPr="004275A8">
        <w:rPr>
          <w:lang w:val="en-GB"/>
        </w:rPr>
        <w:t>. 0</w:t>
      </w:r>
      <w:r w:rsidR="0048266F">
        <w:rPr>
          <w:lang w:val="en-GB"/>
        </w:rPr>
        <w:t>7</w:t>
      </w:r>
      <w:r w:rsidRPr="004275A8">
        <w:rPr>
          <w:lang w:val="en-GB"/>
        </w:rPr>
        <w:t>, 2024. [Online]. Available: https://docs.unity3d.com/Manual/class-AudioSource.html</w:t>
      </w:r>
    </w:p>
    <w:p w14:paraId="5268A901" w14:textId="28F43284" w:rsidR="004275A8" w:rsidRPr="004275A8" w:rsidRDefault="004275A8" w:rsidP="004275A8">
      <w:pPr>
        <w:pStyle w:val="Bibliography"/>
        <w:rPr>
          <w:lang w:val="en-GB"/>
        </w:rPr>
      </w:pPr>
      <w:r w:rsidRPr="004275A8">
        <w:rPr>
          <w:lang w:val="en-GB"/>
        </w:rPr>
        <w:t>[34]</w:t>
      </w:r>
      <w:r w:rsidRPr="004275A8">
        <w:rPr>
          <w:lang w:val="en-GB"/>
        </w:rPr>
        <w:tab/>
        <w:t>Nick, “rioter00/</w:t>
      </w:r>
      <w:proofErr w:type="spellStart"/>
      <w:r w:rsidRPr="004275A8">
        <w:rPr>
          <w:lang w:val="en-GB"/>
        </w:rPr>
        <w:t>UnityExamples</w:t>
      </w:r>
      <w:proofErr w:type="spellEnd"/>
      <w:r w:rsidRPr="004275A8">
        <w:rPr>
          <w:lang w:val="en-GB"/>
        </w:rPr>
        <w:t>.” Jun. 27, 2024. Accessed: Ju</w:t>
      </w:r>
      <w:r w:rsidR="0048266F">
        <w:rPr>
          <w:lang w:val="en-GB"/>
        </w:rPr>
        <w:t>n</w:t>
      </w:r>
      <w:r w:rsidRPr="004275A8">
        <w:rPr>
          <w:lang w:val="en-GB"/>
        </w:rPr>
        <w:t>. 0</w:t>
      </w:r>
      <w:r w:rsidR="0048266F">
        <w:rPr>
          <w:lang w:val="en-GB"/>
        </w:rPr>
        <w:t>7</w:t>
      </w:r>
      <w:r w:rsidRPr="004275A8">
        <w:rPr>
          <w:lang w:val="en-GB"/>
        </w:rPr>
        <w:t>, 2024. [Online]. Available: https://github.com/rioter00/UnityExamples</w:t>
      </w:r>
    </w:p>
    <w:p w14:paraId="14286462" w14:textId="77777777" w:rsidR="004275A8" w:rsidRPr="004275A8" w:rsidRDefault="004275A8" w:rsidP="004275A8">
      <w:pPr>
        <w:pStyle w:val="Bibliography"/>
        <w:rPr>
          <w:lang w:val="en-GB"/>
        </w:rPr>
      </w:pPr>
      <w:r w:rsidRPr="004275A8">
        <w:rPr>
          <w:lang w:val="en-GB"/>
        </w:rPr>
        <w:lastRenderedPageBreak/>
        <w:t>[35]</w:t>
      </w:r>
      <w:r w:rsidRPr="004275A8">
        <w:rPr>
          <w:lang w:val="en-GB"/>
        </w:rPr>
        <w:tab/>
        <w:t xml:space="preserve">“Unity - Manual: </w:t>
      </w:r>
      <w:proofErr w:type="spellStart"/>
      <w:r w:rsidRPr="004275A8">
        <w:rPr>
          <w:lang w:val="en-GB"/>
        </w:rPr>
        <w:t>Mecanim</w:t>
      </w:r>
      <w:proofErr w:type="spellEnd"/>
      <w:r w:rsidRPr="004275A8">
        <w:rPr>
          <w:lang w:val="en-GB"/>
        </w:rPr>
        <w:t xml:space="preserve"> Animation System.” Accessed: Jul. 05, 2024. [Online]. Available: https://docs.unity3d.com/462/Documentation/Manual/MecanimAnimationSystem.html</w:t>
      </w:r>
    </w:p>
    <w:p w14:paraId="6C9FAEFC" w14:textId="77777777" w:rsidR="004275A8" w:rsidRPr="004275A8" w:rsidRDefault="004275A8" w:rsidP="004275A8">
      <w:pPr>
        <w:pStyle w:val="Bibliography"/>
        <w:rPr>
          <w:lang w:val="en-GB"/>
        </w:rPr>
      </w:pPr>
      <w:r w:rsidRPr="004275A8">
        <w:rPr>
          <w:lang w:val="en-GB"/>
        </w:rPr>
        <w:t>[36]</w:t>
      </w:r>
      <w:r w:rsidRPr="004275A8">
        <w:rPr>
          <w:lang w:val="en-GB"/>
        </w:rPr>
        <w:tab/>
        <w:t>“</w:t>
      </w:r>
      <w:proofErr w:type="spellStart"/>
      <w:r w:rsidRPr="004275A8">
        <w:rPr>
          <w:lang w:val="en-GB"/>
        </w:rPr>
        <w:t>DOTween</w:t>
      </w:r>
      <w:proofErr w:type="spellEnd"/>
      <w:r w:rsidRPr="004275A8">
        <w:rPr>
          <w:lang w:val="en-GB"/>
        </w:rPr>
        <w:t xml:space="preserve"> (</w:t>
      </w:r>
      <w:proofErr w:type="spellStart"/>
      <w:r w:rsidRPr="004275A8">
        <w:rPr>
          <w:lang w:val="en-GB"/>
        </w:rPr>
        <w:t>HOTween</w:t>
      </w:r>
      <w:proofErr w:type="spellEnd"/>
      <w:r w:rsidRPr="004275A8">
        <w:rPr>
          <w:lang w:val="en-GB"/>
        </w:rPr>
        <w:t xml:space="preserve"> v2) | Animation Tools | Unity Asset Store.” Accessed: Jul. 05, 2024. [Online]. Available: https://assetstore.unity.com/packages/tools/animation/dotween-hotween-v2-27676</w:t>
      </w:r>
    </w:p>
    <w:p w14:paraId="4508D9E8" w14:textId="7E37A766" w:rsidR="004275A8" w:rsidRPr="004275A8" w:rsidRDefault="004275A8" w:rsidP="004275A8">
      <w:pPr>
        <w:pStyle w:val="Bibliography"/>
        <w:rPr>
          <w:lang w:val="en-GB"/>
        </w:rPr>
      </w:pPr>
      <w:r w:rsidRPr="004275A8">
        <w:rPr>
          <w:lang w:val="en-GB"/>
        </w:rPr>
        <w:t>[37]</w:t>
      </w:r>
      <w:r w:rsidRPr="004275A8">
        <w:rPr>
          <w:lang w:val="en-GB"/>
        </w:rPr>
        <w:tab/>
        <w:t xml:space="preserve">“Principled BSDF - Blender 4.1 Manual.” Accessed: </w:t>
      </w:r>
      <w:r w:rsidR="00003E59">
        <w:rPr>
          <w:lang w:val="en-GB"/>
        </w:rPr>
        <w:t>May</w:t>
      </w:r>
      <w:r w:rsidRPr="004275A8">
        <w:rPr>
          <w:lang w:val="en-GB"/>
        </w:rPr>
        <w:t xml:space="preserve">. </w:t>
      </w:r>
      <w:r w:rsidR="00003E59">
        <w:rPr>
          <w:lang w:val="en-GB"/>
        </w:rPr>
        <w:t>06</w:t>
      </w:r>
      <w:r w:rsidRPr="004275A8">
        <w:rPr>
          <w:lang w:val="en-GB"/>
        </w:rPr>
        <w:t>, 2024. [Online]. Available: https://docs.blender.org/manual/en/latest/render/shader_nodes/shader/principled.html</w:t>
      </w:r>
    </w:p>
    <w:p w14:paraId="7F9C6362" w14:textId="54964D65" w:rsidR="004275A8" w:rsidRPr="004275A8" w:rsidRDefault="004275A8" w:rsidP="004275A8">
      <w:pPr>
        <w:pStyle w:val="Bibliography"/>
        <w:rPr>
          <w:lang w:val="en-GB"/>
        </w:rPr>
      </w:pPr>
      <w:r w:rsidRPr="004275A8">
        <w:rPr>
          <w:lang w:val="en-GB"/>
        </w:rPr>
        <w:t>[38]</w:t>
      </w:r>
      <w:r w:rsidRPr="004275A8">
        <w:rPr>
          <w:lang w:val="en-GB"/>
        </w:rPr>
        <w:tab/>
        <w:t xml:space="preserve">“FBX — Blender Manual.” Accessed: </w:t>
      </w:r>
      <w:r w:rsidR="00003E59">
        <w:rPr>
          <w:lang w:val="en-GB"/>
        </w:rPr>
        <w:t>May</w:t>
      </w:r>
      <w:r w:rsidRPr="004275A8">
        <w:rPr>
          <w:lang w:val="en-GB"/>
        </w:rPr>
        <w:t>. 0</w:t>
      </w:r>
      <w:r w:rsidR="00003E59">
        <w:rPr>
          <w:lang w:val="en-GB"/>
        </w:rPr>
        <w:t>6</w:t>
      </w:r>
      <w:r w:rsidRPr="004275A8">
        <w:rPr>
          <w:lang w:val="en-GB"/>
        </w:rPr>
        <w:t>, 2024. [Online]. Available: https://docs.blender.org/manual/en/2.80/addons/io_scene_fbx.html</w:t>
      </w:r>
    </w:p>
    <w:p w14:paraId="2D9D9918" w14:textId="12F9A829" w:rsidR="004275A8" w:rsidRPr="004275A8" w:rsidRDefault="004275A8" w:rsidP="004275A8">
      <w:pPr>
        <w:pStyle w:val="Bibliography"/>
        <w:rPr>
          <w:lang w:val="en-GB"/>
        </w:rPr>
      </w:pPr>
      <w:r w:rsidRPr="004275A8">
        <w:rPr>
          <w:lang w:val="en-GB"/>
        </w:rPr>
        <w:t>[39]</w:t>
      </w:r>
      <w:r w:rsidRPr="004275A8">
        <w:rPr>
          <w:lang w:val="en-GB"/>
        </w:rPr>
        <w:tab/>
        <w:t xml:space="preserve">“Quirky Series - FREE Animals Pack | 3D Animals | Unity Asset Store.” Accessed: </w:t>
      </w:r>
      <w:r w:rsidR="00E839C9">
        <w:rPr>
          <w:lang w:val="en-GB"/>
        </w:rPr>
        <w:t>Apr</w:t>
      </w:r>
      <w:r w:rsidRPr="004275A8">
        <w:rPr>
          <w:lang w:val="en-GB"/>
        </w:rPr>
        <w:t xml:space="preserve">. </w:t>
      </w:r>
      <w:r w:rsidR="00E839C9">
        <w:rPr>
          <w:lang w:val="en-GB"/>
        </w:rPr>
        <w:t>1</w:t>
      </w:r>
      <w:r w:rsidRPr="004275A8">
        <w:rPr>
          <w:lang w:val="en-GB"/>
        </w:rPr>
        <w:t>5, 2024. [Online]. Available: https://assetstore.unity.com/packages/3d/characters/animals/quirky-series-free-animals-pack-178235</w:t>
      </w:r>
    </w:p>
    <w:p w14:paraId="1206F62D" w14:textId="68F55B54" w:rsidR="004275A8" w:rsidRPr="004275A8" w:rsidRDefault="004275A8" w:rsidP="004275A8">
      <w:pPr>
        <w:pStyle w:val="Bibliography"/>
        <w:rPr>
          <w:lang w:val="en-GB"/>
        </w:rPr>
      </w:pPr>
      <w:r w:rsidRPr="004275A8">
        <w:rPr>
          <w:lang w:val="en-GB"/>
        </w:rPr>
        <w:t>[40]</w:t>
      </w:r>
      <w:r w:rsidRPr="004275A8">
        <w:rPr>
          <w:lang w:val="en-GB"/>
        </w:rPr>
        <w:tab/>
        <w:t>“Google Forms: Online Form Creator | Google Workspace.” Accessed: Jul. 0</w:t>
      </w:r>
      <w:r w:rsidR="00177C60">
        <w:rPr>
          <w:lang w:val="en-GB"/>
        </w:rPr>
        <w:t>1</w:t>
      </w:r>
      <w:r w:rsidRPr="004275A8">
        <w:rPr>
          <w:lang w:val="en-GB"/>
        </w:rPr>
        <w:t>, 2024. [Online]. Available: https://www.facebook.com/GoogleDocs/</w:t>
      </w:r>
    </w:p>
    <w:p w14:paraId="301EE8A0" w14:textId="7E6F108F" w:rsidR="004275A8" w:rsidRPr="004275A8" w:rsidRDefault="004275A8" w:rsidP="004275A8">
      <w:pPr>
        <w:pStyle w:val="Bibliography"/>
        <w:rPr>
          <w:lang w:val="en-GB"/>
        </w:rPr>
      </w:pPr>
      <w:r w:rsidRPr="004275A8">
        <w:rPr>
          <w:lang w:val="en-GB"/>
        </w:rPr>
        <w:t>[41]</w:t>
      </w:r>
      <w:r w:rsidRPr="004275A8">
        <w:rPr>
          <w:lang w:val="en-GB"/>
        </w:rPr>
        <w:tab/>
        <w:t>W. T, “Measuring and Interpreting System Usability Scale (SUS),” UIUX Trend. Accessed: Ju</w:t>
      </w:r>
      <w:r w:rsidR="00B33367">
        <w:rPr>
          <w:lang w:val="en-GB"/>
        </w:rPr>
        <w:t>n</w:t>
      </w:r>
      <w:r w:rsidRPr="004275A8">
        <w:rPr>
          <w:lang w:val="en-GB"/>
        </w:rPr>
        <w:t xml:space="preserve">. </w:t>
      </w:r>
      <w:r w:rsidR="00B33367">
        <w:rPr>
          <w:lang w:val="en-GB"/>
        </w:rPr>
        <w:t>24</w:t>
      </w:r>
      <w:r w:rsidRPr="004275A8">
        <w:rPr>
          <w:lang w:val="en-GB"/>
        </w:rPr>
        <w:t>, 2024. [Online]. Available: https://uiuxtrend.com/measuring-system-usability-scale-sus/</w:t>
      </w:r>
    </w:p>
    <w:p w14:paraId="2CCF1885" w14:textId="5BBD7C10" w:rsidR="004275A8" w:rsidRPr="004275A8" w:rsidRDefault="004275A8" w:rsidP="004275A8">
      <w:pPr>
        <w:pStyle w:val="Bibliography"/>
        <w:rPr>
          <w:lang w:val="en-GB"/>
        </w:rPr>
      </w:pPr>
      <w:r w:rsidRPr="004275A8">
        <w:rPr>
          <w:lang w:val="en-GB"/>
        </w:rPr>
        <w:t>[42]</w:t>
      </w:r>
      <w:r w:rsidRPr="004275A8">
        <w:rPr>
          <w:lang w:val="en-GB"/>
        </w:rPr>
        <w:tab/>
        <w:t xml:space="preserve">“Measuring Usability </w:t>
      </w:r>
      <w:proofErr w:type="gramStart"/>
      <w:r w:rsidRPr="004275A8">
        <w:rPr>
          <w:lang w:val="en-GB"/>
        </w:rPr>
        <w:t>With</w:t>
      </w:r>
      <w:proofErr w:type="gramEnd"/>
      <w:r w:rsidRPr="004275A8">
        <w:rPr>
          <w:lang w:val="en-GB"/>
        </w:rPr>
        <w:t xml:space="preserve"> The System Usability Scale (SUS).” Accessed: Ju</w:t>
      </w:r>
      <w:r w:rsidR="00681B6F">
        <w:rPr>
          <w:lang w:val="en-GB"/>
        </w:rPr>
        <w:t>l</w:t>
      </w:r>
      <w:r w:rsidRPr="004275A8">
        <w:rPr>
          <w:lang w:val="en-GB"/>
        </w:rPr>
        <w:t>. 0</w:t>
      </w:r>
      <w:r w:rsidR="00681B6F">
        <w:rPr>
          <w:lang w:val="en-GB"/>
        </w:rPr>
        <w:t>1</w:t>
      </w:r>
      <w:r w:rsidRPr="004275A8">
        <w:rPr>
          <w:lang w:val="en-GB"/>
        </w:rPr>
        <w:t>, 2024. [Online]. Available: https://www.userfocus.co.uk/articles/measuring-usability-with-the-SUS.html</w:t>
      </w:r>
    </w:p>
    <w:p w14:paraId="435D7DCB" w14:textId="282436FA" w:rsidR="00CB1F1F" w:rsidRPr="00801217" w:rsidRDefault="00170CD0" w:rsidP="00A07F75">
      <w:pPr>
        <w:ind w:left="380"/>
        <w:rPr>
          <w:lang w:val="en-US"/>
        </w:rPr>
      </w:pPr>
      <w:r>
        <w:rPr>
          <w:lang w:val="en-US"/>
        </w:rPr>
        <w:fldChar w:fldCharType="end"/>
      </w:r>
    </w:p>
    <w:p w14:paraId="682E9508" w14:textId="5E18524F" w:rsidR="00913232" w:rsidRPr="00913232" w:rsidRDefault="0051214C" w:rsidP="00913232">
      <w:pPr>
        <w:pStyle w:val="Heading1"/>
        <w:numPr>
          <w:ilvl w:val="0"/>
          <w:numId w:val="0"/>
        </w:numPr>
        <w:spacing w:line="360" w:lineRule="auto"/>
        <w:ind w:left="360" w:hanging="360"/>
      </w:pPr>
      <w:bookmarkStart w:id="121" w:name="_Toc171084349"/>
      <w:r>
        <w:lastRenderedPageBreak/>
        <w:t>Apêndices</w:t>
      </w:r>
      <w:bookmarkEnd w:id="121"/>
    </w:p>
    <w:p w14:paraId="4C1FE732" w14:textId="76F2CAC0" w:rsidR="00913232" w:rsidRPr="001316C0" w:rsidRDefault="00B76CF7" w:rsidP="001316C0">
      <w:pPr>
        <w:ind w:firstLine="360"/>
        <w:rPr>
          <w:rFonts w:ascii="Courier New" w:hAnsi="Courier New" w:cs="Courier New"/>
          <w:sz w:val="21"/>
          <w:szCs w:val="21"/>
        </w:rPr>
      </w:pPr>
      <w:r>
        <w:t xml:space="preserve">Apêndice </w:t>
      </w:r>
      <w:r w:rsidR="00390E29">
        <w:t>A</w:t>
      </w:r>
    </w:p>
    <w:p w14:paraId="7EF54AA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gt; Start scene (Introdução do Buddy e da história)</w:t>
      </w:r>
    </w:p>
    <w:p w14:paraId="233D81D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em-vindo, BraveHeart!</w:t>
      </w:r>
    </w:p>
    <w:p w14:paraId="09AB168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meu nome é Alfredo</w:t>
      </w:r>
    </w:p>
    <w:p w14:paraId="038B474E"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 preciso da tua ajuda!</w:t>
      </w:r>
    </w:p>
    <w:p w14:paraId="113B392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Houve uma tempestade!!\n O meu ninho voou...</w:t>
      </w:r>
    </w:p>
    <w:p w14:paraId="280C616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 não sei onde estão os meus 3 ovos.</w:t>
      </w:r>
    </w:p>
    <w:p w14:paraId="7E00F3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reciso de ti para os encontrar.\n Achas que me consegues ajudar?</w:t>
      </w:r>
    </w:p>
    <w:p w14:paraId="057AE1A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ão te preocupes, vou acompanhar-te durante esta aventura.</w:t>
      </w:r>
    </w:p>
    <w:p w14:paraId="562F4F6E"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ara isso, precisamos de superar alguns desafios.</w:t>
      </w:r>
    </w:p>
    <w:p w14:paraId="70071CA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a isso?</w:t>
      </w:r>
    </w:p>
    <w:p w14:paraId="5BE32FD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35B06BE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gt; Memory game (Explicação do jogo de memória)</w:t>
      </w:r>
    </w:p>
    <w:p w14:paraId="4C29753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este jogo temos de pôr a nossa memória a funcionar.</w:t>
      </w:r>
    </w:p>
    <w:p w14:paraId="6D8253B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siciona as 6 cartas viradas para baixo, à tua frente.</w:t>
      </w:r>
    </w:p>
    <w:p w14:paraId="3BD3393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 seguir, vamos ter de encontrar os animais debaixo das cartas.</w:t>
      </w:r>
    </w:p>
    <w:p w14:paraId="3146349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Para isso, tens de virar uma carta para cima e apontar a câmara para ela. </w:t>
      </w:r>
    </w:p>
    <w:p w14:paraId="6D5B6CC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Depois de encontrares um animal, vira outra carta para tentares encontrar o par.</w:t>
      </w:r>
    </w:p>
    <w:p w14:paraId="6767E5E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ara o par ser detetado, tens de ter os 2 animais iguais no ecrã.</w:t>
      </w:r>
    </w:p>
    <w:p w14:paraId="17ECAFC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Se estiveres a ter dificuldade em detetar um animal, experimenta aproximar a câmara da carta.</w:t>
      </w:r>
    </w:p>
    <w:p w14:paraId="6E1F663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tenção, não podes ter mais do que 2 cartas viradas para cima ao mesmo tempo!</w:t>
      </w:r>
    </w:p>
    <w:p w14:paraId="45A1236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Quando encontrares um par podes tirar as duas cartas do jogo.</w:t>
      </w:r>
    </w:p>
    <w:p w14:paraId="51D8BF2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ou estar sempre aqui para te ajudar.</w:t>
      </w:r>
    </w:p>
    <w:p w14:paraId="032AEC2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des começar.\n Boa sorte!</w:t>
      </w:r>
    </w:p>
    <w:p w14:paraId="20B16C1B"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1 ou nenhum animal está a ser detetado)</w:t>
      </w:r>
    </w:p>
    <w:p w14:paraId="518D118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 os pares!</w:t>
      </w:r>
    </w:p>
    <w:p w14:paraId="2BE6C1C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O jogador encontra um par)</w:t>
      </w:r>
    </w:p>
    <w:p w14:paraId="4EA510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ste um par -  + 'nome_animal'             (borboleta, Coala, Abelha)</w:t>
      </w:r>
    </w:p>
    <w:p w14:paraId="2D6434A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Os dois animais não são pares)</w:t>
      </w:r>
    </w:p>
    <w:p w14:paraId="7845DF2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ão é um par!\nTenta outra vez!</w:t>
      </w:r>
    </w:p>
    <w:p w14:paraId="2B8E191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Estão a ser detetados 3 marcadores)</w:t>
      </w:r>
    </w:p>
    <w:p w14:paraId="05650C8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antém apenas duas cartas viradas para cima!</w:t>
      </w:r>
    </w:p>
    <w:p w14:paraId="109E5EF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Completou o jogo de memória *Muda consoante o nivel*)</w:t>
      </w:r>
    </w:p>
    <w:p w14:paraId="26AE5EA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ste a minha amiga, a Borboleta Aurora!\n E ela quer brincar contigo!</w:t>
      </w:r>
    </w:p>
    <w:p w14:paraId="0A732C7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ste o meu amigo, o Coala Kiko!\n E ele quer brincar contigo!</w:t>
      </w:r>
    </w:p>
    <w:p w14:paraId="7F7D1F8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ste a minha amiga, a Abelha Mel!\n E ela quer brincar contigo!</w:t>
      </w:r>
    </w:p>
    <w:p w14:paraId="7E3054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1F13F79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gt; Mini-game 1 (Explicação do procedimento - Aplicação da pomada e do penso)</w:t>
      </w:r>
    </w:p>
    <w:p w14:paraId="5C0E497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ou-te explicar o que é que te vai acontecer.</w:t>
      </w:r>
    </w:p>
    <w:p w14:paraId="2B259D3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s enfermeiros vão aplicar uma pomada na tua mão.</w:t>
      </w:r>
    </w:p>
    <w:p w14:paraId="5D0C52C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is sentir uma sensação parecida a um toque meu.</w:t>
      </w:r>
    </w:p>
    <w:p w14:paraId="3CD00D9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 pomada vai fazer com que não sintas dor.</w:t>
      </w:r>
    </w:p>
    <w:p w14:paraId="14A6DC7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Depois, vão colocar um penso para ter a certeza que a pomada fica no sítio.</w:t>
      </w:r>
    </w:p>
    <w:p w14:paraId="606362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começar! Agora o enfermeiro és tu!</w:t>
      </w:r>
    </w:p>
    <w:p w14:paraId="5FB70F6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lastRenderedPageBreak/>
        <w:t>- Arrasta a pomada para a mão.</w:t>
      </w:r>
    </w:p>
    <w:p w14:paraId="0CD6D6B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Agora, vamos abrir o penso. Clica nele!</w:t>
      </w:r>
    </w:p>
    <w:p w14:paraId="28F7B40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Para aplicar o penso, arrasta-o para cima da pomada!</w:t>
      </w:r>
    </w:p>
    <w:p w14:paraId="41C11A1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completaste o jogo!\n Vamos procurar o ovo!</w:t>
      </w:r>
    </w:p>
    <w:p w14:paraId="2813107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7E6B87D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gt; Mini-game 2 (Explicação do procedimento - Aplicação do garrote)</w:t>
      </w:r>
    </w:p>
    <w:p w14:paraId="7E46F81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o jogo anterior aprendeste para que servem o penso e a pomada.</w:t>
      </w:r>
    </w:p>
    <w:p w14:paraId="03A8014B"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gora, vou-te explicar para que serve o garrote.</w:t>
      </w:r>
    </w:p>
    <w:p w14:paraId="5F464E9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garrote dá abraços, assim como eu.</w:t>
      </w:r>
    </w:p>
    <w:p w14:paraId="2743025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s enfermeiros vão colocar um garrote no teu braço e vais sentir um grande abraço.</w:t>
      </w:r>
    </w:p>
    <w:p w14:paraId="50BD1ED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Isto ajuda-os a encontrar as tuas veias.</w:t>
      </w:r>
    </w:p>
    <w:p w14:paraId="02540AA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ntes disso, é preciso retirar o penso e limpar a pomada.</w:t>
      </w:r>
    </w:p>
    <w:p w14:paraId="6D294A2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começar! Agora o enfermeiro és tu!</w:t>
      </w:r>
    </w:p>
    <w:p w14:paraId="640EE82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Carrega no penso para o retirar.</w:t>
      </w:r>
    </w:p>
    <w:p w14:paraId="2AED08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desinfetar o local. Clica no desinfetante!</w:t>
      </w:r>
    </w:p>
    <w:p w14:paraId="625C581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limpar o local. Arrasta o pano para lá!</w:t>
      </w:r>
    </w:p>
    <w:p w14:paraId="0BAC15E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agora aplicar o garrote. Arrasta-o para o início do antebraço!</w:t>
      </w:r>
    </w:p>
    <w:p w14:paraId="63D093C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clica no garrote até ficar apertado!</w:t>
      </w:r>
    </w:p>
    <w:p w14:paraId="53C161B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completaste o jogo!\n Vamos procurar o ovo!</w:t>
      </w:r>
    </w:p>
    <w:p w14:paraId="3CCE034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46602F7B"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gt; Mini-game 3 (Explicação procedimento - Aplicação do cateter)</w:t>
      </w:r>
    </w:p>
    <w:p w14:paraId="730A4B1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o jogo anterior aprendeste para que serve o garrote.</w:t>
      </w:r>
    </w:p>
    <w:p w14:paraId="6CF071A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gora eu vou-te explicar para que serve o cateter.</w:t>
      </w:r>
    </w:p>
    <w:p w14:paraId="5F45C11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cateter é posto na tua mão pelos enfermeiros.</w:t>
      </w:r>
    </w:p>
    <w:p w14:paraId="120DF8C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 é através dele que vais receber a medicação.</w:t>
      </w:r>
    </w:p>
    <w:p w14:paraId="3D0CFD0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o colocarem o cateter, vais sentir uma pequena pica, parecida a um beijinho meu.</w:t>
      </w:r>
    </w:p>
    <w:p w14:paraId="365495A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Depois de estar na tua mão, é preciso colocar um adesivo para ter a certeza que ele não foge.</w:t>
      </w:r>
    </w:p>
    <w:p w14:paraId="65FD9E1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de ser preciso colocar uma tala para garantir que fica tudo seguro.</w:t>
      </w:r>
    </w:p>
    <w:p w14:paraId="4DA6358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ntes de começar é preciso, ainda, desinfetar a tua mão.</w:t>
      </w:r>
    </w:p>
    <w:p w14:paraId="7C5FD10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começar! Agora o enfermeiro és tu!</w:t>
      </w:r>
    </w:p>
    <w:p w14:paraId="02E3161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Clica no desinfetante para desinfetar a mão.</w:t>
      </w:r>
    </w:p>
    <w:p w14:paraId="5CD2753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limpar o local. Arrasta o pano para lá!</w:t>
      </w:r>
    </w:p>
    <w:p w14:paraId="10E8E16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Agora vamos aplicar o cateter. Arrasta-o para a mão!</w:t>
      </w:r>
    </w:p>
    <w:p w14:paraId="511B41D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aplicar o obturador. Arrasta-o para o local correto!</w:t>
      </w:r>
    </w:p>
    <w:p w14:paraId="1DBAD69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agora aplicar o adesivo. Arrasta-o para o cateter!</w:t>
      </w:r>
    </w:p>
    <w:p w14:paraId="23C80D4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Vamos agora colocar a tala. Arrasta-a para o braço!</w:t>
      </w:r>
    </w:p>
    <w:p w14:paraId="4CB1C77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completaste o jogo!\n Vamos procurar o ovo!</w:t>
      </w:r>
    </w:p>
    <w:p w14:paraId="5B3CF67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4CC7365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gt; Search egg (Explicação de como procurar os ovos)</w:t>
      </w:r>
    </w:p>
    <w:p w14:paraId="117BEFD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Um dos ovos deve estar por aqui.\n Ajuda-me a encontrá-lo!</w:t>
      </w:r>
    </w:p>
    <w:p w14:paraId="5AAD9F5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rocura atrás dos arbustos.</w:t>
      </w:r>
    </w:p>
    <w:p w14:paraId="51C7A7D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Ao carregar no arbusto errado)</w:t>
      </w:r>
    </w:p>
    <w:p w14:paraId="737E18D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arece que não está nesse arbusto!\nTenta outro.</w:t>
      </w:r>
    </w:p>
    <w:p w14:paraId="478C3CC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Ao carregar no arbusto certo)</w:t>
      </w:r>
    </w:p>
    <w:p w14:paraId="6A05B45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encontraste o ovo!\nObrigado!</w:t>
      </w:r>
    </w:p>
    <w:p w14:paraId="77E3E04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7C1F842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gt; End Scene</w:t>
      </w:r>
    </w:p>
    <w:p w14:paraId="601E3C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BraveHeart!</w:t>
      </w:r>
    </w:p>
    <w:p w14:paraId="02F1299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Conseguiste encontrar todos os meus ovos!\nObrigado!</w:t>
      </w:r>
    </w:p>
    <w:p w14:paraId="78D4576B" w14:textId="77777777" w:rsidR="00913232" w:rsidRPr="00192351" w:rsidRDefault="00913232" w:rsidP="00192351">
      <w:pPr>
        <w:pStyle w:val="PlainText"/>
        <w:rPr>
          <w:rFonts w:ascii="Courier New" w:hAnsi="Courier New" w:cs="Courier New"/>
        </w:rPr>
      </w:pPr>
      <w:r w:rsidRPr="001316C0">
        <w:rPr>
          <w:rFonts w:ascii="Times New Roman" w:hAnsi="Times New Roman" w:cs="Times New Roman"/>
          <w:sz w:val="24"/>
          <w:szCs w:val="24"/>
        </w:rPr>
        <w:lastRenderedPageBreak/>
        <w:t>- Se quiseres voltar a jogar, clica no botão.</w:t>
      </w:r>
    </w:p>
    <w:p w14:paraId="47AF12CE" w14:textId="3949AAED" w:rsidR="00963021" w:rsidRPr="00913232" w:rsidRDefault="00963021" w:rsidP="00963021">
      <w:pPr>
        <w:ind w:firstLine="0"/>
        <w:rPr>
          <w:lang w:val="en-PT"/>
        </w:rPr>
      </w:pPr>
    </w:p>
    <w:p w14:paraId="6A78A6CC" w14:textId="4C48248B" w:rsidR="00390E29" w:rsidRDefault="00963021" w:rsidP="00963021">
      <w:pPr>
        <w:ind w:firstLine="0"/>
      </w:pPr>
      <w:r>
        <w:t xml:space="preserve">      </w:t>
      </w:r>
      <w:r w:rsidR="003A60DB">
        <w:t>Apêndice B</w:t>
      </w:r>
    </w:p>
    <w:p w14:paraId="2150F64D" w14:textId="78DA7B8D" w:rsidR="00963021" w:rsidRDefault="00000000" w:rsidP="00E32F76">
      <w:pPr>
        <w:ind w:firstLine="0"/>
      </w:pPr>
      <w:hyperlink r:id="rId40" w:history="1">
        <w:r w:rsidR="003A60DB" w:rsidRPr="003A60DB">
          <w:rPr>
            <w:rStyle w:val="Hyperlink"/>
          </w:rPr>
          <w:t>https://www.figma.com/design/iQKHoFr0bl8pTNmsP6CrVp/BraveHearts-AR?node-id=0-1&amp;t=A02xqE0CEZLuLN9n-1</w:t>
        </w:r>
      </w:hyperlink>
    </w:p>
    <w:p w14:paraId="7DDF4A76" w14:textId="77777777" w:rsidR="001316C0" w:rsidRDefault="001316C0" w:rsidP="00963021">
      <w:pPr>
        <w:ind w:firstLine="708"/>
      </w:pPr>
    </w:p>
    <w:p w14:paraId="692D59BF" w14:textId="77777777" w:rsidR="001316C0" w:rsidRDefault="001316C0" w:rsidP="00963021">
      <w:pPr>
        <w:ind w:firstLine="708"/>
      </w:pPr>
    </w:p>
    <w:p w14:paraId="1AFE6F9E" w14:textId="77777777" w:rsidR="001316C0" w:rsidRDefault="001316C0" w:rsidP="00963021">
      <w:pPr>
        <w:ind w:firstLine="708"/>
      </w:pPr>
    </w:p>
    <w:p w14:paraId="3D203337" w14:textId="77777777" w:rsidR="001316C0" w:rsidRDefault="001316C0" w:rsidP="00963021">
      <w:pPr>
        <w:ind w:firstLine="708"/>
      </w:pPr>
    </w:p>
    <w:p w14:paraId="60F894F2" w14:textId="77777777" w:rsidR="001316C0" w:rsidRDefault="001316C0" w:rsidP="00963021">
      <w:pPr>
        <w:ind w:firstLine="708"/>
      </w:pPr>
    </w:p>
    <w:p w14:paraId="5ED5CBB5" w14:textId="77777777" w:rsidR="001316C0" w:rsidRDefault="001316C0" w:rsidP="00963021">
      <w:pPr>
        <w:ind w:firstLine="708"/>
      </w:pPr>
    </w:p>
    <w:p w14:paraId="2E73762E" w14:textId="77777777" w:rsidR="001316C0" w:rsidRDefault="001316C0" w:rsidP="00963021">
      <w:pPr>
        <w:ind w:firstLine="708"/>
      </w:pPr>
    </w:p>
    <w:p w14:paraId="1BC9D2A1" w14:textId="77777777" w:rsidR="001316C0" w:rsidRDefault="001316C0" w:rsidP="00963021">
      <w:pPr>
        <w:ind w:firstLine="708"/>
      </w:pPr>
    </w:p>
    <w:p w14:paraId="6E25213F" w14:textId="77777777" w:rsidR="001316C0" w:rsidRDefault="001316C0" w:rsidP="00963021">
      <w:pPr>
        <w:ind w:firstLine="708"/>
      </w:pPr>
    </w:p>
    <w:p w14:paraId="46C6E50A" w14:textId="77777777" w:rsidR="001316C0" w:rsidRDefault="001316C0" w:rsidP="00963021">
      <w:pPr>
        <w:ind w:firstLine="708"/>
      </w:pPr>
    </w:p>
    <w:p w14:paraId="53D1C09F" w14:textId="77777777" w:rsidR="001316C0" w:rsidRDefault="001316C0" w:rsidP="00963021">
      <w:pPr>
        <w:ind w:firstLine="708"/>
      </w:pPr>
    </w:p>
    <w:p w14:paraId="5443D6BA" w14:textId="77777777" w:rsidR="001316C0" w:rsidRDefault="001316C0" w:rsidP="00963021">
      <w:pPr>
        <w:ind w:firstLine="708"/>
      </w:pPr>
    </w:p>
    <w:p w14:paraId="6F1FCBF9" w14:textId="77777777" w:rsidR="001316C0" w:rsidRDefault="001316C0" w:rsidP="00963021">
      <w:pPr>
        <w:ind w:firstLine="708"/>
      </w:pPr>
    </w:p>
    <w:p w14:paraId="225375DF" w14:textId="77777777" w:rsidR="001316C0" w:rsidRDefault="001316C0" w:rsidP="00963021">
      <w:pPr>
        <w:ind w:firstLine="708"/>
      </w:pPr>
    </w:p>
    <w:p w14:paraId="302AE559" w14:textId="77777777" w:rsidR="001316C0" w:rsidRDefault="001316C0" w:rsidP="00963021">
      <w:pPr>
        <w:ind w:firstLine="708"/>
      </w:pPr>
    </w:p>
    <w:p w14:paraId="2EE2E1BE" w14:textId="77777777" w:rsidR="001316C0" w:rsidRDefault="001316C0" w:rsidP="00963021">
      <w:pPr>
        <w:ind w:firstLine="708"/>
      </w:pPr>
    </w:p>
    <w:p w14:paraId="4A12692A" w14:textId="77777777" w:rsidR="001316C0" w:rsidRDefault="001316C0" w:rsidP="00963021">
      <w:pPr>
        <w:ind w:firstLine="708"/>
      </w:pPr>
    </w:p>
    <w:p w14:paraId="6051292F" w14:textId="77777777" w:rsidR="001316C0" w:rsidRDefault="001316C0" w:rsidP="00963021">
      <w:pPr>
        <w:ind w:firstLine="708"/>
      </w:pPr>
    </w:p>
    <w:p w14:paraId="07796519" w14:textId="77777777" w:rsidR="001316C0" w:rsidRDefault="001316C0" w:rsidP="00963021">
      <w:pPr>
        <w:ind w:firstLine="708"/>
      </w:pPr>
    </w:p>
    <w:p w14:paraId="4743A0E7" w14:textId="09DBE7DB" w:rsidR="00DD743C" w:rsidRDefault="001316C0" w:rsidP="001316C0">
      <w:pPr>
        <w:ind w:firstLine="0"/>
      </w:pPr>
      <w:r>
        <w:lastRenderedPageBreak/>
        <w:t xml:space="preserve"> </w:t>
      </w:r>
      <w:r w:rsidR="00F60EE9">
        <w:t>Apêndice</w:t>
      </w:r>
      <w:r w:rsidR="00E32F76">
        <w:t xml:space="preserve"> C</w:t>
      </w:r>
    </w:p>
    <w:p w14:paraId="521095D3" w14:textId="5B9DF5E9" w:rsidR="00E32F76" w:rsidRPr="00E32F76" w:rsidRDefault="00E32F76" w:rsidP="00E32F76">
      <w:pPr>
        <w:ind w:firstLine="0"/>
        <w:jc w:val="center"/>
      </w:pPr>
      <w:r>
        <w:rPr>
          <w:noProof/>
        </w:rPr>
        <w:drawing>
          <wp:inline distT="0" distB="0" distL="0" distR="0" wp14:anchorId="55EFCEC6" wp14:editId="4B03E153">
            <wp:extent cx="5579745" cy="7896225"/>
            <wp:effectExtent l="0" t="0" r="0" b="0"/>
            <wp:docPr id="2006229123" name="Picture 9">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229123" name="Picture 9">
                      <a:hlinkClick r:id="rId41"/>
                    </pic:cNvPr>
                    <pic:cNvPicPr/>
                  </pic:nvPicPr>
                  <pic:blipFill>
                    <a:blip r:embed="rId42"/>
                    <a:stretch>
                      <a:fillRect/>
                    </a:stretch>
                  </pic:blipFill>
                  <pic:spPr>
                    <a:xfrm>
                      <a:off x="0" y="0"/>
                      <a:ext cx="5579745" cy="7896225"/>
                    </a:xfrm>
                    <a:prstGeom prst="rect">
                      <a:avLst/>
                    </a:prstGeom>
                  </pic:spPr>
                </pic:pic>
              </a:graphicData>
            </a:graphic>
          </wp:inline>
        </w:drawing>
      </w:r>
    </w:p>
    <w:p w14:paraId="08CF0254" w14:textId="2E826F0F" w:rsidR="00460333" w:rsidRDefault="00460333" w:rsidP="002B70B6">
      <w:pPr>
        <w:pStyle w:val="Heading1"/>
        <w:numPr>
          <w:ilvl w:val="0"/>
          <w:numId w:val="0"/>
        </w:numPr>
        <w:spacing w:line="360" w:lineRule="auto"/>
        <w:ind w:left="360" w:hanging="360"/>
      </w:pPr>
      <w:bookmarkStart w:id="122" w:name="_Toc171084350"/>
      <w:r>
        <w:lastRenderedPageBreak/>
        <w:t>Anexos</w:t>
      </w:r>
      <w:bookmarkEnd w:id="122"/>
      <w:r>
        <w:t xml:space="preserve"> </w:t>
      </w:r>
    </w:p>
    <w:p w14:paraId="20C5297B" w14:textId="46F41A3D" w:rsidR="00304BE4" w:rsidRDefault="00304BE4" w:rsidP="002B70B6">
      <w:r>
        <w:t>Anexo A</w:t>
      </w:r>
    </w:p>
    <w:p w14:paraId="0650FBEE" w14:textId="189ABDE4" w:rsidR="00304BE4" w:rsidRDefault="003878EE" w:rsidP="001877DF">
      <w:pPr>
        <w:jc w:val="center"/>
      </w:pPr>
      <w:r>
        <w:rPr>
          <w:noProof/>
        </w:rPr>
        <w:drawing>
          <wp:inline distT="0" distB="0" distL="0" distR="0" wp14:anchorId="0373800A" wp14:editId="3ABB3838">
            <wp:extent cx="4904432" cy="6940550"/>
            <wp:effectExtent l="0" t="0" r="0" b="0"/>
            <wp:docPr id="584407545" name="Picture 1">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07545" name="Picture 1">
                      <a:hlinkClick r:id="rId43"/>
                    </pic:cNvPr>
                    <pic:cNvPicPr/>
                  </pic:nvPicPr>
                  <pic:blipFill>
                    <a:blip r:embed="rId44"/>
                    <a:stretch>
                      <a:fillRect/>
                    </a:stretch>
                  </pic:blipFill>
                  <pic:spPr>
                    <a:xfrm>
                      <a:off x="0" y="0"/>
                      <a:ext cx="4908558" cy="6946389"/>
                    </a:xfrm>
                    <a:prstGeom prst="rect">
                      <a:avLst/>
                    </a:prstGeom>
                  </pic:spPr>
                </pic:pic>
              </a:graphicData>
            </a:graphic>
          </wp:inline>
        </w:drawing>
      </w:r>
    </w:p>
    <w:p w14:paraId="442D1F22" w14:textId="77777777" w:rsidR="001877DF" w:rsidRDefault="001877DF" w:rsidP="002B70B6"/>
    <w:p w14:paraId="33758651" w14:textId="77777777" w:rsidR="00142DBE" w:rsidRDefault="00142DBE" w:rsidP="002B70B6"/>
    <w:p w14:paraId="71919130" w14:textId="5F6B879C" w:rsidR="00671259" w:rsidRDefault="001316C0" w:rsidP="001316C0">
      <w:pPr>
        <w:ind w:firstLine="0"/>
      </w:pPr>
      <w:r>
        <w:lastRenderedPageBreak/>
        <w:t xml:space="preserve">  </w:t>
      </w:r>
      <w:r w:rsidR="00460333">
        <w:t xml:space="preserve">Anexo </w:t>
      </w:r>
      <w:r w:rsidR="001877DF">
        <w:t>B</w:t>
      </w:r>
    </w:p>
    <w:p w14:paraId="40CCA9EA" w14:textId="232660DF" w:rsidR="00671259" w:rsidRDefault="004E5D48" w:rsidP="002B70B6">
      <w:pPr>
        <w:jc w:val="center"/>
      </w:pPr>
      <w:r>
        <w:rPr>
          <w:noProof/>
        </w:rPr>
        <w:drawing>
          <wp:inline distT="0" distB="0" distL="0" distR="0" wp14:anchorId="125F22FB" wp14:editId="3B689E93">
            <wp:extent cx="5579745" cy="7896225"/>
            <wp:effectExtent l="0" t="0" r="0" b="0"/>
            <wp:docPr id="1136640300" name="Picture 6">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40300" name="Picture 6">
                      <a:hlinkClick r:id="rId45"/>
                    </pic:cNvPr>
                    <pic:cNvPicPr/>
                  </pic:nvPicPr>
                  <pic:blipFill>
                    <a:blip r:embed="rId46"/>
                    <a:stretch>
                      <a:fillRect/>
                    </a:stretch>
                  </pic:blipFill>
                  <pic:spPr>
                    <a:xfrm>
                      <a:off x="0" y="0"/>
                      <a:ext cx="5579745" cy="7896225"/>
                    </a:xfrm>
                    <a:prstGeom prst="rect">
                      <a:avLst/>
                    </a:prstGeom>
                  </pic:spPr>
                </pic:pic>
              </a:graphicData>
            </a:graphic>
          </wp:inline>
        </w:drawing>
      </w:r>
    </w:p>
    <w:p w14:paraId="1BCE390B" w14:textId="77777777" w:rsidR="004E5D48" w:rsidRDefault="004E5D48" w:rsidP="004E5D48">
      <w:pPr>
        <w:ind w:firstLine="0"/>
        <w:rPr>
          <w:rFonts w:cs="Times New Roman"/>
        </w:rPr>
      </w:pPr>
    </w:p>
    <w:p w14:paraId="4DA571FE" w14:textId="77A54ED5" w:rsidR="00142DBE" w:rsidRDefault="00142DBE" w:rsidP="00142DBE">
      <w:pPr>
        <w:rPr>
          <w:rFonts w:cs="Times New Roman"/>
        </w:rPr>
      </w:pPr>
      <w:r>
        <w:rPr>
          <w:rFonts w:cs="Times New Roman"/>
        </w:rPr>
        <w:lastRenderedPageBreak/>
        <w:t>Anexo C</w:t>
      </w:r>
    </w:p>
    <w:p w14:paraId="5B6BF241" w14:textId="0E86AC59" w:rsidR="00142DBE" w:rsidRDefault="00142DBE" w:rsidP="00142DBE">
      <w:pPr>
        <w:jc w:val="center"/>
        <w:rPr>
          <w:rFonts w:cs="Times New Roman"/>
        </w:rPr>
      </w:pPr>
      <w:r>
        <w:rPr>
          <w:rFonts w:cs="Times New Roman"/>
          <w:noProof/>
        </w:rPr>
        <w:drawing>
          <wp:inline distT="0" distB="0" distL="0" distR="0" wp14:anchorId="5F8E849B" wp14:editId="37984C43">
            <wp:extent cx="5579745" cy="7620635"/>
            <wp:effectExtent l="0" t="0" r="0" b="0"/>
            <wp:docPr id="773090653" name="Picture 4">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090653" name="Picture 4">
                      <a:hlinkClick r:id="rId47"/>
                    </pic:cNvPr>
                    <pic:cNvPicPr/>
                  </pic:nvPicPr>
                  <pic:blipFill>
                    <a:blip r:embed="rId48"/>
                    <a:stretch>
                      <a:fillRect/>
                    </a:stretch>
                  </pic:blipFill>
                  <pic:spPr>
                    <a:xfrm>
                      <a:off x="0" y="0"/>
                      <a:ext cx="5579745" cy="7620635"/>
                    </a:xfrm>
                    <a:prstGeom prst="rect">
                      <a:avLst/>
                    </a:prstGeom>
                  </pic:spPr>
                </pic:pic>
              </a:graphicData>
            </a:graphic>
          </wp:inline>
        </w:drawing>
      </w:r>
    </w:p>
    <w:p w14:paraId="1030A883" w14:textId="786173D4" w:rsidR="00DD743C" w:rsidRPr="001E26CB" w:rsidRDefault="00DD743C" w:rsidP="00142DBE">
      <w:pPr>
        <w:jc w:val="center"/>
      </w:pPr>
      <w:r>
        <w:rPr>
          <w:rFonts w:ascii="Arial" w:hAnsi="Arial" w:cs="Arial"/>
        </w:rPr>
        <w:br w:type="page"/>
      </w:r>
    </w:p>
    <w:p w14:paraId="35BD6B74" w14:textId="77777777" w:rsidR="00B77994" w:rsidRDefault="0052198F" w:rsidP="002B70B6">
      <w:pPr>
        <w:pStyle w:val="Heading1"/>
        <w:numPr>
          <w:ilvl w:val="0"/>
          <w:numId w:val="0"/>
        </w:numPr>
        <w:spacing w:line="360" w:lineRule="auto"/>
        <w:ind w:left="360" w:hanging="360"/>
      </w:pPr>
      <w:bookmarkStart w:id="123" w:name="_Toc357152328"/>
      <w:bookmarkStart w:id="124" w:name="_Toc357154534"/>
      <w:bookmarkStart w:id="125" w:name="_Toc530601454"/>
      <w:bookmarkStart w:id="126" w:name="_Toc171084351"/>
      <w:r w:rsidRPr="00F62737">
        <w:lastRenderedPageBreak/>
        <w:t>Glossário</w:t>
      </w:r>
      <w:bookmarkEnd w:id="123"/>
      <w:bookmarkEnd w:id="124"/>
      <w:bookmarkEnd w:id="125"/>
      <w:bookmarkEnd w:id="126"/>
      <w:r w:rsidR="00AF145D">
        <w:t xml:space="preserve"> </w:t>
      </w:r>
    </w:p>
    <w:p w14:paraId="3ED00E04" w14:textId="5D7BF2D1" w:rsidR="00F62737" w:rsidRPr="00D75DBF" w:rsidRDefault="00D75DBF" w:rsidP="002B70B6">
      <w:pPr>
        <w:rPr>
          <w:b/>
          <w:bCs/>
          <w:i/>
          <w:iCs/>
        </w:rPr>
      </w:pPr>
      <w:r w:rsidRPr="00D75DBF">
        <w:rPr>
          <w:b/>
          <w:bCs/>
          <w:i/>
          <w:iCs/>
        </w:rPr>
        <w:t>Brainstorming</w:t>
      </w:r>
    </w:p>
    <w:p w14:paraId="01C8ECE4" w14:textId="795B8423" w:rsidR="00D75DBF" w:rsidRDefault="00D75DBF" w:rsidP="002B70B6">
      <w:r>
        <w:t>Partilha de ideias espontâneas que visam encontrar uma solução para um dado problema.</w:t>
      </w:r>
    </w:p>
    <w:p w14:paraId="7D10BEFE" w14:textId="4DF3A720" w:rsidR="00D75DBF" w:rsidRPr="00D75DBF" w:rsidRDefault="00D75DBF" w:rsidP="002B70B6">
      <w:pPr>
        <w:rPr>
          <w:b/>
          <w:bCs/>
          <w:i/>
          <w:iCs/>
        </w:rPr>
      </w:pPr>
      <w:proofErr w:type="spellStart"/>
      <w:r w:rsidRPr="00D75DBF">
        <w:rPr>
          <w:b/>
          <w:bCs/>
          <w:i/>
          <w:iCs/>
        </w:rPr>
        <w:t>Cybersickness</w:t>
      </w:r>
      <w:proofErr w:type="spellEnd"/>
    </w:p>
    <w:p w14:paraId="421F8E8E" w14:textId="23E5A4A6" w:rsidR="00D75DBF" w:rsidRPr="00F62737" w:rsidRDefault="00D75DBF" w:rsidP="002B70B6">
      <w:r>
        <w:t xml:space="preserve">Também conhecido como </w:t>
      </w:r>
      <w:proofErr w:type="spellStart"/>
      <w:r w:rsidRPr="00D75DBF">
        <w:rPr>
          <w:i/>
          <w:iCs/>
        </w:rPr>
        <w:t>motion</w:t>
      </w:r>
      <w:proofErr w:type="spellEnd"/>
      <w:r w:rsidRPr="00D75DBF">
        <w:rPr>
          <w:i/>
          <w:iCs/>
        </w:rPr>
        <w:t xml:space="preserve"> </w:t>
      </w:r>
      <w:proofErr w:type="spellStart"/>
      <w:r w:rsidRPr="00D75DBF">
        <w:rPr>
          <w:i/>
          <w:iCs/>
        </w:rPr>
        <w:t>sickness</w:t>
      </w:r>
      <w:proofErr w:type="spellEnd"/>
      <w:r>
        <w:t>, em português, enjoo de movimento, refere-se ao mal-estar que ocorre devido a uma experiência de realidade virtual. Os sintomas incluem tonturas, náuseas, dor de cabeça e desorientação.</w:t>
      </w:r>
    </w:p>
    <w:sectPr w:rsidR="00D75DBF" w:rsidRPr="00F62737" w:rsidSect="002B70B6">
      <w:headerReference w:type="even" r:id="rId49"/>
      <w:headerReference w:type="default" r:id="rId50"/>
      <w:footerReference w:type="default" r:id="rId51"/>
      <w:type w:val="continuous"/>
      <w:pgSz w:w="11906" w:h="16838" w:code="9"/>
      <w:pgMar w:top="1418" w:right="1418" w:bottom="1418" w:left="1701" w:header="709" w:footer="612"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4766A" w14:textId="77777777" w:rsidR="00215AF9" w:rsidRDefault="00215AF9" w:rsidP="00DD743C">
      <w:pPr>
        <w:spacing w:after="0" w:line="240" w:lineRule="auto"/>
      </w:pPr>
      <w:r>
        <w:separator/>
      </w:r>
    </w:p>
  </w:endnote>
  <w:endnote w:type="continuationSeparator" w:id="0">
    <w:p w14:paraId="1D8AD37C" w14:textId="77777777" w:rsidR="00215AF9" w:rsidRDefault="00215AF9" w:rsidP="00DD74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pple Color Emoji">
    <w:panose1 w:val="00000000000000000000"/>
    <w:charset w:val="00"/>
    <w:family w:val="auto"/>
    <w:pitch w:val="variable"/>
    <w:sig w:usb0="00000003" w:usb1="18000000" w:usb2="14000000" w:usb3="00000000" w:csb0="00000001"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607F9" w14:textId="77777777" w:rsidR="00B05A1F" w:rsidRPr="00501EFA" w:rsidRDefault="00B05A1F" w:rsidP="00B86C21">
    <w:pPr>
      <w:pStyle w:val="Footer"/>
      <w:spacing w:before="120"/>
      <w:jc w:val="center"/>
      <w:rPr>
        <w:sz w:val="20"/>
      </w:rPr>
    </w:pPr>
    <w:r w:rsidRPr="00501EFA">
      <w:rPr>
        <w:sz w:val="20"/>
      </w:rPr>
      <w:fldChar w:fldCharType="begin"/>
    </w:r>
    <w:r w:rsidRPr="00501EFA">
      <w:rPr>
        <w:sz w:val="20"/>
      </w:rPr>
      <w:instrText xml:space="preserve"> PAGE   \* MERGEFORMAT </w:instrText>
    </w:r>
    <w:r w:rsidRPr="00501EFA">
      <w:rPr>
        <w:sz w:val="20"/>
      </w:rPr>
      <w:fldChar w:fldCharType="separate"/>
    </w:r>
    <w:r>
      <w:rPr>
        <w:noProof/>
        <w:sz w:val="20"/>
      </w:rPr>
      <w:t>VII</w:t>
    </w:r>
    <w:r w:rsidRPr="00501EFA">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C4507" w14:textId="77777777" w:rsidR="00B05A1F" w:rsidRPr="00B86C21" w:rsidRDefault="00B05A1F" w:rsidP="00B86C21">
    <w:pPr>
      <w:pStyle w:val="Footer"/>
      <w:jc w:val="right"/>
      <w:rPr>
        <w:sz w:val="20"/>
      </w:rPr>
    </w:pPr>
    <w:r w:rsidRPr="00B86C21">
      <w:rPr>
        <w:sz w:val="20"/>
      </w:rPr>
      <w:fldChar w:fldCharType="begin"/>
    </w:r>
    <w:r w:rsidRPr="00B86C21">
      <w:rPr>
        <w:sz w:val="20"/>
      </w:rPr>
      <w:instrText xml:space="preserve"> PAGE   \* MERGEFORMAT </w:instrText>
    </w:r>
    <w:r w:rsidRPr="00B86C21">
      <w:rPr>
        <w:sz w:val="20"/>
      </w:rPr>
      <w:fldChar w:fldCharType="separate"/>
    </w:r>
    <w:r w:rsidR="00A943E6">
      <w:rPr>
        <w:noProof/>
        <w:sz w:val="20"/>
      </w:rPr>
      <w:t>ix</w:t>
    </w:r>
    <w:r w:rsidRPr="00B86C21">
      <w:rPr>
        <w:noProof/>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27F7B" w14:textId="77777777" w:rsidR="00B05A1F" w:rsidRPr="00501EFA" w:rsidRDefault="00B05A1F" w:rsidP="00501EFA">
    <w:pPr>
      <w:pStyle w:val="Footer"/>
      <w:spacing w:before="120"/>
      <w:jc w:val="right"/>
      <w:rPr>
        <w:sz w:val="20"/>
      </w:rPr>
    </w:pPr>
    <w:r w:rsidRPr="00501EFA">
      <w:rPr>
        <w:sz w:val="20"/>
      </w:rPr>
      <w:fldChar w:fldCharType="begin"/>
    </w:r>
    <w:r w:rsidRPr="00501EFA">
      <w:rPr>
        <w:sz w:val="20"/>
      </w:rPr>
      <w:instrText xml:space="preserve"> PAGE   \* MERGEFORMAT </w:instrText>
    </w:r>
    <w:r w:rsidRPr="00501EFA">
      <w:rPr>
        <w:sz w:val="20"/>
      </w:rPr>
      <w:fldChar w:fldCharType="separate"/>
    </w:r>
    <w:r w:rsidR="00A943E6">
      <w:rPr>
        <w:noProof/>
        <w:sz w:val="20"/>
      </w:rPr>
      <w:t>10</w:t>
    </w:r>
    <w:r w:rsidRPr="00501EFA">
      <w:rPr>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A94C3D" w14:textId="77777777" w:rsidR="00215AF9" w:rsidRDefault="00215AF9" w:rsidP="00DD743C">
      <w:pPr>
        <w:spacing w:after="0" w:line="240" w:lineRule="auto"/>
      </w:pPr>
      <w:r>
        <w:separator/>
      </w:r>
    </w:p>
  </w:footnote>
  <w:footnote w:type="continuationSeparator" w:id="0">
    <w:p w14:paraId="762573E4" w14:textId="77777777" w:rsidR="00215AF9" w:rsidRDefault="00215AF9" w:rsidP="00DD743C">
      <w:pPr>
        <w:spacing w:after="0" w:line="240" w:lineRule="auto"/>
      </w:pPr>
      <w:r>
        <w:continuationSeparator/>
      </w:r>
    </w:p>
  </w:footnote>
  <w:footnote w:id="1">
    <w:p w14:paraId="76E2A8A4" w14:textId="11EE753B" w:rsidR="00AE210E" w:rsidRDefault="00AE210E">
      <w:pPr>
        <w:pStyle w:val="FootnoteText"/>
      </w:pPr>
      <w:r>
        <w:rPr>
          <w:rStyle w:val="FootnoteReference"/>
        </w:rPr>
        <w:footnoteRef/>
      </w:r>
      <w:r>
        <w:t xml:space="preserve"> Para uma análise mais detalhada da narrativa implementada, consultar o apêndice A</w:t>
      </w:r>
    </w:p>
  </w:footnote>
  <w:footnote w:id="2">
    <w:p w14:paraId="05199C0C" w14:textId="4DF9969D" w:rsidR="001246DF" w:rsidRDefault="001246DF">
      <w:pPr>
        <w:pStyle w:val="FootnoteText"/>
      </w:pPr>
      <w:r>
        <w:rPr>
          <w:rStyle w:val="FootnoteReference"/>
        </w:rPr>
        <w:footnoteRef/>
      </w:r>
      <w:r>
        <w:t xml:space="preserve"> Para uma análise mais detalhada dos procedimentos escolhidos, consultar o anexo A</w:t>
      </w:r>
    </w:p>
  </w:footnote>
  <w:footnote w:id="3">
    <w:p w14:paraId="4EF7B8B3" w14:textId="40A1B495" w:rsidR="007175F3" w:rsidRDefault="007175F3">
      <w:pPr>
        <w:pStyle w:val="FootnoteText"/>
      </w:pPr>
      <w:r>
        <w:rPr>
          <w:rStyle w:val="FootnoteReference"/>
        </w:rPr>
        <w:footnoteRef/>
      </w:r>
      <w:r>
        <w:t xml:space="preserve"> Para aceder ao protótipo não funcionar, consultar o apêndice B</w:t>
      </w:r>
    </w:p>
  </w:footnote>
  <w:footnote w:id="4">
    <w:p w14:paraId="586459E3" w14:textId="1D943A2A" w:rsidR="009E610F" w:rsidRDefault="009E610F">
      <w:pPr>
        <w:pStyle w:val="FootnoteText"/>
      </w:pPr>
      <w:r>
        <w:rPr>
          <w:rStyle w:val="FootnoteReference"/>
        </w:rPr>
        <w:footnoteRef/>
      </w:r>
      <w:r>
        <w:t xml:space="preserve"> Consultar o apêndice C, para uma análise mais aprofundada do questionário demográfico implementado</w:t>
      </w:r>
    </w:p>
  </w:footnote>
  <w:footnote w:id="5">
    <w:p w14:paraId="51B9CF14" w14:textId="7FB59C8F" w:rsidR="009E610F" w:rsidRDefault="009E610F">
      <w:pPr>
        <w:pStyle w:val="FootnoteText"/>
      </w:pPr>
      <w:r>
        <w:rPr>
          <w:rStyle w:val="FootnoteReference"/>
        </w:rPr>
        <w:footnoteRef/>
      </w:r>
      <w:r>
        <w:t xml:space="preserve"> Consultar o anexo </w:t>
      </w:r>
      <w:r w:rsidR="00C1459A">
        <w:t>B</w:t>
      </w:r>
      <w:r>
        <w:t>, para uma análise mais aprofundada do questionário de usabilidade implementado</w:t>
      </w:r>
    </w:p>
  </w:footnote>
  <w:footnote w:id="6">
    <w:p w14:paraId="29D0625F" w14:textId="756B9191" w:rsidR="00C1459A" w:rsidRDefault="00C1459A">
      <w:pPr>
        <w:pStyle w:val="FootnoteText"/>
      </w:pPr>
      <w:r>
        <w:rPr>
          <w:rStyle w:val="FootnoteReference"/>
        </w:rPr>
        <w:footnoteRef/>
      </w:r>
      <w:r>
        <w:t xml:space="preserve"> Consultar o anexo C, para uma análise mais aprofundada sobre a tradução do questionário de usabilida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86EF9" w14:textId="77777777" w:rsidR="00B05A1F" w:rsidRPr="00501EFA" w:rsidRDefault="00B05A1F" w:rsidP="00501EFA">
    <w:pPr>
      <w:pStyle w:val="Header"/>
      <w:pBdr>
        <w:bottom w:val="single" w:sz="4" w:space="1" w:color="auto"/>
      </w:pBdr>
      <w:spacing w:after="120"/>
      <w:ind w:firstLine="0"/>
      <w:rPr>
        <w:sz w:val="20"/>
      </w:rPr>
    </w:pPr>
    <w:r w:rsidRPr="00501EFA">
      <w:rPr>
        <w:sz w:val="20"/>
      </w:rPr>
      <w:t>Nome do aut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D107" w14:textId="1DE03590" w:rsidR="00B05A1F" w:rsidRPr="00501EFA" w:rsidRDefault="007D0570" w:rsidP="002871A9">
    <w:pPr>
      <w:pStyle w:val="Header"/>
      <w:pBdr>
        <w:bottom w:val="single" w:sz="4" w:space="1" w:color="auto"/>
      </w:pBdr>
      <w:tabs>
        <w:tab w:val="clear" w:pos="8504"/>
      </w:tabs>
      <w:spacing w:after="120" w:line="360" w:lineRule="auto"/>
      <w:ind w:left="4252" w:hanging="4252"/>
      <w:jc w:val="right"/>
      <w:rPr>
        <w:sz w:val="20"/>
      </w:rPr>
    </w:pPr>
    <w:proofErr w:type="spellStart"/>
    <w:r>
      <w:rPr>
        <w:sz w:val="20"/>
      </w:rPr>
      <w:t>BraveHearts</w:t>
    </w:r>
    <w:proofErr w:type="spellEnd"/>
    <w:r>
      <w:rPr>
        <w:sz w:val="20"/>
      </w:rPr>
      <w:t xml:space="preserve"> AR – Diminuir o Medo na Cirurgia Pediá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46B54"/>
    <w:multiLevelType w:val="hybridMultilevel"/>
    <w:tmpl w:val="8F2E444A"/>
    <w:lvl w:ilvl="0" w:tplc="86366250">
      <w:start w:val="1"/>
      <w:numFmt w:val="decimal"/>
      <w:lvlText w:val="%1."/>
      <w:lvlJc w:val="left"/>
      <w:pPr>
        <w:ind w:left="1477" w:hanging="360"/>
      </w:pPr>
    </w:lvl>
    <w:lvl w:ilvl="1" w:tplc="08160019" w:tentative="1">
      <w:start w:val="1"/>
      <w:numFmt w:val="lowerLetter"/>
      <w:lvlText w:val="%2."/>
      <w:lvlJc w:val="left"/>
      <w:pPr>
        <w:ind w:left="2197" w:hanging="360"/>
      </w:pPr>
    </w:lvl>
    <w:lvl w:ilvl="2" w:tplc="0816001B" w:tentative="1">
      <w:start w:val="1"/>
      <w:numFmt w:val="lowerRoman"/>
      <w:lvlText w:val="%3."/>
      <w:lvlJc w:val="right"/>
      <w:pPr>
        <w:ind w:left="2917" w:hanging="180"/>
      </w:pPr>
    </w:lvl>
    <w:lvl w:ilvl="3" w:tplc="0816000F" w:tentative="1">
      <w:start w:val="1"/>
      <w:numFmt w:val="decimal"/>
      <w:lvlText w:val="%4."/>
      <w:lvlJc w:val="left"/>
      <w:pPr>
        <w:ind w:left="3637" w:hanging="360"/>
      </w:pPr>
    </w:lvl>
    <w:lvl w:ilvl="4" w:tplc="08160019" w:tentative="1">
      <w:start w:val="1"/>
      <w:numFmt w:val="lowerLetter"/>
      <w:lvlText w:val="%5."/>
      <w:lvlJc w:val="left"/>
      <w:pPr>
        <w:ind w:left="4357" w:hanging="360"/>
      </w:pPr>
    </w:lvl>
    <w:lvl w:ilvl="5" w:tplc="0816001B" w:tentative="1">
      <w:start w:val="1"/>
      <w:numFmt w:val="lowerRoman"/>
      <w:lvlText w:val="%6."/>
      <w:lvlJc w:val="right"/>
      <w:pPr>
        <w:ind w:left="5077" w:hanging="180"/>
      </w:pPr>
    </w:lvl>
    <w:lvl w:ilvl="6" w:tplc="0816000F" w:tentative="1">
      <w:start w:val="1"/>
      <w:numFmt w:val="decimal"/>
      <w:lvlText w:val="%7."/>
      <w:lvlJc w:val="left"/>
      <w:pPr>
        <w:ind w:left="5797" w:hanging="360"/>
      </w:pPr>
    </w:lvl>
    <w:lvl w:ilvl="7" w:tplc="08160019" w:tentative="1">
      <w:start w:val="1"/>
      <w:numFmt w:val="lowerLetter"/>
      <w:lvlText w:val="%8."/>
      <w:lvlJc w:val="left"/>
      <w:pPr>
        <w:ind w:left="6517" w:hanging="360"/>
      </w:pPr>
    </w:lvl>
    <w:lvl w:ilvl="8" w:tplc="0816001B" w:tentative="1">
      <w:start w:val="1"/>
      <w:numFmt w:val="lowerRoman"/>
      <w:lvlText w:val="%9."/>
      <w:lvlJc w:val="right"/>
      <w:pPr>
        <w:ind w:left="7237" w:hanging="180"/>
      </w:pPr>
    </w:lvl>
  </w:abstractNum>
  <w:abstractNum w:abstractNumId="1" w15:restartNumberingAfterBreak="0">
    <w:nsid w:val="0967660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7A58E1"/>
    <w:multiLevelType w:val="hybridMultilevel"/>
    <w:tmpl w:val="0812E6B8"/>
    <w:lvl w:ilvl="0" w:tplc="08160005">
      <w:start w:val="1"/>
      <w:numFmt w:val="bullet"/>
      <w:lvlText w:val=""/>
      <w:lvlJc w:val="left"/>
      <w:pPr>
        <w:ind w:left="1117" w:hanging="360"/>
      </w:pPr>
      <w:rPr>
        <w:rFonts w:ascii="Wingdings" w:hAnsi="Wingdings" w:hint="default"/>
      </w:r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3" w15:restartNumberingAfterBreak="0">
    <w:nsid w:val="0DD676D5"/>
    <w:multiLevelType w:val="hybridMultilevel"/>
    <w:tmpl w:val="4086D7D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EB3297B"/>
    <w:multiLevelType w:val="hybridMultilevel"/>
    <w:tmpl w:val="26CCA7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64F18B9"/>
    <w:multiLevelType w:val="hybridMultilevel"/>
    <w:tmpl w:val="6CB618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7BA6F23"/>
    <w:multiLevelType w:val="hybridMultilevel"/>
    <w:tmpl w:val="E084B458"/>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7" w15:restartNumberingAfterBreak="0">
    <w:nsid w:val="1F943964"/>
    <w:multiLevelType w:val="hybridMultilevel"/>
    <w:tmpl w:val="EF7632B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C061E02"/>
    <w:multiLevelType w:val="hybridMultilevel"/>
    <w:tmpl w:val="BAA62220"/>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9" w15:restartNumberingAfterBreak="0">
    <w:nsid w:val="2DCB094D"/>
    <w:multiLevelType w:val="hybridMultilevel"/>
    <w:tmpl w:val="FC0E3C0C"/>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0" w15:restartNumberingAfterBreak="0">
    <w:nsid w:val="2FE179F4"/>
    <w:multiLevelType w:val="hybridMultilevel"/>
    <w:tmpl w:val="8C32D0DC"/>
    <w:lvl w:ilvl="0" w:tplc="08160005">
      <w:start w:val="1"/>
      <w:numFmt w:val="bullet"/>
      <w:lvlText w:val=""/>
      <w:lvlJc w:val="left"/>
      <w:pPr>
        <w:ind w:left="1117" w:hanging="360"/>
      </w:pPr>
      <w:rPr>
        <w:rFonts w:ascii="Wingdings" w:hAnsi="Wingdings" w:hint="default"/>
      </w:r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1" w15:restartNumberingAfterBreak="0">
    <w:nsid w:val="30E16E35"/>
    <w:multiLevelType w:val="hybridMultilevel"/>
    <w:tmpl w:val="15E67132"/>
    <w:lvl w:ilvl="0" w:tplc="C56C53A6">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2" w15:restartNumberingAfterBreak="0">
    <w:nsid w:val="33700D39"/>
    <w:multiLevelType w:val="hybridMultilevel"/>
    <w:tmpl w:val="81A8B35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75748DA"/>
    <w:multiLevelType w:val="hybridMultilevel"/>
    <w:tmpl w:val="10D891B8"/>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4" w15:restartNumberingAfterBreak="0">
    <w:nsid w:val="38D33323"/>
    <w:multiLevelType w:val="multilevel"/>
    <w:tmpl w:val="E4D209E6"/>
    <w:lvl w:ilvl="0">
      <w:start w:val="1"/>
      <w:numFmt w:val="decimal"/>
      <w:pStyle w:val="Heading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1142" w:hanging="432"/>
      </w:pPr>
      <w:rPr>
        <w:rFonts w:hint="default"/>
        <w:i w:val="0"/>
        <w:iCs w:val="0"/>
      </w:rPr>
    </w:lvl>
    <w:lvl w:ilvl="2">
      <w:start w:val="1"/>
      <w:numFmt w:val="decimal"/>
      <w:pStyle w:val="Heading3"/>
      <w:lvlText w:val="%1.%2.%3."/>
      <w:lvlJc w:val="left"/>
      <w:pPr>
        <w:ind w:left="1224" w:hanging="504"/>
      </w:pPr>
      <w:rPr>
        <w:rFonts w:hint="default"/>
        <w:i w:val="0"/>
        <w:iCs w:val="0"/>
      </w:rPr>
    </w:lvl>
    <w:lvl w:ilvl="3">
      <w:start w:val="1"/>
      <w:numFmt w:val="decimal"/>
      <w:lvlText w:val="%1.%2.%3.%4."/>
      <w:lvlJc w:val="left"/>
      <w:pPr>
        <w:ind w:left="1728" w:hanging="648"/>
      </w:pPr>
      <w:rPr>
        <w:rFonts w:hint="default"/>
        <w:i w:val="0"/>
        <w:i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8EF2CCC"/>
    <w:multiLevelType w:val="hybridMultilevel"/>
    <w:tmpl w:val="74EE467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6" w15:restartNumberingAfterBreak="0">
    <w:nsid w:val="496D2D57"/>
    <w:multiLevelType w:val="hybridMultilevel"/>
    <w:tmpl w:val="4CEE9A3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7" w15:restartNumberingAfterBreak="0">
    <w:nsid w:val="4BD91A93"/>
    <w:multiLevelType w:val="hybridMultilevel"/>
    <w:tmpl w:val="4894E924"/>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8" w15:restartNumberingAfterBreak="0">
    <w:nsid w:val="4E165558"/>
    <w:multiLevelType w:val="hybridMultilevel"/>
    <w:tmpl w:val="8E6079AA"/>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9" w15:restartNumberingAfterBreak="0">
    <w:nsid w:val="51684278"/>
    <w:multiLevelType w:val="hybridMultilevel"/>
    <w:tmpl w:val="5AAE584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54A32D27"/>
    <w:multiLevelType w:val="hybridMultilevel"/>
    <w:tmpl w:val="ABF08CFC"/>
    <w:lvl w:ilvl="0" w:tplc="C4BA8EDA">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21" w15:restartNumberingAfterBreak="0">
    <w:nsid w:val="5C421FBE"/>
    <w:multiLevelType w:val="hybridMultilevel"/>
    <w:tmpl w:val="0A44112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2" w15:restartNumberingAfterBreak="0">
    <w:nsid w:val="5F410924"/>
    <w:multiLevelType w:val="hybridMultilevel"/>
    <w:tmpl w:val="98CA0014"/>
    <w:lvl w:ilvl="0" w:tplc="08160001">
      <w:start w:val="1"/>
      <w:numFmt w:val="bullet"/>
      <w:lvlText w:val=""/>
      <w:lvlJc w:val="left"/>
      <w:pPr>
        <w:ind w:left="1117" w:hanging="360"/>
      </w:pPr>
      <w:rPr>
        <w:rFonts w:ascii="Symbol" w:hAnsi="Symbol" w:hint="default"/>
      </w:rPr>
    </w:lvl>
    <w:lvl w:ilvl="1" w:tplc="08160003">
      <w:start w:val="1"/>
      <w:numFmt w:val="bullet"/>
      <w:lvlText w:val="o"/>
      <w:lvlJc w:val="left"/>
      <w:pPr>
        <w:ind w:left="1837" w:hanging="360"/>
      </w:pPr>
      <w:rPr>
        <w:rFonts w:ascii="Courier New" w:hAnsi="Courier New" w:cs="Courier New" w:hint="default"/>
      </w:rPr>
    </w:lvl>
    <w:lvl w:ilvl="2" w:tplc="08160005">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3" w15:restartNumberingAfterBreak="0">
    <w:nsid w:val="61C045E8"/>
    <w:multiLevelType w:val="hybridMultilevel"/>
    <w:tmpl w:val="1D10782A"/>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15:restartNumberingAfterBreak="0">
    <w:nsid w:val="62A80590"/>
    <w:multiLevelType w:val="hybridMultilevel"/>
    <w:tmpl w:val="D214F978"/>
    <w:lvl w:ilvl="0" w:tplc="32A201D6">
      <w:start w:val="1"/>
      <w:numFmt w:val="decimal"/>
      <w:lvlText w:val="%1."/>
      <w:lvlJc w:val="left"/>
      <w:pPr>
        <w:ind w:left="1072" w:hanging="360"/>
      </w:pPr>
      <w:rPr>
        <w:rFonts w:hint="default"/>
      </w:rPr>
    </w:lvl>
    <w:lvl w:ilvl="1" w:tplc="08160019" w:tentative="1">
      <w:start w:val="1"/>
      <w:numFmt w:val="lowerLetter"/>
      <w:lvlText w:val="%2."/>
      <w:lvlJc w:val="left"/>
      <w:pPr>
        <w:ind w:left="1792" w:hanging="360"/>
      </w:pPr>
    </w:lvl>
    <w:lvl w:ilvl="2" w:tplc="0816001B" w:tentative="1">
      <w:start w:val="1"/>
      <w:numFmt w:val="lowerRoman"/>
      <w:lvlText w:val="%3."/>
      <w:lvlJc w:val="right"/>
      <w:pPr>
        <w:ind w:left="2512" w:hanging="180"/>
      </w:pPr>
    </w:lvl>
    <w:lvl w:ilvl="3" w:tplc="0816000F" w:tentative="1">
      <w:start w:val="1"/>
      <w:numFmt w:val="decimal"/>
      <w:lvlText w:val="%4."/>
      <w:lvlJc w:val="left"/>
      <w:pPr>
        <w:ind w:left="3232" w:hanging="360"/>
      </w:pPr>
    </w:lvl>
    <w:lvl w:ilvl="4" w:tplc="08160019" w:tentative="1">
      <w:start w:val="1"/>
      <w:numFmt w:val="lowerLetter"/>
      <w:lvlText w:val="%5."/>
      <w:lvlJc w:val="left"/>
      <w:pPr>
        <w:ind w:left="3952" w:hanging="360"/>
      </w:pPr>
    </w:lvl>
    <w:lvl w:ilvl="5" w:tplc="0816001B" w:tentative="1">
      <w:start w:val="1"/>
      <w:numFmt w:val="lowerRoman"/>
      <w:lvlText w:val="%6."/>
      <w:lvlJc w:val="right"/>
      <w:pPr>
        <w:ind w:left="4672" w:hanging="180"/>
      </w:pPr>
    </w:lvl>
    <w:lvl w:ilvl="6" w:tplc="0816000F" w:tentative="1">
      <w:start w:val="1"/>
      <w:numFmt w:val="decimal"/>
      <w:lvlText w:val="%7."/>
      <w:lvlJc w:val="left"/>
      <w:pPr>
        <w:ind w:left="5392" w:hanging="360"/>
      </w:pPr>
    </w:lvl>
    <w:lvl w:ilvl="7" w:tplc="08160019" w:tentative="1">
      <w:start w:val="1"/>
      <w:numFmt w:val="lowerLetter"/>
      <w:lvlText w:val="%8."/>
      <w:lvlJc w:val="left"/>
      <w:pPr>
        <w:ind w:left="6112" w:hanging="360"/>
      </w:pPr>
    </w:lvl>
    <w:lvl w:ilvl="8" w:tplc="0816001B" w:tentative="1">
      <w:start w:val="1"/>
      <w:numFmt w:val="lowerRoman"/>
      <w:lvlText w:val="%9."/>
      <w:lvlJc w:val="right"/>
      <w:pPr>
        <w:ind w:left="6832" w:hanging="180"/>
      </w:pPr>
    </w:lvl>
  </w:abstractNum>
  <w:abstractNum w:abstractNumId="25" w15:restartNumberingAfterBreak="0">
    <w:nsid w:val="637D1015"/>
    <w:multiLevelType w:val="hybridMultilevel"/>
    <w:tmpl w:val="54362164"/>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6" w15:restartNumberingAfterBreak="0">
    <w:nsid w:val="676F5994"/>
    <w:multiLevelType w:val="hybridMultilevel"/>
    <w:tmpl w:val="AA90DBAA"/>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67BC748F"/>
    <w:multiLevelType w:val="hybridMultilevel"/>
    <w:tmpl w:val="E9C0315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8" w15:restartNumberingAfterBreak="0">
    <w:nsid w:val="6DB92100"/>
    <w:multiLevelType w:val="hybridMultilevel"/>
    <w:tmpl w:val="8AE0390A"/>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9" w15:restartNumberingAfterBreak="0">
    <w:nsid w:val="7C477416"/>
    <w:multiLevelType w:val="hybridMultilevel"/>
    <w:tmpl w:val="47A27F44"/>
    <w:lvl w:ilvl="0" w:tplc="375647F8">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num w:numId="1" w16cid:durableId="802816927">
    <w:abstractNumId w:val="26"/>
  </w:num>
  <w:num w:numId="2" w16cid:durableId="1471751545">
    <w:abstractNumId w:val="4"/>
  </w:num>
  <w:num w:numId="3" w16cid:durableId="1902131225">
    <w:abstractNumId w:val="3"/>
  </w:num>
  <w:num w:numId="4" w16cid:durableId="2122148009">
    <w:abstractNumId w:val="7"/>
  </w:num>
  <w:num w:numId="5" w16cid:durableId="861405379">
    <w:abstractNumId w:val="19"/>
  </w:num>
  <w:num w:numId="6" w16cid:durableId="684794510">
    <w:abstractNumId w:val="1"/>
  </w:num>
  <w:num w:numId="7" w16cid:durableId="1170946299">
    <w:abstractNumId w:val="27"/>
  </w:num>
  <w:num w:numId="8" w16cid:durableId="2121293980">
    <w:abstractNumId w:val="8"/>
  </w:num>
  <w:num w:numId="9" w16cid:durableId="1127773582">
    <w:abstractNumId w:val="29"/>
  </w:num>
  <w:num w:numId="10" w16cid:durableId="766926667">
    <w:abstractNumId w:val="0"/>
  </w:num>
  <w:num w:numId="11" w16cid:durableId="1304461164">
    <w:abstractNumId w:val="20"/>
  </w:num>
  <w:num w:numId="12" w16cid:durableId="1793942693">
    <w:abstractNumId w:val="11"/>
  </w:num>
  <w:num w:numId="13" w16cid:durableId="106394366">
    <w:abstractNumId w:val="14"/>
  </w:num>
  <w:num w:numId="14" w16cid:durableId="371806777">
    <w:abstractNumId w:val="5"/>
  </w:num>
  <w:num w:numId="15" w16cid:durableId="1979457618">
    <w:abstractNumId w:val="14"/>
  </w:num>
  <w:num w:numId="16" w16cid:durableId="1409645228">
    <w:abstractNumId w:val="24"/>
  </w:num>
  <w:num w:numId="17" w16cid:durableId="1135635167">
    <w:abstractNumId w:val="12"/>
  </w:num>
  <w:num w:numId="18" w16cid:durableId="1944917143">
    <w:abstractNumId w:val="17"/>
  </w:num>
  <w:num w:numId="19" w16cid:durableId="1180395066">
    <w:abstractNumId w:val="13"/>
  </w:num>
  <w:num w:numId="20" w16cid:durableId="1341814246">
    <w:abstractNumId w:val="15"/>
  </w:num>
  <w:num w:numId="21" w16cid:durableId="661855832">
    <w:abstractNumId w:val="18"/>
  </w:num>
  <w:num w:numId="22" w16cid:durableId="1605504160">
    <w:abstractNumId w:val="28"/>
  </w:num>
  <w:num w:numId="23" w16cid:durableId="590508506">
    <w:abstractNumId w:val="16"/>
  </w:num>
  <w:num w:numId="24" w16cid:durableId="1665550519">
    <w:abstractNumId w:val="21"/>
  </w:num>
  <w:num w:numId="25" w16cid:durableId="1031105061">
    <w:abstractNumId w:val="9"/>
  </w:num>
  <w:num w:numId="26" w16cid:durableId="1681658340">
    <w:abstractNumId w:val="2"/>
  </w:num>
  <w:num w:numId="27" w16cid:durableId="434598055">
    <w:abstractNumId w:val="6"/>
  </w:num>
  <w:num w:numId="28" w16cid:durableId="1094743836">
    <w:abstractNumId w:val="14"/>
  </w:num>
  <w:num w:numId="29" w16cid:durableId="919488038">
    <w:abstractNumId w:val="25"/>
  </w:num>
  <w:num w:numId="30" w16cid:durableId="561524806">
    <w:abstractNumId w:val="10"/>
  </w:num>
  <w:num w:numId="31" w16cid:durableId="1879583518">
    <w:abstractNumId w:val="23"/>
  </w:num>
  <w:num w:numId="32" w16cid:durableId="22133390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8816509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47850391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743C"/>
    <w:rsid w:val="00003E59"/>
    <w:rsid w:val="0001294B"/>
    <w:rsid w:val="000134B8"/>
    <w:rsid w:val="0001577C"/>
    <w:rsid w:val="0001669C"/>
    <w:rsid w:val="00030954"/>
    <w:rsid w:val="0003403F"/>
    <w:rsid w:val="000340FF"/>
    <w:rsid w:val="00037282"/>
    <w:rsid w:val="000539CA"/>
    <w:rsid w:val="000568DB"/>
    <w:rsid w:val="000608F4"/>
    <w:rsid w:val="00064E27"/>
    <w:rsid w:val="0006543B"/>
    <w:rsid w:val="00067C8E"/>
    <w:rsid w:val="000765BB"/>
    <w:rsid w:val="00077C1F"/>
    <w:rsid w:val="0008307F"/>
    <w:rsid w:val="00085175"/>
    <w:rsid w:val="000873B8"/>
    <w:rsid w:val="00095142"/>
    <w:rsid w:val="0009522F"/>
    <w:rsid w:val="00095D14"/>
    <w:rsid w:val="000A0D84"/>
    <w:rsid w:val="000A3457"/>
    <w:rsid w:val="000A7604"/>
    <w:rsid w:val="000B00F7"/>
    <w:rsid w:val="000B0DBD"/>
    <w:rsid w:val="000B451B"/>
    <w:rsid w:val="000B5207"/>
    <w:rsid w:val="000C3A9C"/>
    <w:rsid w:val="000D063A"/>
    <w:rsid w:val="000D3241"/>
    <w:rsid w:val="000D5A1D"/>
    <w:rsid w:val="000D60DD"/>
    <w:rsid w:val="000D61D1"/>
    <w:rsid w:val="000D64F2"/>
    <w:rsid w:val="000E03AD"/>
    <w:rsid w:val="000E3C53"/>
    <w:rsid w:val="000E6748"/>
    <w:rsid w:val="000E7436"/>
    <w:rsid w:val="000F0931"/>
    <w:rsid w:val="000F549E"/>
    <w:rsid w:val="000F5A27"/>
    <w:rsid w:val="000F77B7"/>
    <w:rsid w:val="00103ADF"/>
    <w:rsid w:val="00103CFF"/>
    <w:rsid w:val="00104860"/>
    <w:rsid w:val="00104CD9"/>
    <w:rsid w:val="001063A1"/>
    <w:rsid w:val="001129B9"/>
    <w:rsid w:val="00115AB4"/>
    <w:rsid w:val="00117B76"/>
    <w:rsid w:val="001246DF"/>
    <w:rsid w:val="00127848"/>
    <w:rsid w:val="00127E88"/>
    <w:rsid w:val="001316C0"/>
    <w:rsid w:val="00134A37"/>
    <w:rsid w:val="00134A38"/>
    <w:rsid w:val="001369B2"/>
    <w:rsid w:val="00136B31"/>
    <w:rsid w:val="00141DC5"/>
    <w:rsid w:val="00142029"/>
    <w:rsid w:val="001429C6"/>
    <w:rsid w:val="00142DBE"/>
    <w:rsid w:val="00144F30"/>
    <w:rsid w:val="00145438"/>
    <w:rsid w:val="00145C82"/>
    <w:rsid w:val="0015155D"/>
    <w:rsid w:val="00156901"/>
    <w:rsid w:val="00157693"/>
    <w:rsid w:val="0016089B"/>
    <w:rsid w:val="00161392"/>
    <w:rsid w:val="00161B72"/>
    <w:rsid w:val="0016412A"/>
    <w:rsid w:val="00164427"/>
    <w:rsid w:val="00167EE6"/>
    <w:rsid w:val="00170CD0"/>
    <w:rsid w:val="00175BE8"/>
    <w:rsid w:val="00175DC4"/>
    <w:rsid w:val="00177C60"/>
    <w:rsid w:val="00180079"/>
    <w:rsid w:val="0018015A"/>
    <w:rsid w:val="00184681"/>
    <w:rsid w:val="0018563E"/>
    <w:rsid w:val="001861DB"/>
    <w:rsid w:val="001862D1"/>
    <w:rsid w:val="0018684D"/>
    <w:rsid w:val="001877DF"/>
    <w:rsid w:val="00192BFB"/>
    <w:rsid w:val="001960A4"/>
    <w:rsid w:val="00196C1D"/>
    <w:rsid w:val="001A0E1A"/>
    <w:rsid w:val="001A59C0"/>
    <w:rsid w:val="001B1E41"/>
    <w:rsid w:val="001B2BBD"/>
    <w:rsid w:val="001B3CC2"/>
    <w:rsid w:val="001B431D"/>
    <w:rsid w:val="001B5848"/>
    <w:rsid w:val="001C03A1"/>
    <w:rsid w:val="001C0EA1"/>
    <w:rsid w:val="001C355F"/>
    <w:rsid w:val="001C5569"/>
    <w:rsid w:val="001C6257"/>
    <w:rsid w:val="001D0C3D"/>
    <w:rsid w:val="001D4995"/>
    <w:rsid w:val="001D7C8C"/>
    <w:rsid w:val="001E1AD5"/>
    <w:rsid w:val="001E26CB"/>
    <w:rsid w:val="001E2E62"/>
    <w:rsid w:val="001E3F0F"/>
    <w:rsid w:val="001E6678"/>
    <w:rsid w:val="001E6D40"/>
    <w:rsid w:val="001F2276"/>
    <w:rsid w:val="001F3A1A"/>
    <w:rsid w:val="001F47C0"/>
    <w:rsid w:val="001F4C83"/>
    <w:rsid w:val="001F4D01"/>
    <w:rsid w:val="001F7922"/>
    <w:rsid w:val="00203430"/>
    <w:rsid w:val="00204D59"/>
    <w:rsid w:val="00205672"/>
    <w:rsid w:val="002061DF"/>
    <w:rsid w:val="00210DD4"/>
    <w:rsid w:val="00210E98"/>
    <w:rsid w:val="00215AF9"/>
    <w:rsid w:val="002239FE"/>
    <w:rsid w:val="00226F75"/>
    <w:rsid w:val="00234D7E"/>
    <w:rsid w:val="002373DC"/>
    <w:rsid w:val="00243CC9"/>
    <w:rsid w:val="00250234"/>
    <w:rsid w:val="00251BB0"/>
    <w:rsid w:val="00252396"/>
    <w:rsid w:val="002525A7"/>
    <w:rsid w:val="00257EF9"/>
    <w:rsid w:val="00260613"/>
    <w:rsid w:val="002616A0"/>
    <w:rsid w:val="00264498"/>
    <w:rsid w:val="00265981"/>
    <w:rsid w:val="00271615"/>
    <w:rsid w:val="00272479"/>
    <w:rsid w:val="00272F6D"/>
    <w:rsid w:val="00283B7A"/>
    <w:rsid w:val="0028473A"/>
    <w:rsid w:val="00284B6A"/>
    <w:rsid w:val="00285101"/>
    <w:rsid w:val="00285F13"/>
    <w:rsid w:val="002863E9"/>
    <w:rsid w:val="0028678B"/>
    <w:rsid w:val="002871A9"/>
    <w:rsid w:val="0029061C"/>
    <w:rsid w:val="00297E1C"/>
    <w:rsid w:val="002A33FE"/>
    <w:rsid w:val="002B70B6"/>
    <w:rsid w:val="002C02D3"/>
    <w:rsid w:val="002C2271"/>
    <w:rsid w:val="002C271C"/>
    <w:rsid w:val="002C5169"/>
    <w:rsid w:val="002C7987"/>
    <w:rsid w:val="002D2702"/>
    <w:rsid w:val="002D4764"/>
    <w:rsid w:val="002E081E"/>
    <w:rsid w:val="002E741D"/>
    <w:rsid w:val="002E7910"/>
    <w:rsid w:val="002E7C0B"/>
    <w:rsid w:val="002F15AA"/>
    <w:rsid w:val="002F44AA"/>
    <w:rsid w:val="002F4C56"/>
    <w:rsid w:val="00304BE4"/>
    <w:rsid w:val="003120CC"/>
    <w:rsid w:val="0031325E"/>
    <w:rsid w:val="00320495"/>
    <w:rsid w:val="003205CD"/>
    <w:rsid w:val="00321B9A"/>
    <w:rsid w:val="00330582"/>
    <w:rsid w:val="003329D5"/>
    <w:rsid w:val="0033611A"/>
    <w:rsid w:val="003364F0"/>
    <w:rsid w:val="00341DA8"/>
    <w:rsid w:val="0034202E"/>
    <w:rsid w:val="00342239"/>
    <w:rsid w:val="003434F0"/>
    <w:rsid w:val="00344DBF"/>
    <w:rsid w:val="003513E4"/>
    <w:rsid w:val="00351A6A"/>
    <w:rsid w:val="00354144"/>
    <w:rsid w:val="00361A64"/>
    <w:rsid w:val="003652B4"/>
    <w:rsid w:val="00365B2E"/>
    <w:rsid w:val="00365D61"/>
    <w:rsid w:val="00366E17"/>
    <w:rsid w:val="00374D4B"/>
    <w:rsid w:val="00380124"/>
    <w:rsid w:val="00381103"/>
    <w:rsid w:val="00385EB6"/>
    <w:rsid w:val="003878EE"/>
    <w:rsid w:val="0039013B"/>
    <w:rsid w:val="00390E28"/>
    <w:rsid w:val="00390E29"/>
    <w:rsid w:val="00392021"/>
    <w:rsid w:val="00392593"/>
    <w:rsid w:val="00392DF8"/>
    <w:rsid w:val="003A2BFB"/>
    <w:rsid w:val="003A60DB"/>
    <w:rsid w:val="003A7979"/>
    <w:rsid w:val="003B1DC9"/>
    <w:rsid w:val="003B27EB"/>
    <w:rsid w:val="003B46C3"/>
    <w:rsid w:val="003B6EF1"/>
    <w:rsid w:val="003B6F29"/>
    <w:rsid w:val="003C16E1"/>
    <w:rsid w:val="003C2BB2"/>
    <w:rsid w:val="003D120F"/>
    <w:rsid w:val="003D133F"/>
    <w:rsid w:val="003D5C2E"/>
    <w:rsid w:val="003E2917"/>
    <w:rsid w:val="003E3493"/>
    <w:rsid w:val="003E39BB"/>
    <w:rsid w:val="003F59CD"/>
    <w:rsid w:val="00401121"/>
    <w:rsid w:val="00402071"/>
    <w:rsid w:val="00410BCE"/>
    <w:rsid w:val="00416A97"/>
    <w:rsid w:val="00417413"/>
    <w:rsid w:val="00421C84"/>
    <w:rsid w:val="00423A0F"/>
    <w:rsid w:val="0042631A"/>
    <w:rsid w:val="00426B4A"/>
    <w:rsid w:val="004275A8"/>
    <w:rsid w:val="00432AFE"/>
    <w:rsid w:val="0044280E"/>
    <w:rsid w:val="00442A77"/>
    <w:rsid w:val="0044476A"/>
    <w:rsid w:val="004508AC"/>
    <w:rsid w:val="00450A30"/>
    <w:rsid w:val="004518F4"/>
    <w:rsid w:val="00452B93"/>
    <w:rsid w:val="004540EF"/>
    <w:rsid w:val="0045426B"/>
    <w:rsid w:val="00455C25"/>
    <w:rsid w:val="00456052"/>
    <w:rsid w:val="00457D62"/>
    <w:rsid w:val="00460333"/>
    <w:rsid w:val="00461348"/>
    <w:rsid w:val="00461FF9"/>
    <w:rsid w:val="00462AD0"/>
    <w:rsid w:val="00463033"/>
    <w:rsid w:val="00464373"/>
    <w:rsid w:val="004653B9"/>
    <w:rsid w:val="004675C7"/>
    <w:rsid w:val="00470A14"/>
    <w:rsid w:val="00471C4D"/>
    <w:rsid w:val="0047221F"/>
    <w:rsid w:val="00472B84"/>
    <w:rsid w:val="00473D36"/>
    <w:rsid w:val="00476FFA"/>
    <w:rsid w:val="00481622"/>
    <w:rsid w:val="0048266F"/>
    <w:rsid w:val="004832C6"/>
    <w:rsid w:val="00490CD4"/>
    <w:rsid w:val="0049284C"/>
    <w:rsid w:val="00496A0D"/>
    <w:rsid w:val="004A0C5E"/>
    <w:rsid w:val="004A0EED"/>
    <w:rsid w:val="004A2748"/>
    <w:rsid w:val="004A37FE"/>
    <w:rsid w:val="004A3F8A"/>
    <w:rsid w:val="004A4C5E"/>
    <w:rsid w:val="004A7899"/>
    <w:rsid w:val="004B2636"/>
    <w:rsid w:val="004B7A6D"/>
    <w:rsid w:val="004C1466"/>
    <w:rsid w:val="004C37C8"/>
    <w:rsid w:val="004C3A3C"/>
    <w:rsid w:val="004C3B65"/>
    <w:rsid w:val="004C531C"/>
    <w:rsid w:val="004D35EC"/>
    <w:rsid w:val="004D406C"/>
    <w:rsid w:val="004D466F"/>
    <w:rsid w:val="004D74FC"/>
    <w:rsid w:val="004E0672"/>
    <w:rsid w:val="004E423E"/>
    <w:rsid w:val="004E4532"/>
    <w:rsid w:val="004E5D48"/>
    <w:rsid w:val="004E72C9"/>
    <w:rsid w:val="004F00B0"/>
    <w:rsid w:val="004F027D"/>
    <w:rsid w:val="004F0863"/>
    <w:rsid w:val="004F5449"/>
    <w:rsid w:val="0050010A"/>
    <w:rsid w:val="00501EFA"/>
    <w:rsid w:val="005032AE"/>
    <w:rsid w:val="00503600"/>
    <w:rsid w:val="00504967"/>
    <w:rsid w:val="00510BD7"/>
    <w:rsid w:val="00511877"/>
    <w:rsid w:val="0051214C"/>
    <w:rsid w:val="005166F2"/>
    <w:rsid w:val="0052198F"/>
    <w:rsid w:val="005224FC"/>
    <w:rsid w:val="00525199"/>
    <w:rsid w:val="00526667"/>
    <w:rsid w:val="00533AEA"/>
    <w:rsid w:val="00535D7F"/>
    <w:rsid w:val="00537654"/>
    <w:rsid w:val="005413D7"/>
    <w:rsid w:val="00547328"/>
    <w:rsid w:val="00547D48"/>
    <w:rsid w:val="005501D7"/>
    <w:rsid w:val="005520C1"/>
    <w:rsid w:val="00557D50"/>
    <w:rsid w:val="0056151A"/>
    <w:rsid w:val="00562014"/>
    <w:rsid w:val="00562481"/>
    <w:rsid w:val="00563F29"/>
    <w:rsid w:val="00564259"/>
    <w:rsid w:val="00564B42"/>
    <w:rsid w:val="00565501"/>
    <w:rsid w:val="00565F76"/>
    <w:rsid w:val="005662E4"/>
    <w:rsid w:val="00566936"/>
    <w:rsid w:val="0057107D"/>
    <w:rsid w:val="005748BC"/>
    <w:rsid w:val="0057543A"/>
    <w:rsid w:val="00577908"/>
    <w:rsid w:val="00583A95"/>
    <w:rsid w:val="00587014"/>
    <w:rsid w:val="0059105B"/>
    <w:rsid w:val="00595460"/>
    <w:rsid w:val="00597664"/>
    <w:rsid w:val="005A0547"/>
    <w:rsid w:val="005A2099"/>
    <w:rsid w:val="005A32AF"/>
    <w:rsid w:val="005A6D1B"/>
    <w:rsid w:val="005B4CF0"/>
    <w:rsid w:val="005B50AC"/>
    <w:rsid w:val="005B7FEE"/>
    <w:rsid w:val="005C11FA"/>
    <w:rsid w:val="005D0439"/>
    <w:rsid w:val="005D19A5"/>
    <w:rsid w:val="005D2E69"/>
    <w:rsid w:val="005D38AF"/>
    <w:rsid w:val="005D4777"/>
    <w:rsid w:val="005D603C"/>
    <w:rsid w:val="005E018B"/>
    <w:rsid w:val="005E2874"/>
    <w:rsid w:val="005E6D37"/>
    <w:rsid w:val="005E7D38"/>
    <w:rsid w:val="005F5015"/>
    <w:rsid w:val="005F6453"/>
    <w:rsid w:val="006008CE"/>
    <w:rsid w:val="00601A51"/>
    <w:rsid w:val="00602B10"/>
    <w:rsid w:val="00604AAC"/>
    <w:rsid w:val="00611AAD"/>
    <w:rsid w:val="00613120"/>
    <w:rsid w:val="006148ED"/>
    <w:rsid w:val="0061515A"/>
    <w:rsid w:val="00615B76"/>
    <w:rsid w:val="00617273"/>
    <w:rsid w:val="006237B5"/>
    <w:rsid w:val="00623ED9"/>
    <w:rsid w:val="00624DE1"/>
    <w:rsid w:val="00625BCB"/>
    <w:rsid w:val="006277E8"/>
    <w:rsid w:val="00631DE9"/>
    <w:rsid w:val="00632B09"/>
    <w:rsid w:val="00633A2F"/>
    <w:rsid w:val="00635BA1"/>
    <w:rsid w:val="00635EE1"/>
    <w:rsid w:val="00637A9D"/>
    <w:rsid w:val="00644163"/>
    <w:rsid w:val="006453B1"/>
    <w:rsid w:val="006459A8"/>
    <w:rsid w:val="0064669B"/>
    <w:rsid w:val="00647E0D"/>
    <w:rsid w:val="00650C68"/>
    <w:rsid w:val="00651B55"/>
    <w:rsid w:val="00655824"/>
    <w:rsid w:val="00657342"/>
    <w:rsid w:val="006607A1"/>
    <w:rsid w:val="00663240"/>
    <w:rsid w:val="00664061"/>
    <w:rsid w:val="006667A2"/>
    <w:rsid w:val="00671259"/>
    <w:rsid w:val="00671EFF"/>
    <w:rsid w:val="00672006"/>
    <w:rsid w:val="00674AC6"/>
    <w:rsid w:val="00681B6F"/>
    <w:rsid w:val="0068205B"/>
    <w:rsid w:val="00682C70"/>
    <w:rsid w:val="006852B5"/>
    <w:rsid w:val="00686B56"/>
    <w:rsid w:val="006903EC"/>
    <w:rsid w:val="00691708"/>
    <w:rsid w:val="006932D9"/>
    <w:rsid w:val="0069428E"/>
    <w:rsid w:val="00696E68"/>
    <w:rsid w:val="0069745B"/>
    <w:rsid w:val="006977BF"/>
    <w:rsid w:val="006A187F"/>
    <w:rsid w:val="006A32D6"/>
    <w:rsid w:val="006A5A0E"/>
    <w:rsid w:val="006B15DD"/>
    <w:rsid w:val="006D08FF"/>
    <w:rsid w:val="006D13CF"/>
    <w:rsid w:val="006D2B6E"/>
    <w:rsid w:val="006D567C"/>
    <w:rsid w:val="006D7381"/>
    <w:rsid w:val="006E01E7"/>
    <w:rsid w:val="006E1AC4"/>
    <w:rsid w:val="006E3397"/>
    <w:rsid w:val="006E47BB"/>
    <w:rsid w:val="006E5F62"/>
    <w:rsid w:val="006F539A"/>
    <w:rsid w:val="006F6257"/>
    <w:rsid w:val="006F7451"/>
    <w:rsid w:val="0070105A"/>
    <w:rsid w:val="00706961"/>
    <w:rsid w:val="00713FD3"/>
    <w:rsid w:val="0071569E"/>
    <w:rsid w:val="00715D40"/>
    <w:rsid w:val="007175F3"/>
    <w:rsid w:val="00717754"/>
    <w:rsid w:val="0072396E"/>
    <w:rsid w:val="007255D1"/>
    <w:rsid w:val="007255D3"/>
    <w:rsid w:val="007330C5"/>
    <w:rsid w:val="007348A8"/>
    <w:rsid w:val="00735207"/>
    <w:rsid w:val="007408A6"/>
    <w:rsid w:val="00746706"/>
    <w:rsid w:val="007467F1"/>
    <w:rsid w:val="007500BB"/>
    <w:rsid w:val="00751810"/>
    <w:rsid w:val="00751E3C"/>
    <w:rsid w:val="00753DA2"/>
    <w:rsid w:val="007543C4"/>
    <w:rsid w:val="00754DFD"/>
    <w:rsid w:val="0075523D"/>
    <w:rsid w:val="00755D8B"/>
    <w:rsid w:val="00756FB6"/>
    <w:rsid w:val="00760311"/>
    <w:rsid w:val="00770C98"/>
    <w:rsid w:val="007729DF"/>
    <w:rsid w:val="00774FC8"/>
    <w:rsid w:val="007750D2"/>
    <w:rsid w:val="007757FE"/>
    <w:rsid w:val="007764BE"/>
    <w:rsid w:val="00776F08"/>
    <w:rsid w:val="00780023"/>
    <w:rsid w:val="0078387F"/>
    <w:rsid w:val="00786C44"/>
    <w:rsid w:val="00791BF6"/>
    <w:rsid w:val="00794E4F"/>
    <w:rsid w:val="007953A1"/>
    <w:rsid w:val="007A01EC"/>
    <w:rsid w:val="007A52ED"/>
    <w:rsid w:val="007A6DAA"/>
    <w:rsid w:val="007B0F07"/>
    <w:rsid w:val="007B1DA8"/>
    <w:rsid w:val="007B3FA8"/>
    <w:rsid w:val="007B41E6"/>
    <w:rsid w:val="007B57F2"/>
    <w:rsid w:val="007C4FBA"/>
    <w:rsid w:val="007D0570"/>
    <w:rsid w:val="007D4A5E"/>
    <w:rsid w:val="007D5346"/>
    <w:rsid w:val="007D5441"/>
    <w:rsid w:val="007D7212"/>
    <w:rsid w:val="007E188A"/>
    <w:rsid w:val="007E3759"/>
    <w:rsid w:val="007E5F13"/>
    <w:rsid w:val="007F14C8"/>
    <w:rsid w:val="007F1A10"/>
    <w:rsid w:val="007F1F8A"/>
    <w:rsid w:val="007F3D9D"/>
    <w:rsid w:val="007F5276"/>
    <w:rsid w:val="008009AB"/>
    <w:rsid w:val="00800D80"/>
    <w:rsid w:val="00801217"/>
    <w:rsid w:val="00801D8D"/>
    <w:rsid w:val="00801EBC"/>
    <w:rsid w:val="00802EAE"/>
    <w:rsid w:val="008044A2"/>
    <w:rsid w:val="00805233"/>
    <w:rsid w:val="00805767"/>
    <w:rsid w:val="008076FD"/>
    <w:rsid w:val="00810144"/>
    <w:rsid w:val="0081186D"/>
    <w:rsid w:val="00816DFC"/>
    <w:rsid w:val="008222D7"/>
    <w:rsid w:val="0082242C"/>
    <w:rsid w:val="00830440"/>
    <w:rsid w:val="00830A4D"/>
    <w:rsid w:val="0083351D"/>
    <w:rsid w:val="00840C76"/>
    <w:rsid w:val="00841867"/>
    <w:rsid w:val="00847C30"/>
    <w:rsid w:val="008529C0"/>
    <w:rsid w:val="00854D5B"/>
    <w:rsid w:val="00862789"/>
    <w:rsid w:val="00863EAA"/>
    <w:rsid w:val="00867A48"/>
    <w:rsid w:val="00870200"/>
    <w:rsid w:val="0087065E"/>
    <w:rsid w:val="0087380D"/>
    <w:rsid w:val="00876286"/>
    <w:rsid w:val="008779F5"/>
    <w:rsid w:val="00881735"/>
    <w:rsid w:val="00891379"/>
    <w:rsid w:val="00893A73"/>
    <w:rsid w:val="008948AD"/>
    <w:rsid w:val="00896FC6"/>
    <w:rsid w:val="008A1592"/>
    <w:rsid w:val="008A2749"/>
    <w:rsid w:val="008A5178"/>
    <w:rsid w:val="008A5301"/>
    <w:rsid w:val="008A63CE"/>
    <w:rsid w:val="008B021B"/>
    <w:rsid w:val="008B0FA7"/>
    <w:rsid w:val="008B1790"/>
    <w:rsid w:val="008B283B"/>
    <w:rsid w:val="008B4B4F"/>
    <w:rsid w:val="008B538B"/>
    <w:rsid w:val="008B7F6D"/>
    <w:rsid w:val="008C6D43"/>
    <w:rsid w:val="008D301D"/>
    <w:rsid w:val="008D362E"/>
    <w:rsid w:val="008E16BE"/>
    <w:rsid w:val="008E2ED6"/>
    <w:rsid w:val="008E34E1"/>
    <w:rsid w:val="008E4221"/>
    <w:rsid w:val="008E78B0"/>
    <w:rsid w:val="008F1DBC"/>
    <w:rsid w:val="008F5B06"/>
    <w:rsid w:val="00913232"/>
    <w:rsid w:val="00915E28"/>
    <w:rsid w:val="0091631F"/>
    <w:rsid w:val="00916BC6"/>
    <w:rsid w:val="00921069"/>
    <w:rsid w:val="00922C2D"/>
    <w:rsid w:val="00926946"/>
    <w:rsid w:val="009417FE"/>
    <w:rsid w:val="00942914"/>
    <w:rsid w:val="009514EC"/>
    <w:rsid w:val="009529F7"/>
    <w:rsid w:val="009540F6"/>
    <w:rsid w:val="00954BA1"/>
    <w:rsid w:val="00954F38"/>
    <w:rsid w:val="00960BA3"/>
    <w:rsid w:val="009622C9"/>
    <w:rsid w:val="00962510"/>
    <w:rsid w:val="00963021"/>
    <w:rsid w:val="00963801"/>
    <w:rsid w:val="0096413F"/>
    <w:rsid w:val="0096457C"/>
    <w:rsid w:val="009665C6"/>
    <w:rsid w:val="00971663"/>
    <w:rsid w:val="00976F94"/>
    <w:rsid w:val="0097752C"/>
    <w:rsid w:val="0098172C"/>
    <w:rsid w:val="009834D6"/>
    <w:rsid w:val="00983985"/>
    <w:rsid w:val="0098757E"/>
    <w:rsid w:val="0099011F"/>
    <w:rsid w:val="00992BB3"/>
    <w:rsid w:val="00994E8F"/>
    <w:rsid w:val="00994F58"/>
    <w:rsid w:val="00995162"/>
    <w:rsid w:val="00996492"/>
    <w:rsid w:val="009A0DD5"/>
    <w:rsid w:val="009A20EB"/>
    <w:rsid w:val="009A6BC3"/>
    <w:rsid w:val="009A71E6"/>
    <w:rsid w:val="009A793B"/>
    <w:rsid w:val="009B0CAA"/>
    <w:rsid w:val="009B1034"/>
    <w:rsid w:val="009B2E42"/>
    <w:rsid w:val="009B2F07"/>
    <w:rsid w:val="009B3366"/>
    <w:rsid w:val="009B59D1"/>
    <w:rsid w:val="009B5AAA"/>
    <w:rsid w:val="009B5F11"/>
    <w:rsid w:val="009B6DDB"/>
    <w:rsid w:val="009C085D"/>
    <w:rsid w:val="009C0D76"/>
    <w:rsid w:val="009C19AA"/>
    <w:rsid w:val="009C2853"/>
    <w:rsid w:val="009C2D33"/>
    <w:rsid w:val="009C48AC"/>
    <w:rsid w:val="009C66E4"/>
    <w:rsid w:val="009C78F7"/>
    <w:rsid w:val="009D01A0"/>
    <w:rsid w:val="009D0E93"/>
    <w:rsid w:val="009D1183"/>
    <w:rsid w:val="009D225F"/>
    <w:rsid w:val="009D334A"/>
    <w:rsid w:val="009D35AA"/>
    <w:rsid w:val="009D43EB"/>
    <w:rsid w:val="009E3B85"/>
    <w:rsid w:val="009E4449"/>
    <w:rsid w:val="009E610F"/>
    <w:rsid w:val="009F1627"/>
    <w:rsid w:val="009F543B"/>
    <w:rsid w:val="009F609F"/>
    <w:rsid w:val="009F68FA"/>
    <w:rsid w:val="009F6DC8"/>
    <w:rsid w:val="00A00193"/>
    <w:rsid w:val="00A00F99"/>
    <w:rsid w:val="00A025D3"/>
    <w:rsid w:val="00A06709"/>
    <w:rsid w:val="00A07F75"/>
    <w:rsid w:val="00A14B5D"/>
    <w:rsid w:val="00A15C71"/>
    <w:rsid w:val="00A241F9"/>
    <w:rsid w:val="00A26CF7"/>
    <w:rsid w:val="00A2751B"/>
    <w:rsid w:val="00A355BD"/>
    <w:rsid w:val="00A47ECC"/>
    <w:rsid w:val="00A50E35"/>
    <w:rsid w:val="00A627A6"/>
    <w:rsid w:val="00A62C55"/>
    <w:rsid w:val="00A66B15"/>
    <w:rsid w:val="00A70E87"/>
    <w:rsid w:val="00A74086"/>
    <w:rsid w:val="00A75A65"/>
    <w:rsid w:val="00A76578"/>
    <w:rsid w:val="00A771C9"/>
    <w:rsid w:val="00A80225"/>
    <w:rsid w:val="00A86314"/>
    <w:rsid w:val="00A903A8"/>
    <w:rsid w:val="00A90AAA"/>
    <w:rsid w:val="00A91795"/>
    <w:rsid w:val="00A920E1"/>
    <w:rsid w:val="00A9423D"/>
    <w:rsid w:val="00A943E6"/>
    <w:rsid w:val="00A95843"/>
    <w:rsid w:val="00AA05CB"/>
    <w:rsid w:val="00AA4546"/>
    <w:rsid w:val="00AA79D3"/>
    <w:rsid w:val="00AB0740"/>
    <w:rsid w:val="00AB0CAD"/>
    <w:rsid w:val="00AB5E4D"/>
    <w:rsid w:val="00AB7567"/>
    <w:rsid w:val="00AC0E34"/>
    <w:rsid w:val="00AC1480"/>
    <w:rsid w:val="00AC5A9C"/>
    <w:rsid w:val="00AD34A4"/>
    <w:rsid w:val="00AD6F2A"/>
    <w:rsid w:val="00AD7D8F"/>
    <w:rsid w:val="00AE0C69"/>
    <w:rsid w:val="00AE210E"/>
    <w:rsid w:val="00AE2DD6"/>
    <w:rsid w:val="00AE3A75"/>
    <w:rsid w:val="00AE4D6E"/>
    <w:rsid w:val="00AE5CF7"/>
    <w:rsid w:val="00AE6B99"/>
    <w:rsid w:val="00AF145D"/>
    <w:rsid w:val="00AF1917"/>
    <w:rsid w:val="00B01980"/>
    <w:rsid w:val="00B01BD4"/>
    <w:rsid w:val="00B02B85"/>
    <w:rsid w:val="00B02F3F"/>
    <w:rsid w:val="00B035C7"/>
    <w:rsid w:val="00B0548B"/>
    <w:rsid w:val="00B05A1F"/>
    <w:rsid w:val="00B10851"/>
    <w:rsid w:val="00B15D0F"/>
    <w:rsid w:val="00B16154"/>
    <w:rsid w:val="00B17B27"/>
    <w:rsid w:val="00B23367"/>
    <w:rsid w:val="00B24F7F"/>
    <w:rsid w:val="00B25809"/>
    <w:rsid w:val="00B25B39"/>
    <w:rsid w:val="00B313DB"/>
    <w:rsid w:val="00B33367"/>
    <w:rsid w:val="00B345F2"/>
    <w:rsid w:val="00B37E3A"/>
    <w:rsid w:val="00B41659"/>
    <w:rsid w:val="00B45C71"/>
    <w:rsid w:val="00B4616C"/>
    <w:rsid w:val="00B50E48"/>
    <w:rsid w:val="00B55FC6"/>
    <w:rsid w:val="00B56736"/>
    <w:rsid w:val="00B5738D"/>
    <w:rsid w:val="00B57BDF"/>
    <w:rsid w:val="00B6257A"/>
    <w:rsid w:val="00B65DD6"/>
    <w:rsid w:val="00B67CA2"/>
    <w:rsid w:val="00B76CF7"/>
    <w:rsid w:val="00B77145"/>
    <w:rsid w:val="00B77994"/>
    <w:rsid w:val="00B77FB9"/>
    <w:rsid w:val="00B8012F"/>
    <w:rsid w:val="00B83908"/>
    <w:rsid w:val="00B86C21"/>
    <w:rsid w:val="00B938B7"/>
    <w:rsid w:val="00B975AF"/>
    <w:rsid w:val="00BA0DE4"/>
    <w:rsid w:val="00BA0F80"/>
    <w:rsid w:val="00BA4F96"/>
    <w:rsid w:val="00BA6051"/>
    <w:rsid w:val="00BA6DF6"/>
    <w:rsid w:val="00BA7AA4"/>
    <w:rsid w:val="00BB10AF"/>
    <w:rsid w:val="00BB4028"/>
    <w:rsid w:val="00BB4D8B"/>
    <w:rsid w:val="00BC0FD7"/>
    <w:rsid w:val="00BC4270"/>
    <w:rsid w:val="00BC67D7"/>
    <w:rsid w:val="00BC6D8A"/>
    <w:rsid w:val="00BC7570"/>
    <w:rsid w:val="00BD095A"/>
    <w:rsid w:val="00BD22A1"/>
    <w:rsid w:val="00BD7305"/>
    <w:rsid w:val="00BD7A2B"/>
    <w:rsid w:val="00BE0267"/>
    <w:rsid w:val="00BE0920"/>
    <w:rsid w:val="00BF022D"/>
    <w:rsid w:val="00BF2606"/>
    <w:rsid w:val="00BF357C"/>
    <w:rsid w:val="00BF4B30"/>
    <w:rsid w:val="00C01ACF"/>
    <w:rsid w:val="00C02902"/>
    <w:rsid w:val="00C02ACC"/>
    <w:rsid w:val="00C076B2"/>
    <w:rsid w:val="00C07A6E"/>
    <w:rsid w:val="00C102CF"/>
    <w:rsid w:val="00C10916"/>
    <w:rsid w:val="00C11D36"/>
    <w:rsid w:val="00C13A3E"/>
    <w:rsid w:val="00C1459A"/>
    <w:rsid w:val="00C224ED"/>
    <w:rsid w:val="00C23573"/>
    <w:rsid w:val="00C25EFC"/>
    <w:rsid w:val="00C26505"/>
    <w:rsid w:val="00C3134E"/>
    <w:rsid w:val="00C31432"/>
    <w:rsid w:val="00C32611"/>
    <w:rsid w:val="00C3613B"/>
    <w:rsid w:val="00C37A43"/>
    <w:rsid w:val="00C406E2"/>
    <w:rsid w:val="00C51102"/>
    <w:rsid w:val="00C52969"/>
    <w:rsid w:val="00C52D81"/>
    <w:rsid w:val="00C54EF4"/>
    <w:rsid w:val="00C55BC0"/>
    <w:rsid w:val="00C57098"/>
    <w:rsid w:val="00C573AE"/>
    <w:rsid w:val="00C637B1"/>
    <w:rsid w:val="00C67819"/>
    <w:rsid w:val="00C731F3"/>
    <w:rsid w:val="00C81286"/>
    <w:rsid w:val="00C81338"/>
    <w:rsid w:val="00C827F0"/>
    <w:rsid w:val="00C93073"/>
    <w:rsid w:val="00C94AC6"/>
    <w:rsid w:val="00C97164"/>
    <w:rsid w:val="00CA19F4"/>
    <w:rsid w:val="00CA4980"/>
    <w:rsid w:val="00CA4AC4"/>
    <w:rsid w:val="00CA5776"/>
    <w:rsid w:val="00CA69A5"/>
    <w:rsid w:val="00CA7FE8"/>
    <w:rsid w:val="00CB1F1F"/>
    <w:rsid w:val="00CB2E00"/>
    <w:rsid w:val="00CB34E3"/>
    <w:rsid w:val="00CB5F9F"/>
    <w:rsid w:val="00CC5072"/>
    <w:rsid w:val="00CC57C3"/>
    <w:rsid w:val="00CD693E"/>
    <w:rsid w:val="00CD76A8"/>
    <w:rsid w:val="00CE00C1"/>
    <w:rsid w:val="00CE076E"/>
    <w:rsid w:val="00CE0A96"/>
    <w:rsid w:val="00CE7113"/>
    <w:rsid w:val="00CF13AA"/>
    <w:rsid w:val="00CF2E99"/>
    <w:rsid w:val="00CF34B9"/>
    <w:rsid w:val="00CF3EBF"/>
    <w:rsid w:val="00CF4543"/>
    <w:rsid w:val="00CF5F9B"/>
    <w:rsid w:val="00CF625E"/>
    <w:rsid w:val="00D0365D"/>
    <w:rsid w:val="00D06D72"/>
    <w:rsid w:val="00D07632"/>
    <w:rsid w:val="00D149E1"/>
    <w:rsid w:val="00D14A5F"/>
    <w:rsid w:val="00D14A62"/>
    <w:rsid w:val="00D17930"/>
    <w:rsid w:val="00D21123"/>
    <w:rsid w:val="00D228F6"/>
    <w:rsid w:val="00D229B0"/>
    <w:rsid w:val="00D23AC2"/>
    <w:rsid w:val="00D24510"/>
    <w:rsid w:val="00D25E37"/>
    <w:rsid w:val="00D30905"/>
    <w:rsid w:val="00D46C35"/>
    <w:rsid w:val="00D46D6B"/>
    <w:rsid w:val="00D47698"/>
    <w:rsid w:val="00D526D0"/>
    <w:rsid w:val="00D526E4"/>
    <w:rsid w:val="00D54F12"/>
    <w:rsid w:val="00D56520"/>
    <w:rsid w:val="00D60C5E"/>
    <w:rsid w:val="00D64258"/>
    <w:rsid w:val="00D64ABE"/>
    <w:rsid w:val="00D6601D"/>
    <w:rsid w:val="00D71352"/>
    <w:rsid w:val="00D71936"/>
    <w:rsid w:val="00D71B22"/>
    <w:rsid w:val="00D75DBF"/>
    <w:rsid w:val="00D77130"/>
    <w:rsid w:val="00D8259C"/>
    <w:rsid w:val="00D87B1F"/>
    <w:rsid w:val="00D87C46"/>
    <w:rsid w:val="00D9045D"/>
    <w:rsid w:val="00D91CC7"/>
    <w:rsid w:val="00D92764"/>
    <w:rsid w:val="00D93D6E"/>
    <w:rsid w:val="00D963FE"/>
    <w:rsid w:val="00D96E6D"/>
    <w:rsid w:val="00DA0AF3"/>
    <w:rsid w:val="00DA0CA9"/>
    <w:rsid w:val="00DB07AC"/>
    <w:rsid w:val="00DB2695"/>
    <w:rsid w:val="00DB3A92"/>
    <w:rsid w:val="00DB4BF3"/>
    <w:rsid w:val="00DB526D"/>
    <w:rsid w:val="00DB7C8F"/>
    <w:rsid w:val="00DC1EF0"/>
    <w:rsid w:val="00DC2F49"/>
    <w:rsid w:val="00DD0B43"/>
    <w:rsid w:val="00DD0FA4"/>
    <w:rsid w:val="00DD4459"/>
    <w:rsid w:val="00DD743C"/>
    <w:rsid w:val="00DE2606"/>
    <w:rsid w:val="00DE45BF"/>
    <w:rsid w:val="00DE7FA5"/>
    <w:rsid w:val="00DF2A07"/>
    <w:rsid w:val="00DF56A8"/>
    <w:rsid w:val="00DF5ECC"/>
    <w:rsid w:val="00DF6AC8"/>
    <w:rsid w:val="00DF6BF7"/>
    <w:rsid w:val="00E012A6"/>
    <w:rsid w:val="00E01A84"/>
    <w:rsid w:val="00E02D8F"/>
    <w:rsid w:val="00E06598"/>
    <w:rsid w:val="00E10EB0"/>
    <w:rsid w:val="00E128FF"/>
    <w:rsid w:val="00E12DC6"/>
    <w:rsid w:val="00E154B4"/>
    <w:rsid w:val="00E15B15"/>
    <w:rsid w:val="00E16B98"/>
    <w:rsid w:val="00E16F4C"/>
    <w:rsid w:val="00E17DB4"/>
    <w:rsid w:val="00E271E2"/>
    <w:rsid w:val="00E30047"/>
    <w:rsid w:val="00E30F34"/>
    <w:rsid w:val="00E32F76"/>
    <w:rsid w:val="00E34A18"/>
    <w:rsid w:val="00E3696F"/>
    <w:rsid w:val="00E37215"/>
    <w:rsid w:val="00E4352C"/>
    <w:rsid w:val="00E44552"/>
    <w:rsid w:val="00E45549"/>
    <w:rsid w:val="00E51446"/>
    <w:rsid w:val="00E514E8"/>
    <w:rsid w:val="00E53E2B"/>
    <w:rsid w:val="00E557AF"/>
    <w:rsid w:val="00E61B5F"/>
    <w:rsid w:val="00E631AF"/>
    <w:rsid w:val="00E674E3"/>
    <w:rsid w:val="00E7211A"/>
    <w:rsid w:val="00E7589D"/>
    <w:rsid w:val="00E77AEC"/>
    <w:rsid w:val="00E81375"/>
    <w:rsid w:val="00E81473"/>
    <w:rsid w:val="00E81597"/>
    <w:rsid w:val="00E839C9"/>
    <w:rsid w:val="00E853B5"/>
    <w:rsid w:val="00E93913"/>
    <w:rsid w:val="00E93FEA"/>
    <w:rsid w:val="00E97BA1"/>
    <w:rsid w:val="00EA0ADC"/>
    <w:rsid w:val="00EA264E"/>
    <w:rsid w:val="00EC0C6F"/>
    <w:rsid w:val="00EC4A5D"/>
    <w:rsid w:val="00EC4AAC"/>
    <w:rsid w:val="00EC594C"/>
    <w:rsid w:val="00EC794C"/>
    <w:rsid w:val="00ED0085"/>
    <w:rsid w:val="00ED082D"/>
    <w:rsid w:val="00ED16AC"/>
    <w:rsid w:val="00ED6CE8"/>
    <w:rsid w:val="00EE0C84"/>
    <w:rsid w:val="00EE1623"/>
    <w:rsid w:val="00EE75C2"/>
    <w:rsid w:val="00EF35E0"/>
    <w:rsid w:val="00EF39F2"/>
    <w:rsid w:val="00EF46FF"/>
    <w:rsid w:val="00EF4E42"/>
    <w:rsid w:val="00EF5DEC"/>
    <w:rsid w:val="00EF6BD9"/>
    <w:rsid w:val="00EF6BE5"/>
    <w:rsid w:val="00EF6FB1"/>
    <w:rsid w:val="00F0142F"/>
    <w:rsid w:val="00F07B21"/>
    <w:rsid w:val="00F12B23"/>
    <w:rsid w:val="00F140FA"/>
    <w:rsid w:val="00F1527A"/>
    <w:rsid w:val="00F21191"/>
    <w:rsid w:val="00F23BFA"/>
    <w:rsid w:val="00F249F4"/>
    <w:rsid w:val="00F25E7B"/>
    <w:rsid w:val="00F310F9"/>
    <w:rsid w:val="00F34725"/>
    <w:rsid w:val="00F3553D"/>
    <w:rsid w:val="00F3586B"/>
    <w:rsid w:val="00F45827"/>
    <w:rsid w:val="00F5129F"/>
    <w:rsid w:val="00F51906"/>
    <w:rsid w:val="00F542C3"/>
    <w:rsid w:val="00F55B70"/>
    <w:rsid w:val="00F56B11"/>
    <w:rsid w:val="00F5782D"/>
    <w:rsid w:val="00F60EE9"/>
    <w:rsid w:val="00F61657"/>
    <w:rsid w:val="00F62737"/>
    <w:rsid w:val="00F650B4"/>
    <w:rsid w:val="00F669A8"/>
    <w:rsid w:val="00F67A40"/>
    <w:rsid w:val="00F756A6"/>
    <w:rsid w:val="00F8374C"/>
    <w:rsid w:val="00F840A2"/>
    <w:rsid w:val="00F8743E"/>
    <w:rsid w:val="00F91815"/>
    <w:rsid w:val="00F93220"/>
    <w:rsid w:val="00F93BDA"/>
    <w:rsid w:val="00F95A60"/>
    <w:rsid w:val="00F975BE"/>
    <w:rsid w:val="00FA5640"/>
    <w:rsid w:val="00FA6E2C"/>
    <w:rsid w:val="00FA7172"/>
    <w:rsid w:val="00FB3AFB"/>
    <w:rsid w:val="00FB6A3E"/>
    <w:rsid w:val="00FB73ED"/>
    <w:rsid w:val="00FB754C"/>
    <w:rsid w:val="00FC3A8A"/>
    <w:rsid w:val="00FD1A45"/>
    <w:rsid w:val="00FD1FCD"/>
    <w:rsid w:val="00FD375D"/>
    <w:rsid w:val="00FD76EA"/>
    <w:rsid w:val="00FE1386"/>
    <w:rsid w:val="00FE1BD9"/>
    <w:rsid w:val="00FE277C"/>
    <w:rsid w:val="00FE6682"/>
    <w:rsid w:val="00FF0C65"/>
    <w:rsid w:val="00FF34B2"/>
    <w:rsid w:val="00FF446F"/>
    <w:rsid w:val="00FF4BC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19AE72"/>
  <w15:docId w15:val="{106F78C0-8D7D-4421-88ED-021AFB806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BD4"/>
    <w:pPr>
      <w:spacing w:line="360" w:lineRule="auto"/>
      <w:ind w:firstLine="397"/>
      <w:jc w:val="both"/>
    </w:pPr>
    <w:rPr>
      <w:rFonts w:ascii="Times New Roman" w:hAnsi="Times New Roman"/>
      <w:sz w:val="24"/>
    </w:rPr>
  </w:style>
  <w:style w:type="paragraph" w:styleId="Heading1">
    <w:name w:val="heading 1"/>
    <w:basedOn w:val="Titulo1"/>
    <w:next w:val="Normal"/>
    <w:link w:val="Heading1Char"/>
    <w:uiPriority w:val="9"/>
    <w:qFormat/>
    <w:rsid w:val="0018015A"/>
    <w:pPr>
      <w:keepNext/>
      <w:keepLines/>
      <w:numPr>
        <w:numId w:val="13"/>
      </w:numPr>
      <w:outlineLvl w:val="0"/>
    </w:pPr>
    <w:rPr>
      <w:rFonts w:eastAsiaTheme="majorEastAsia" w:cstheme="majorBidi"/>
      <w:bCs/>
      <w:szCs w:val="28"/>
    </w:rPr>
  </w:style>
  <w:style w:type="paragraph" w:styleId="Heading2">
    <w:name w:val="heading 2"/>
    <w:basedOn w:val="Heading1"/>
    <w:next w:val="Normal"/>
    <w:link w:val="Heading2Char"/>
    <w:uiPriority w:val="9"/>
    <w:unhideWhenUsed/>
    <w:qFormat/>
    <w:rsid w:val="009D35AA"/>
    <w:pPr>
      <w:pageBreakBefore w:val="0"/>
      <w:numPr>
        <w:ilvl w:val="1"/>
      </w:numPr>
      <w:spacing w:before="360" w:after="240"/>
      <w:ind w:left="788" w:hanging="431"/>
      <w:outlineLvl w:val="1"/>
    </w:pPr>
    <w:rPr>
      <w:bCs w:val="0"/>
      <w:sz w:val="28"/>
      <w:szCs w:val="26"/>
    </w:rPr>
  </w:style>
  <w:style w:type="paragraph" w:styleId="Heading3">
    <w:name w:val="heading 3"/>
    <w:basedOn w:val="Heading2"/>
    <w:next w:val="Normal"/>
    <w:link w:val="Heading3Char"/>
    <w:uiPriority w:val="9"/>
    <w:unhideWhenUsed/>
    <w:qFormat/>
    <w:rsid w:val="009D35AA"/>
    <w:pPr>
      <w:numPr>
        <w:ilvl w:val="2"/>
      </w:numPr>
      <w:spacing w:after="120"/>
      <w:outlineLvl w:val="2"/>
    </w:pPr>
    <w:rPr>
      <w:bCs/>
      <w:sz w:val="24"/>
    </w:rPr>
  </w:style>
  <w:style w:type="paragraph" w:styleId="Heading4">
    <w:name w:val="heading 4"/>
    <w:basedOn w:val="Normal"/>
    <w:next w:val="Normal"/>
    <w:link w:val="Heading4Char"/>
    <w:uiPriority w:val="9"/>
    <w:semiHidden/>
    <w:unhideWhenUsed/>
    <w:rsid w:val="00615B7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743C"/>
    <w:pPr>
      <w:ind w:left="720"/>
      <w:contextualSpacing/>
    </w:pPr>
  </w:style>
  <w:style w:type="paragraph" w:styleId="FootnoteText">
    <w:name w:val="footnote text"/>
    <w:basedOn w:val="Normal"/>
    <w:link w:val="FootnoteTextChar"/>
    <w:uiPriority w:val="99"/>
    <w:semiHidden/>
    <w:unhideWhenUsed/>
    <w:rsid w:val="00DD74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743C"/>
    <w:rPr>
      <w:sz w:val="20"/>
      <w:szCs w:val="20"/>
    </w:rPr>
  </w:style>
  <w:style w:type="character" w:styleId="FootnoteReference">
    <w:name w:val="footnote reference"/>
    <w:basedOn w:val="DefaultParagraphFont"/>
    <w:uiPriority w:val="99"/>
    <w:semiHidden/>
    <w:unhideWhenUsed/>
    <w:rsid w:val="00DD743C"/>
    <w:rPr>
      <w:vertAlign w:val="superscript"/>
    </w:rPr>
  </w:style>
  <w:style w:type="paragraph" w:customStyle="1" w:styleId="Titulo1">
    <w:name w:val="Titulo_1"/>
    <w:basedOn w:val="Normal"/>
    <w:next w:val="Normal"/>
    <w:link w:val="Titulo1Char"/>
    <w:qFormat/>
    <w:rsid w:val="0018015A"/>
    <w:pPr>
      <w:pageBreakBefore/>
      <w:snapToGrid w:val="0"/>
      <w:spacing w:before="600" w:after="480" w:line="240" w:lineRule="auto"/>
      <w:jc w:val="left"/>
    </w:pPr>
    <w:rPr>
      <w:rFonts w:cs="Arial"/>
      <w:b/>
      <w:sz w:val="40"/>
    </w:rPr>
  </w:style>
  <w:style w:type="character" w:customStyle="1" w:styleId="Titulo1Char">
    <w:name w:val="Titulo_1 Char"/>
    <w:basedOn w:val="DefaultParagraphFont"/>
    <w:link w:val="Titulo1"/>
    <w:rsid w:val="0018015A"/>
    <w:rPr>
      <w:rFonts w:ascii="Times New Roman" w:hAnsi="Times New Roman" w:cs="Arial"/>
      <w:b/>
      <w:sz w:val="40"/>
    </w:rPr>
  </w:style>
  <w:style w:type="paragraph" w:styleId="NoSpacing">
    <w:name w:val="No Spacing"/>
    <w:uiPriority w:val="1"/>
    <w:qFormat/>
    <w:rsid w:val="00B938B7"/>
    <w:pPr>
      <w:spacing w:after="0" w:line="240" w:lineRule="auto"/>
      <w:ind w:firstLine="567"/>
      <w:jc w:val="both"/>
    </w:pPr>
    <w:rPr>
      <w:rFonts w:ascii="Times New Roman" w:hAnsi="Times New Roman"/>
      <w:sz w:val="24"/>
    </w:rPr>
  </w:style>
  <w:style w:type="character" w:customStyle="1" w:styleId="Heading1Char">
    <w:name w:val="Heading 1 Char"/>
    <w:basedOn w:val="DefaultParagraphFont"/>
    <w:link w:val="Heading1"/>
    <w:uiPriority w:val="9"/>
    <w:rsid w:val="0018015A"/>
    <w:rPr>
      <w:rFonts w:ascii="Times New Roman" w:eastAsiaTheme="majorEastAsia" w:hAnsi="Times New Roman" w:cstheme="majorBidi"/>
      <w:b/>
      <w:bCs/>
      <w:sz w:val="40"/>
      <w:szCs w:val="28"/>
    </w:rPr>
  </w:style>
  <w:style w:type="paragraph" w:styleId="TOC1">
    <w:name w:val="toc 1"/>
    <w:basedOn w:val="Normal"/>
    <w:next w:val="Normal"/>
    <w:autoRedefine/>
    <w:uiPriority w:val="39"/>
    <w:unhideWhenUsed/>
    <w:rsid w:val="00E154B4"/>
    <w:pPr>
      <w:tabs>
        <w:tab w:val="right" w:leader="dot" w:pos="8777"/>
      </w:tabs>
      <w:spacing w:before="120" w:after="0"/>
      <w:jc w:val="left"/>
    </w:pPr>
    <w:rPr>
      <w:b/>
      <w:bCs/>
      <w:szCs w:val="24"/>
    </w:rPr>
  </w:style>
  <w:style w:type="character" w:customStyle="1" w:styleId="Heading2Char">
    <w:name w:val="Heading 2 Char"/>
    <w:basedOn w:val="DefaultParagraphFont"/>
    <w:link w:val="Heading2"/>
    <w:uiPriority w:val="9"/>
    <w:rsid w:val="009D35A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D35AA"/>
    <w:rPr>
      <w:rFonts w:ascii="Times New Roman" w:eastAsiaTheme="majorEastAsia" w:hAnsi="Times New Roman" w:cstheme="majorBidi"/>
      <w:b/>
      <w:bCs/>
      <w:sz w:val="24"/>
      <w:szCs w:val="26"/>
    </w:rPr>
  </w:style>
  <w:style w:type="paragraph" w:styleId="TOC2">
    <w:name w:val="toc 2"/>
    <w:basedOn w:val="Normal"/>
    <w:next w:val="Normal"/>
    <w:autoRedefine/>
    <w:uiPriority w:val="39"/>
    <w:unhideWhenUsed/>
    <w:rsid w:val="00E154B4"/>
    <w:pPr>
      <w:spacing w:before="240" w:after="0"/>
      <w:jc w:val="left"/>
    </w:pPr>
    <w:rPr>
      <w:rFonts w:cstheme="minorHAnsi"/>
      <w:b/>
      <w:bCs/>
      <w:szCs w:val="20"/>
    </w:rPr>
  </w:style>
  <w:style w:type="paragraph" w:styleId="TOC3">
    <w:name w:val="toc 3"/>
    <w:basedOn w:val="Normal"/>
    <w:next w:val="Normal"/>
    <w:autoRedefine/>
    <w:uiPriority w:val="39"/>
    <w:unhideWhenUsed/>
    <w:rsid w:val="00E154B4"/>
    <w:pPr>
      <w:spacing w:after="0"/>
      <w:ind w:left="240"/>
      <w:jc w:val="left"/>
    </w:pPr>
    <w:rPr>
      <w:rFonts w:cstheme="minorHAnsi"/>
      <w:szCs w:val="20"/>
    </w:rPr>
  </w:style>
  <w:style w:type="paragraph" w:styleId="TOC4">
    <w:name w:val="toc 4"/>
    <w:basedOn w:val="Normal"/>
    <w:next w:val="Normal"/>
    <w:autoRedefine/>
    <w:uiPriority w:val="39"/>
    <w:unhideWhenUsed/>
    <w:rsid w:val="00B938B7"/>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938B7"/>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938B7"/>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938B7"/>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938B7"/>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938B7"/>
    <w:pPr>
      <w:spacing w:after="0"/>
      <w:ind w:left="1680"/>
      <w:jc w:val="left"/>
    </w:pPr>
    <w:rPr>
      <w:rFonts w:asciiTheme="minorHAnsi" w:hAnsiTheme="minorHAnsi" w:cstheme="minorHAnsi"/>
      <w:sz w:val="20"/>
      <w:szCs w:val="20"/>
    </w:rPr>
  </w:style>
  <w:style w:type="character" w:styleId="Hyperlink">
    <w:name w:val="Hyperlink"/>
    <w:basedOn w:val="DefaultParagraphFont"/>
    <w:uiPriority w:val="99"/>
    <w:unhideWhenUsed/>
    <w:rsid w:val="00B938B7"/>
    <w:rPr>
      <w:color w:val="0000FF" w:themeColor="hyperlink"/>
      <w:u w:val="single"/>
    </w:rPr>
  </w:style>
  <w:style w:type="paragraph" w:customStyle="1" w:styleId="Titulo2">
    <w:name w:val="Titulo_2"/>
    <w:basedOn w:val="Titulo1"/>
    <w:next w:val="Normal"/>
    <w:link w:val="Titulo2Carcter"/>
    <w:rsid w:val="00755D8B"/>
    <w:pPr>
      <w:pageBreakBefore w:val="0"/>
    </w:pPr>
    <w:rPr>
      <w:sz w:val="36"/>
    </w:rPr>
  </w:style>
  <w:style w:type="paragraph" w:customStyle="1" w:styleId="Titulo3">
    <w:name w:val="Titulo_3"/>
    <w:basedOn w:val="Titulo1"/>
    <w:next w:val="Normal"/>
    <w:link w:val="Titulo3Carcter"/>
    <w:rsid w:val="00755D8B"/>
    <w:pPr>
      <w:pageBreakBefore w:val="0"/>
    </w:pPr>
    <w:rPr>
      <w:sz w:val="32"/>
    </w:rPr>
  </w:style>
  <w:style w:type="character" w:customStyle="1" w:styleId="Titulo2Carcter">
    <w:name w:val="Titulo_2 Carácter"/>
    <w:basedOn w:val="Titulo1Char"/>
    <w:link w:val="Titulo2"/>
    <w:rsid w:val="00755D8B"/>
    <w:rPr>
      <w:rFonts w:ascii="Times New Roman" w:hAnsi="Times New Roman" w:cs="Arial"/>
      <w:b/>
      <w:sz w:val="36"/>
    </w:rPr>
  </w:style>
  <w:style w:type="paragraph" w:styleId="Header">
    <w:name w:val="header"/>
    <w:basedOn w:val="Normal"/>
    <w:link w:val="HeaderChar"/>
    <w:uiPriority w:val="99"/>
    <w:unhideWhenUsed/>
    <w:rsid w:val="00421C84"/>
    <w:pPr>
      <w:tabs>
        <w:tab w:val="center" w:pos="4252"/>
        <w:tab w:val="right" w:pos="8504"/>
      </w:tabs>
      <w:spacing w:after="0" w:line="240" w:lineRule="auto"/>
    </w:pPr>
  </w:style>
  <w:style w:type="character" w:customStyle="1" w:styleId="Titulo3Carcter">
    <w:name w:val="Titulo_3 Carácter"/>
    <w:basedOn w:val="DefaultParagraphFont"/>
    <w:link w:val="Titulo3"/>
    <w:rsid w:val="00755D8B"/>
    <w:rPr>
      <w:rFonts w:ascii="Times New Roman" w:hAnsi="Times New Roman" w:cs="Arial"/>
      <w:b/>
      <w:sz w:val="32"/>
    </w:rPr>
  </w:style>
  <w:style w:type="character" w:customStyle="1" w:styleId="HeaderChar">
    <w:name w:val="Header Char"/>
    <w:basedOn w:val="DefaultParagraphFont"/>
    <w:link w:val="Header"/>
    <w:uiPriority w:val="99"/>
    <w:rsid w:val="00421C84"/>
    <w:rPr>
      <w:rFonts w:ascii="Times New Roman" w:hAnsi="Times New Roman"/>
      <w:sz w:val="24"/>
    </w:rPr>
  </w:style>
  <w:style w:type="paragraph" w:styleId="Footer">
    <w:name w:val="footer"/>
    <w:basedOn w:val="Normal"/>
    <w:link w:val="FooterChar"/>
    <w:uiPriority w:val="99"/>
    <w:unhideWhenUsed/>
    <w:rsid w:val="00421C84"/>
    <w:pPr>
      <w:tabs>
        <w:tab w:val="center" w:pos="4252"/>
        <w:tab w:val="right" w:pos="8504"/>
      </w:tabs>
      <w:spacing w:after="0" w:line="240" w:lineRule="auto"/>
    </w:pPr>
  </w:style>
  <w:style w:type="character" w:customStyle="1" w:styleId="FooterChar">
    <w:name w:val="Footer Char"/>
    <w:basedOn w:val="DefaultParagraphFont"/>
    <w:link w:val="Footer"/>
    <w:uiPriority w:val="99"/>
    <w:rsid w:val="00421C84"/>
    <w:rPr>
      <w:rFonts w:ascii="Times New Roman" w:hAnsi="Times New Roman"/>
      <w:sz w:val="24"/>
    </w:rPr>
  </w:style>
  <w:style w:type="paragraph" w:styleId="Title">
    <w:name w:val="Title"/>
    <w:aliases w:val="tit_projeto"/>
    <w:basedOn w:val="Normal"/>
    <w:next w:val="Normal"/>
    <w:link w:val="TitleChar"/>
    <w:autoRedefine/>
    <w:qFormat/>
    <w:rsid w:val="003B27EB"/>
    <w:pPr>
      <w:keepNext/>
      <w:snapToGrid w:val="0"/>
      <w:spacing w:before="1440" w:after="0" w:line="276" w:lineRule="auto"/>
      <w:ind w:firstLine="0"/>
      <w:jc w:val="center"/>
      <w:outlineLvl w:val="0"/>
    </w:pPr>
    <w:rPr>
      <w:rFonts w:eastAsia="Times New Roman" w:cs="Times New Roman"/>
      <w:b/>
      <w:bCs/>
      <w:kern w:val="28"/>
      <w:sz w:val="48"/>
      <w:szCs w:val="40"/>
    </w:rPr>
  </w:style>
  <w:style w:type="character" w:customStyle="1" w:styleId="TitleChar">
    <w:name w:val="Title Char"/>
    <w:aliases w:val="tit_projeto Char"/>
    <w:basedOn w:val="DefaultParagraphFont"/>
    <w:link w:val="Title"/>
    <w:rsid w:val="003B27EB"/>
    <w:rPr>
      <w:rFonts w:ascii="Times New Roman" w:eastAsia="Times New Roman" w:hAnsi="Times New Roman" w:cs="Times New Roman"/>
      <w:b/>
      <w:bCs/>
      <w:kern w:val="28"/>
      <w:sz w:val="48"/>
      <w:szCs w:val="40"/>
    </w:rPr>
  </w:style>
  <w:style w:type="paragraph" w:styleId="BalloonText">
    <w:name w:val="Balloon Text"/>
    <w:basedOn w:val="Normal"/>
    <w:link w:val="BalloonTextChar"/>
    <w:uiPriority w:val="99"/>
    <w:semiHidden/>
    <w:unhideWhenUsed/>
    <w:rsid w:val="00AB0C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CAD"/>
    <w:rPr>
      <w:rFonts w:ascii="Tahoma" w:hAnsi="Tahoma" w:cs="Tahoma"/>
      <w:sz w:val="16"/>
      <w:szCs w:val="16"/>
    </w:rPr>
  </w:style>
  <w:style w:type="paragraph" w:styleId="TOCHeading">
    <w:name w:val="TOC Heading"/>
    <w:basedOn w:val="Titulo1"/>
    <w:next w:val="Normal"/>
    <w:uiPriority w:val="39"/>
    <w:unhideWhenUsed/>
    <w:qFormat/>
    <w:rsid w:val="00615B76"/>
    <w:pPr>
      <w:spacing w:line="276" w:lineRule="auto"/>
      <w:ind w:firstLine="0"/>
    </w:pPr>
    <w:rPr>
      <w:b w:val="0"/>
      <w:lang w:val="en-US"/>
    </w:rPr>
  </w:style>
  <w:style w:type="character" w:customStyle="1" w:styleId="Heading4Char">
    <w:name w:val="Heading 4 Char"/>
    <w:basedOn w:val="DefaultParagraphFont"/>
    <w:link w:val="Heading4"/>
    <w:uiPriority w:val="9"/>
    <w:semiHidden/>
    <w:rsid w:val="00615B76"/>
    <w:rPr>
      <w:rFonts w:asciiTheme="majorHAnsi" w:eastAsiaTheme="majorEastAsia" w:hAnsiTheme="majorHAnsi" w:cstheme="majorBidi"/>
      <w:i/>
      <w:iCs/>
      <w:color w:val="365F91" w:themeColor="accent1" w:themeShade="BF"/>
      <w:sz w:val="24"/>
    </w:rPr>
  </w:style>
  <w:style w:type="table" w:styleId="TableGrid">
    <w:name w:val="Table Grid"/>
    <w:basedOn w:val="TableNormal"/>
    <w:uiPriority w:val="59"/>
    <w:rsid w:val="00B45C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autoRedefine/>
    <w:uiPriority w:val="35"/>
    <w:unhideWhenUsed/>
    <w:qFormat/>
    <w:rsid w:val="004E423E"/>
    <w:pPr>
      <w:spacing w:line="240" w:lineRule="auto"/>
      <w:jc w:val="center"/>
    </w:pPr>
    <w:rPr>
      <w:b/>
      <w:iCs/>
      <w:sz w:val="18"/>
      <w:szCs w:val="18"/>
    </w:rPr>
  </w:style>
  <w:style w:type="table" w:styleId="PlainTable1">
    <w:name w:val="Plain Table 1"/>
    <w:basedOn w:val="TableNormal"/>
    <w:uiPriority w:val="41"/>
    <w:rsid w:val="00632B0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32B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632B0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aption1">
    <w:name w:val="caption_1"/>
    <w:basedOn w:val="Caption"/>
    <w:link w:val="caption1Char"/>
    <w:rsid w:val="004E423E"/>
    <w:rPr>
      <w:b w:val="0"/>
    </w:rPr>
  </w:style>
  <w:style w:type="paragraph" w:styleId="TableofFigures">
    <w:name w:val="table of figures"/>
    <w:basedOn w:val="Normal"/>
    <w:next w:val="Normal"/>
    <w:uiPriority w:val="99"/>
    <w:unhideWhenUsed/>
    <w:qFormat/>
    <w:rsid w:val="00FA5640"/>
    <w:pPr>
      <w:spacing w:before="120" w:after="240" w:line="240" w:lineRule="auto"/>
    </w:pPr>
    <w:rPr>
      <w:sz w:val="20"/>
    </w:rPr>
  </w:style>
  <w:style w:type="character" w:customStyle="1" w:styleId="CaptionChar">
    <w:name w:val="Caption Char"/>
    <w:basedOn w:val="DefaultParagraphFont"/>
    <w:link w:val="Caption"/>
    <w:uiPriority w:val="35"/>
    <w:rsid w:val="004E423E"/>
    <w:rPr>
      <w:rFonts w:ascii="Times New Roman" w:hAnsi="Times New Roman"/>
      <w:b/>
      <w:iCs/>
      <w:sz w:val="18"/>
      <w:szCs w:val="18"/>
    </w:rPr>
  </w:style>
  <w:style w:type="character" w:customStyle="1" w:styleId="caption1Char">
    <w:name w:val="caption_1 Char"/>
    <w:basedOn w:val="CaptionChar"/>
    <w:link w:val="caption1"/>
    <w:rsid w:val="004E423E"/>
    <w:rPr>
      <w:rFonts w:ascii="Times New Roman" w:hAnsi="Times New Roman"/>
      <w:b w:val="0"/>
      <w:iCs/>
      <w:sz w:val="18"/>
      <w:szCs w:val="18"/>
    </w:rPr>
  </w:style>
  <w:style w:type="paragraph" w:styleId="Index1">
    <w:name w:val="index 1"/>
    <w:basedOn w:val="Normal"/>
    <w:next w:val="Normal"/>
    <w:autoRedefine/>
    <w:uiPriority w:val="99"/>
    <w:semiHidden/>
    <w:unhideWhenUsed/>
    <w:rsid w:val="00A00F99"/>
    <w:pPr>
      <w:spacing w:after="0" w:line="240" w:lineRule="auto"/>
      <w:ind w:left="240" w:hanging="240"/>
    </w:pPr>
  </w:style>
  <w:style w:type="table" w:styleId="ListTable1Light">
    <w:name w:val="List Table 1 Light"/>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7ColourfulAccent5">
    <w:name w:val="Grid Table 7 Colorful Accent 5"/>
    <w:basedOn w:val="TableNormal"/>
    <w:uiPriority w:val="52"/>
    <w:rsid w:val="001D7C8C"/>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urfulAccent4">
    <w:name w:val="Grid Table 7 Colorful Accent 4"/>
    <w:basedOn w:val="TableNormal"/>
    <w:uiPriority w:val="52"/>
    <w:rsid w:val="001D7C8C"/>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urfulAccent2">
    <w:name w:val="Grid Table 7 Colorful Accent 2"/>
    <w:basedOn w:val="TableNormal"/>
    <w:uiPriority w:val="52"/>
    <w:rsid w:val="001D7C8C"/>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urfulAccent1">
    <w:name w:val="Grid Table 7 Colorful Accent 1"/>
    <w:basedOn w:val="TableNormal"/>
    <w:uiPriority w:val="52"/>
    <w:rsid w:val="001D7C8C"/>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4-Accent5">
    <w:name w:val="Grid Table 4 Accent 5"/>
    <w:basedOn w:val="TableNormal"/>
    <w:uiPriority w:val="49"/>
    <w:rsid w:val="001D7C8C"/>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4">
    <w:name w:val="Grid Table 4 Accent 4"/>
    <w:basedOn w:val="TableNormal"/>
    <w:uiPriority w:val="49"/>
    <w:rsid w:val="001D7C8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3">
    <w:name w:val="Grid Table 4 Accent 3"/>
    <w:basedOn w:val="TableNormal"/>
    <w:uiPriority w:val="49"/>
    <w:rsid w:val="001D7C8C"/>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2">
    <w:name w:val="Grid Table 4 Accent 2"/>
    <w:basedOn w:val="TableNormal"/>
    <w:uiPriority w:val="49"/>
    <w:rsid w:val="001D7C8C"/>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
    <w:name w:val="Grid Table 4"/>
    <w:basedOn w:val="TableNormal"/>
    <w:uiPriority w:val="49"/>
    <w:rsid w:val="001D7C8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1D7C8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2">
    <w:name w:val="Grid Table 1 Light Accent 2"/>
    <w:basedOn w:val="TableNormal"/>
    <w:uiPriority w:val="46"/>
    <w:rsid w:val="001D7C8C"/>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1D7C8C"/>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1D7C8C"/>
    <w:pPr>
      <w:spacing w:after="0" w:line="240" w:lineRule="auto"/>
    </w:p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1D7C8C"/>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1D7C8C"/>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1D7C8C"/>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1Light">
    <w:name w:val="Grid Table 1 Light"/>
    <w:basedOn w:val="TableNormal"/>
    <w:uiPriority w:val="46"/>
    <w:rsid w:val="00E128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E128F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E26CB"/>
    <w:rPr>
      <w:color w:val="605E5C"/>
      <w:shd w:val="clear" w:color="auto" w:fill="E1DFDD"/>
    </w:rPr>
  </w:style>
  <w:style w:type="character" w:styleId="FollowedHyperlink">
    <w:name w:val="FollowedHyperlink"/>
    <w:basedOn w:val="DefaultParagraphFont"/>
    <w:uiPriority w:val="99"/>
    <w:semiHidden/>
    <w:unhideWhenUsed/>
    <w:rsid w:val="00C51102"/>
    <w:rPr>
      <w:color w:val="800080" w:themeColor="followedHyperlink"/>
      <w:u w:val="single"/>
    </w:rPr>
  </w:style>
  <w:style w:type="character" w:styleId="PlaceholderText">
    <w:name w:val="Placeholder Text"/>
    <w:basedOn w:val="DefaultParagraphFont"/>
    <w:uiPriority w:val="99"/>
    <w:semiHidden/>
    <w:rsid w:val="00776F08"/>
    <w:rPr>
      <w:color w:val="666666"/>
    </w:rPr>
  </w:style>
  <w:style w:type="paragraph" w:styleId="Bibliography">
    <w:name w:val="Bibliography"/>
    <w:basedOn w:val="Normal"/>
    <w:next w:val="Normal"/>
    <w:uiPriority w:val="37"/>
    <w:unhideWhenUsed/>
    <w:rsid w:val="00FE1BD9"/>
    <w:pPr>
      <w:tabs>
        <w:tab w:val="left" w:pos="380"/>
      </w:tabs>
      <w:spacing w:after="0" w:line="240" w:lineRule="auto"/>
      <w:ind w:left="384" w:hanging="384"/>
    </w:pPr>
  </w:style>
  <w:style w:type="paragraph" w:styleId="PlainText">
    <w:name w:val="Plain Text"/>
    <w:basedOn w:val="Normal"/>
    <w:link w:val="PlainTextChar"/>
    <w:uiPriority w:val="99"/>
    <w:unhideWhenUsed/>
    <w:rsid w:val="007A01EC"/>
    <w:pPr>
      <w:spacing w:after="0" w:line="240" w:lineRule="auto"/>
      <w:ind w:firstLine="0"/>
      <w:jc w:val="left"/>
    </w:pPr>
    <w:rPr>
      <w:rFonts w:ascii="Consolas" w:hAnsi="Consolas"/>
      <w:kern w:val="2"/>
      <w:sz w:val="21"/>
      <w:szCs w:val="21"/>
      <w:lang w:val="en-PT"/>
      <w14:ligatures w14:val="standardContextual"/>
    </w:rPr>
  </w:style>
  <w:style w:type="character" w:customStyle="1" w:styleId="PlainTextChar">
    <w:name w:val="Plain Text Char"/>
    <w:basedOn w:val="DefaultParagraphFont"/>
    <w:link w:val="PlainText"/>
    <w:uiPriority w:val="99"/>
    <w:rsid w:val="007A01EC"/>
    <w:rPr>
      <w:rFonts w:ascii="Consolas" w:hAnsi="Consolas"/>
      <w:kern w:val="2"/>
      <w:sz w:val="21"/>
      <w:szCs w:val="21"/>
      <w:lang w:val="en-PT"/>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0017">
      <w:bodyDiv w:val="1"/>
      <w:marLeft w:val="0"/>
      <w:marRight w:val="0"/>
      <w:marTop w:val="0"/>
      <w:marBottom w:val="0"/>
      <w:divBdr>
        <w:top w:val="none" w:sz="0" w:space="0" w:color="auto"/>
        <w:left w:val="none" w:sz="0" w:space="0" w:color="auto"/>
        <w:bottom w:val="none" w:sz="0" w:space="0" w:color="auto"/>
        <w:right w:val="none" w:sz="0" w:space="0" w:color="auto"/>
      </w:divBdr>
      <w:divsChild>
        <w:div w:id="1078941079">
          <w:marLeft w:val="640"/>
          <w:marRight w:val="0"/>
          <w:marTop w:val="0"/>
          <w:marBottom w:val="0"/>
          <w:divBdr>
            <w:top w:val="none" w:sz="0" w:space="0" w:color="auto"/>
            <w:left w:val="none" w:sz="0" w:space="0" w:color="auto"/>
            <w:bottom w:val="none" w:sz="0" w:space="0" w:color="auto"/>
            <w:right w:val="none" w:sz="0" w:space="0" w:color="auto"/>
          </w:divBdr>
        </w:div>
        <w:div w:id="909075901">
          <w:marLeft w:val="640"/>
          <w:marRight w:val="0"/>
          <w:marTop w:val="0"/>
          <w:marBottom w:val="0"/>
          <w:divBdr>
            <w:top w:val="none" w:sz="0" w:space="0" w:color="auto"/>
            <w:left w:val="none" w:sz="0" w:space="0" w:color="auto"/>
            <w:bottom w:val="none" w:sz="0" w:space="0" w:color="auto"/>
            <w:right w:val="none" w:sz="0" w:space="0" w:color="auto"/>
          </w:divBdr>
        </w:div>
      </w:divsChild>
    </w:div>
    <w:div w:id="342899391">
      <w:bodyDiv w:val="1"/>
      <w:marLeft w:val="0"/>
      <w:marRight w:val="0"/>
      <w:marTop w:val="0"/>
      <w:marBottom w:val="0"/>
      <w:divBdr>
        <w:top w:val="none" w:sz="0" w:space="0" w:color="auto"/>
        <w:left w:val="none" w:sz="0" w:space="0" w:color="auto"/>
        <w:bottom w:val="none" w:sz="0" w:space="0" w:color="auto"/>
        <w:right w:val="none" w:sz="0" w:space="0" w:color="auto"/>
      </w:divBdr>
    </w:div>
    <w:div w:id="420107443">
      <w:bodyDiv w:val="1"/>
      <w:marLeft w:val="0"/>
      <w:marRight w:val="0"/>
      <w:marTop w:val="0"/>
      <w:marBottom w:val="0"/>
      <w:divBdr>
        <w:top w:val="none" w:sz="0" w:space="0" w:color="auto"/>
        <w:left w:val="none" w:sz="0" w:space="0" w:color="auto"/>
        <w:bottom w:val="none" w:sz="0" w:space="0" w:color="auto"/>
        <w:right w:val="none" w:sz="0" w:space="0" w:color="auto"/>
      </w:divBdr>
    </w:div>
    <w:div w:id="434592020">
      <w:bodyDiv w:val="1"/>
      <w:marLeft w:val="0"/>
      <w:marRight w:val="0"/>
      <w:marTop w:val="0"/>
      <w:marBottom w:val="0"/>
      <w:divBdr>
        <w:top w:val="none" w:sz="0" w:space="0" w:color="auto"/>
        <w:left w:val="none" w:sz="0" w:space="0" w:color="auto"/>
        <w:bottom w:val="none" w:sz="0" w:space="0" w:color="auto"/>
        <w:right w:val="none" w:sz="0" w:space="0" w:color="auto"/>
      </w:divBdr>
      <w:divsChild>
        <w:div w:id="423497092">
          <w:marLeft w:val="640"/>
          <w:marRight w:val="0"/>
          <w:marTop w:val="0"/>
          <w:marBottom w:val="0"/>
          <w:divBdr>
            <w:top w:val="none" w:sz="0" w:space="0" w:color="auto"/>
            <w:left w:val="none" w:sz="0" w:space="0" w:color="auto"/>
            <w:bottom w:val="none" w:sz="0" w:space="0" w:color="auto"/>
            <w:right w:val="none" w:sz="0" w:space="0" w:color="auto"/>
          </w:divBdr>
        </w:div>
      </w:divsChild>
    </w:div>
    <w:div w:id="626931418">
      <w:bodyDiv w:val="1"/>
      <w:marLeft w:val="0"/>
      <w:marRight w:val="0"/>
      <w:marTop w:val="0"/>
      <w:marBottom w:val="0"/>
      <w:divBdr>
        <w:top w:val="none" w:sz="0" w:space="0" w:color="auto"/>
        <w:left w:val="none" w:sz="0" w:space="0" w:color="auto"/>
        <w:bottom w:val="none" w:sz="0" w:space="0" w:color="auto"/>
        <w:right w:val="none" w:sz="0" w:space="0" w:color="auto"/>
      </w:divBdr>
    </w:div>
    <w:div w:id="635717022">
      <w:bodyDiv w:val="1"/>
      <w:marLeft w:val="0"/>
      <w:marRight w:val="0"/>
      <w:marTop w:val="0"/>
      <w:marBottom w:val="0"/>
      <w:divBdr>
        <w:top w:val="none" w:sz="0" w:space="0" w:color="auto"/>
        <w:left w:val="none" w:sz="0" w:space="0" w:color="auto"/>
        <w:bottom w:val="none" w:sz="0" w:space="0" w:color="auto"/>
        <w:right w:val="none" w:sz="0" w:space="0" w:color="auto"/>
      </w:divBdr>
    </w:div>
    <w:div w:id="1007904218">
      <w:bodyDiv w:val="1"/>
      <w:marLeft w:val="0"/>
      <w:marRight w:val="0"/>
      <w:marTop w:val="0"/>
      <w:marBottom w:val="0"/>
      <w:divBdr>
        <w:top w:val="none" w:sz="0" w:space="0" w:color="auto"/>
        <w:left w:val="none" w:sz="0" w:space="0" w:color="auto"/>
        <w:bottom w:val="none" w:sz="0" w:space="0" w:color="auto"/>
        <w:right w:val="none" w:sz="0" w:space="0" w:color="auto"/>
      </w:divBdr>
    </w:div>
    <w:div w:id="1013147199">
      <w:bodyDiv w:val="1"/>
      <w:marLeft w:val="0"/>
      <w:marRight w:val="0"/>
      <w:marTop w:val="0"/>
      <w:marBottom w:val="0"/>
      <w:divBdr>
        <w:top w:val="none" w:sz="0" w:space="0" w:color="auto"/>
        <w:left w:val="none" w:sz="0" w:space="0" w:color="auto"/>
        <w:bottom w:val="none" w:sz="0" w:space="0" w:color="auto"/>
        <w:right w:val="none" w:sz="0" w:space="0" w:color="auto"/>
      </w:divBdr>
    </w:div>
    <w:div w:id="1242641213">
      <w:bodyDiv w:val="1"/>
      <w:marLeft w:val="0"/>
      <w:marRight w:val="0"/>
      <w:marTop w:val="0"/>
      <w:marBottom w:val="0"/>
      <w:divBdr>
        <w:top w:val="none" w:sz="0" w:space="0" w:color="auto"/>
        <w:left w:val="none" w:sz="0" w:space="0" w:color="auto"/>
        <w:bottom w:val="none" w:sz="0" w:space="0" w:color="auto"/>
        <w:right w:val="none" w:sz="0" w:space="0" w:color="auto"/>
      </w:divBdr>
    </w:div>
    <w:div w:id="1249117762">
      <w:bodyDiv w:val="1"/>
      <w:marLeft w:val="0"/>
      <w:marRight w:val="0"/>
      <w:marTop w:val="0"/>
      <w:marBottom w:val="0"/>
      <w:divBdr>
        <w:top w:val="none" w:sz="0" w:space="0" w:color="auto"/>
        <w:left w:val="none" w:sz="0" w:space="0" w:color="auto"/>
        <w:bottom w:val="none" w:sz="0" w:space="0" w:color="auto"/>
        <w:right w:val="none" w:sz="0" w:space="0" w:color="auto"/>
      </w:divBdr>
    </w:div>
    <w:div w:id="1258051663">
      <w:bodyDiv w:val="1"/>
      <w:marLeft w:val="0"/>
      <w:marRight w:val="0"/>
      <w:marTop w:val="0"/>
      <w:marBottom w:val="0"/>
      <w:divBdr>
        <w:top w:val="none" w:sz="0" w:space="0" w:color="auto"/>
        <w:left w:val="none" w:sz="0" w:space="0" w:color="auto"/>
        <w:bottom w:val="none" w:sz="0" w:space="0" w:color="auto"/>
        <w:right w:val="none" w:sz="0" w:space="0" w:color="auto"/>
      </w:divBdr>
    </w:div>
    <w:div w:id="1328631310">
      <w:bodyDiv w:val="1"/>
      <w:marLeft w:val="0"/>
      <w:marRight w:val="0"/>
      <w:marTop w:val="0"/>
      <w:marBottom w:val="0"/>
      <w:divBdr>
        <w:top w:val="none" w:sz="0" w:space="0" w:color="auto"/>
        <w:left w:val="none" w:sz="0" w:space="0" w:color="auto"/>
        <w:bottom w:val="none" w:sz="0" w:space="0" w:color="auto"/>
        <w:right w:val="none" w:sz="0" w:space="0" w:color="auto"/>
      </w:divBdr>
    </w:div>
    <w:div w:id="1538740506">
      <w:bodyDiv w:val="1"/>
      <w:marLeft w:val="0"/>
      <w:marRight w:val="0"/>
      <w:marTop w:val="0"/>
      <w:marBottom w:val="0"/>
      <w:divBdr>
        <w:top w:val="none" w:sz="0" w:space="0" w:color="auto"/>
        <w:left w:val="none" w:sz="0" w:space="0" w:color="auto"/>
        <w:bottom w:val="none" w:sz="0" w:space="0" w:color="auto"/>
        <w:right w:val="none" w:sz="0" w:space="0" w:color="auto"/>
      </w:divBdr>
    </w:div>
    <w:div w:id="1681085697">
      <w:bodyDiv w:val="1"/>
      <w:marLeft w:val="0"/>
      <w:marRight w:val="0"/>
      <w:marTop w:val="0"/>
      <w:marBottom w:val="0"/>
      <w:divBdr>
        <w:top w:val="none" w:sz="0" w:space="0" w:color="auto"/>
        <w:left w:val="none" w:sz="0" w:space="0" w:color="auto"/>
        <w:bottom w:val="none" w:sz="0" w:space="0" w:color="auto"/>
        <w:right w:val="none" w:sz="0" w:space="0" w:color="auto"/>
      </w:divBdr>
      <w:divsChild>
        <w:div w:id="1701125587">
          <w:marLeft w:val="640"/>
          <w:marRight w:val="0"/>
          <w:marTop w:val="0"/>
          <w:marBottom w:val="0"/>
          <w:divBdr>
            <w:top w:val="none" w:sz="0" w:space="0" w:color="auto"/>
            <w:left w:val="none" w:sz="0" w:space="0" w:color="auto"/>
            <w:bottom w:val="none" w:sz="0" w:space="0" w:color="auto"/>
            <w:right w:val="none" w:sz="0" w:space="0" w:color="auto"/>
          </w:divBdr>
        </w:div>
      </w:divsChild>
    </w:div>
    <w:div w:id="1705859952">
      <w:bodyDiv w:val="1"/>
      <w:marLeft w:val="0"/>
      <w:marRight w:val="0"/>
      <w:marTop w:val="0"/>
      <w:marBottom w:val="0"/>
      <w:divBdr>
        <w:top w:val="none" w:sz="0" w:space="0" w:color="auto"/>
        <w:left w:val="none" w:sz="0" w:space="0" w:color="auto"/>
        <w:bottom w:val="none" w:sz="0" w:space="0" w:color="auto"/>
        <w:right w:val="none" w:sz="0" w:space="0" w:color="auto"/>
      </w:divBdr>
    </w:div>
    <w:div w:id="1937447143">
      <w:bodyDiv w:val="1"/>
      <w:marLeft w:val="0"/>
      <w:marRight w:val="0"/>
      <w:marTop w:val="0"/>
      <w:marBottom w:val="0"/>
      <w:divBdr>
        <w:top w:val="none" w:sz="0" w:space="0" w:color="auto"/>
        <w:left w:val="none" w:sz="0" w:space="0" w:color="auto"/>
        <w:bottom w:val="none" w:sz="0" w:space="0" w:color="auto"/>
        <w:right w:val="none" w:sz="0" w:space="0" w:color="auto"/>
      </w:divBdr>
    </w:div>
    <w:div w:id="1990865301">
      <w:bodyDiv w:val="1"/>
      <w:marLeft w:val="0"/>
      <w:marRight w:val="0"/>
      <w:marTop w:val="0"/>
      <w:marBottom w:val="0"/>
      <w:divBdr>
        <w:top w:val="none" w:sz="0" w:space="0" w:color="auto"/>
        <w:left w:val="none" w:sz="0" w:space="0" w:color="auto"/>
        <w:bottom w:val="none" w:sz="0" w:space="0" w:color="auto"/>
        <w:right w:val="none" w:sz="0" w:space="0" w:color="auto"/>
      </w:divBdr>
    </w:div>
    <w:div w:id="2124154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jpeg"/><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image" Target="media/image30.emf"/><Relationship Id="rId47" Type="http://schemas.openxmlformats.org/officeDocument/2006/relationships/hyperlink" Target="https://myipleiria-my.sharepoint.com/:b:/g/personal/2202165_my_ipleiria_pt/EZ1E3PAdmMdBpzPGRlcPKm4BLF393kGaRrT0QwEfLvCsPA?e=GOUHbI" TargetMode="External"/><Relationship Id="rId50" Type="http://schemas.openxmlformats.org/officeDocument/2006/relationships/header" Target="head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jpe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hyperlink" Target="https://www.figma.com/design/iQKHoFr0bl8pTNmsP6CrVp/BraveHearts-AR?node-id=0-1&amp;t=A02xqE0CEZLuLN9n-1" TargetMode="External"/><Relationship Id="rId45" Type="http://schemas.openxmlformats.org/officeDocument/2006/relationships/hyperlink" Target="https://myipleiria-my.sharepoint.com/:b:/g/personal/2202165_my_ipleiria_pt/EQ3a3DcoqTJEqD2YuIjJGmgBZAWSWfV1nAXYbA2A-FG2SA?e=ug0t6c" TargetMode="External"/><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image" Target="media/image31.emf"/><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hyperlink" Target="https://myipleiria-my.sharepoint.com/:b:/g/personal/2202165_my_ipleiria_pt/EWqQJCRDqZpJoTK9f2WlR04B8_utvfxkW20U3G4_dCHydA?e=2Higfn" TargetMode="External"/><Relationship Id="rId48" Type="http://schemas.openxmlformats.org/officeDocument/2006/relationships/image" Target="media/image33.emf"/><Relationship Id="rId8" Type="http://schemas.openxmlformats.org/officeDocument/2006/relationships/endnotes" Target="endnotes.xml"/><Relationship Id="rId51" Type="http://schemas.openxmlformats.org/officeDocument/2006/relationships/footer" Target="footer3.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2.emf"/><Relationship Id="rId20" Type="http://schemas.openxmlformats.org/officeDocument/2006/relationships/image" Target="media/image10.png"/><Relationship Id="rId41" Type="http://schemas.openxmlformats.org/officeDocument/2006/relationships/hyperlink" Target="https://myipleiria-my.sharepoint.com/:b:/g/personal/2202165_my_ipleiria_pt/EZ9l1ogVN4lCky99pV8Ggz8BVp6h6mw5chvB02nQnacjpA?e=gTsuzx"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87D53AC-0573-BD41-B2B2-274DBAE31F01}">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77FAEDC-C3EA-F042-AE3C-3E67B25CEC6B}">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NU label="Campos" version="1">
  <NODE label="Novo Registo" type="NewCard" replaceValue="false">
    <FIELD label="Nº de Registo">
      <TAG><![CDATA[#NOVOREGISTO:NUMERO#]]></TAG>
      <VALUE><![CDATA[#NOVOREGISTO:NUMERO#]]></VALUE>
      <XPATH><![CDATA[/CARD/cardKeyToString]]></XPATH>
    </FIELD>
    <FIELD label="Código de barras do Nº de Registo" dtype="barcode">
      <TAG><![CDATA[#NOVOREGISTO:CODIGOBARRAS#]]></TAG>
      <VALUE>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</VALUE>
      <XPATH><![CDATA[/CARD/cardKeyToString]]></XPATH>
    </FIELD>
    <FIELD label="Assunto">
      <TAG><![CDATA[#NOVOREGISTO:ASSUNTO#]]></TAG>
      <VALUE><![CDATA[#NOVOREGISTO:ASSUNTO#]]></VALUE>
      <XPATH><![CDATA[/CARD/GENERAL_DATA/SUBJECT]]></XPATH>
    </FIELD>
    <FIELD label="Observações">
      <TAG><![CDATA[#NOVOREGISTO:OBSERVACOES#]]></TAG>
      <VALUE><![CDATA[#NOVOREGISTO:OBSERVACOES#]]></VALUE>
      <XPATH><![CDATA[/CARD/GENERAL_DATA/COMMENTS]]></XPATH>
    </FIELD>
    <FIELD label="Data" dtype="D">
      <TAG><![CDATA[#NOVOREGISTO:DATA#]]></TAG>
      <VALUE><![CDATA[#NOVOREGISTO:DATA#]]></VALUE>
      <XPATH><![CDATA[/CARD/GENERAL_DATA/CREATED_ON]]></XPATH>
    </FIELD>
    <NODE label="Classificação" type="CardClassitication">
      <FIELD label="Descrição">
        <TAG><![CDATA[#NOVOREGISTO:CLASSIFICACAO:DESCRICAO#]]></TAG>
        <VALUE><![CDATA[#NOVOREGISTO:CLASSIFICACAO:DESCRICAO#]]></VALUE>
        <XPATH><![CDATA[/CARD/CLASSIFICATIONS/CLASSIFICATION[1]/DESCRIPTION]]></XPATH>
      </FIELD>
      <FIELD label="Código">
        <TAG><![CDATA[#NOVOREGISTO:CLASSIFICACAO:CODIGO#]]></TAG>
        <VALUE><![CDATA[#NOVOREGISTO:CLASSIFICACAO:CODIGO#]]></VALUE>
        <XPATH><![CDATA[/CARD/CLASSIFICATIONS/CLASSIFICATION[1]/KEY]]></XPATH>
      </FIELD>
    </NODE>
    <NODE label="Processo" type="CardProcess">
      <FIELD label="Código">
        <TAG><![CDATA[#NOVOREGISTO:PROCESSO:CODIGO#]]></TAG>
        <VALUE><![CDATA[#NOVOREGISTO:PROCESSO:CODIGO#]]></VALUE>
        <XPATH><![CDATA[/CARD/PROCESSES/PROCESS[1]/PROCESS_CODE]]></XPATH>
      </FIELD>
      <FIELD label="Assunto">
        <TAG><![CDATA[#NOVOREGISTO:PROCESSO:ASSUNTO#]]></TAG>
        <VALUE><![CDATA[#NOVOREGISTO:PROCESSO:ASSUNTO#]]></VALUE>
        <XPATH><![CDATA[/CARD/PROCESSES/PROCESS[1]/SUBJECT]]></XPATH>
      </FIELD>
    </NODE>
    <NODE label="Entidade" type="CardEntity">
      <FIELD label="Nome">
        <TAG><![CDATA[#NOVOREGISTO:ENTIDADE:NOME#]]></TAG>
        <VALUE><![CDATA[#NOVOREGISTO:ENTIDADE:NOME#]]></VALUE>
        <XPATH><![CDATA[/CARD/ENTITIES/ENTITY[TYPE='P']/NAME]]></XPATH>
      </FIELD>
      <FIELD label="Organização">
        <TAG><![CDATA[#NOVOREGISTO:ENTIDADE:ORGANIZAÇÃO#]]></TAG>
        <VALUE><![CDATA[#NOVOREGISTO:ENTIDADE:ORGANIZAÇÃO#]]></VALUE>
        <XPATH><![CDATA[/CARD/ENTITIES/ENTITY[TYPE='P']/ORGANIZATION]]></XPATH>
      </FIELD>
      <FIELD label="Email">
        <TAG><![CDATA[#NOVOREGISTO:ENTIDADE:EMAIL#]]></TAG>
        <VALUE><![CDATA[#NOVOREGISTO:ENTIDADE:EMAIL#]]></VALUE>
        <XPATH><![CDATA[/CARD/ENTITIES/ENTITY[TYPE='P']/EMAIL]]></XPATH>
      </FIELD>
      <FIELD type="EntityFields" label="Tratamento" source-type="EntityFields">
        <TAG><![CDATA[#NOVOREGISTO:ENTIDADE:Tratamento#]]></TAG>
        <VALUE><![CDATA[#NOVOREGISTO:ENTIDADE:Tratamento#]]></VALUE>
        <XPATH><![CDATA[/CARD/ENTITIES/ENTITY[TYPE='P']/PROPERTIES/PROPERTY[NAME='Tratamento']/VALUE]]></XPATH>
      </FIELD>
      <FIELD type="EntityFields" label="Título" source-type="EntityFields">
        <TAG><![CDATA[#NOVOREGISTO:ENTIDADE:Título#]]></TAG>
        <VALUE><![CDATA[#NOVOREGISTO:ENTIDADE:Título#]]></VALUE>
        <XPATH><![CDATA[/CARD/ENTITIES/ENTITY[TYPE='P']/PROPERTIES/PROPERTY[NAME='Título']/VALUE]]></XPATH>
      </FIELD>
      <FIELD type="EntityFields" label="Telefone" source-type="EntityFields">
        <TAG><![CDATA[#NOVOREGISTO:ENTIDADE:Telefone#]]></TAG>
        <VALUE><![CDATA[#NOVOREGISTO:ENTIDADE:Telefone#]]></VALUE>
        <XPATH><![CDATA[/CARD/ENTITIES/ENTITY[TYPE='P']/PROPERTIES/PROPERTY[NAME='Telefone']/VALUE]]></XPATH>
      </FIELD>
      <FIELD type="EntityFields" label="Fax" source-type="EntityFields">
        <TAG><![CDATA[#NOVOREGISTO:ENTIDADE:Fax#]]></TAG>
        <VALUE><![CDATA[#NOVOREGISTO:ENTIDADE:Fax#]]></VALUE>
        <XPATH><![CDATA[/CARD/ENTITIES/ENTITY[TYPE='P']/PROPERTIES/PROPERTY[NAME='Fax']/VALUE]]></XPATH>
      </FIELD>
      <FIELD type="EntityFields" label="Telemóvel" source-type="EntityFields">
        <TAG><![CDATA[#NOVOREGISTO:ENTIDADE:Telemóvel#]]></TAG>
        <VALUE><![CDATA[#NOVOREGISTO:ENTIDADE:Telemóvel#]]></VALUE>
        <XPATH><![CDATA[/CARD/ENTITIES/ENTITY[TYPE='P']/PROPERTIES/PROPERTY[NAME='Telemóvel']/VALUE]]></XPATH>
      </FIELD>
      <FIELD type="EntityFields" label="Morada" source-type="EntityFields">
        <TAG><![CDATA[#NOVOREGISTO:ENTIDADE:Morada#]]></TAG>
        <VALUE><![CDATA[#NOVOREGISTO:ENTIDADE:Morada#]]></VALUE>
        <XPATH><![CDATA[/CARD/ENTITIES/ENTITY[TYPE='P']/PROPERTIES/PROPERTY[NAME='Morada']/VALUE]]></XPATH>
      </FIELD>
      <FIELD type="EntityFields" label="Localidade" source-type="EntityFields">
        <TAG><![CDATA[#NOVOREGISTO:ENTIDADE:Localidade#]]></TAG>
        <VALUE><![CDATA[#NOVOREGISTO:ENTIDADE:Localidade#]]></VALUE>
        <XPATH><![CDATA[/CARD/ENTITIES/ENTITY[TYPE='P']/PROPERTIES/PROPERTY[NAME='Localidade']/VALUE]]></XPATH>
      </FIELD>
      <FIELD type="EntityFields" label="Codigo_Postal" source-type="EntityFields">
        <TAG><![CDATA[#NOVOREGISTO:ENTIDADE:Codigo_Postal#]]></TAG>
        <VALUE><![CDATA[#NOVOREGISTO:ENTIDADE:Codigo_Postal#]]></VALUE>
        <XPATH><![CDATA[/CARD/ENTITIES/ENTITY[TYPE='P']/PROPERTIES/PROPERTY[NAME='Codigo_Postal']/VALUE]]></XPATH>
      </FIELD>
      <FIELD type="EntityFields" label="País" source-type="EntityFields">
        <TAG><![CDATA[#NOVOREGISTO:ENTIDADE:País#]]></TAG>
        <VALUE><![CDATA[#NOVOREGISTO:ENTIDADE:País#]]></VALUE>
        <XPATH><![CDATA[/CARD/ENTITIES/ENTITY[TYPE='P']/PROPERTIES/PROPERTY[NAME='País']/VALUE]]></XPATH>
      </FIELD>
      <FIELD type="EntityFields" label="HomePage" source-type="EntityFields">
        <TAG><![CDATA[#NOVOREGISTO:ENTIDADE:HomePage#]]></TAG>
        <VALUE><![CDATA[#NOVOREGISTO:ENTIDADE:HomePage#]]></VALUE>
        <XPATH><![CDATA[/CARD/ENTITIES/ENTITY[TYPE='P']/PROPERTIES/PROPERTY[NAME='HomePage']/VALUE]]></XPATH>
      </FIELD>
      <FIELD type="EntityFields" label="NIF" source-type="EntityFields">
        <TAG><![CDATA[#NOVOREGISTO:ENTIDADE:NIF#]]></TAG>
        <VALUE><![CDATA[#NOVOREGISTO:ENTIDADE:NIF#]]></VALUE>
        <XPATH><![CDATA[/CARD/ENTITIES/ENTITY[TYPE='P']/PROPERTIES/PROPERTY[NAME='NIF']/VALUE]]></XPATH>
      </FIELD>
    </NODE>
    <NODE label="Distribuição" type="CardDistribution">
      <FIELD label="Código">
        <TAG><![CDATA[#NOVOREGISTO:DISTRIBUICAO:CODIGO#]]></TAG>
        <VALUE><![CDATA[#NOVOREGISTO:DISTRIBUICAO:CODIGO#]]></VALUE>
        <XPATH><![CDATA[/CARD/DISTRIBUTIONS/DISTRIBUTION[1]/KEY]]></XPATH>
      </FIELD>
      <FIELD label="Assunto">
        <TAG><![CDATA[#NOVOREGISTO:DISTRIBUICAO:ASSUNTO#]]></TAG>
        <VALUE><![CDATA[#NOVOREGISTO:DISTRIBUICAO:ASSUNTO#]]></VALUE>
        <XPATH><![CDATA[/CARD/DISTRIBUTIONS/DISTRIBUTION[1]/SUBJECT]]></XPATH>
      </FIELD>
    </NODE>
    <NODE label="Documento" type="CardDocument">
      <FIELD label="Referência" source-type="registerdocument">
        <TAG><![CDATA[#NOVOREGISTO:DOCUMENTO:REFERENCIA#]]></TAG>
        <VALUE><![CDATA[#NOVOREGISTO:DOCUMENTO:REFERENCIA#]]></VALUE>
        <XPATH><![CDATA[/REGISTERDOCUMENT/CARD/DOCUMENTS/DOCUMENT/REFERENCE]]></XPATH>
      </FIELD>
      <FIELD label="Tipo de Documento" source-type="registerdocument">
        <TAG><![CDATA[#NOVOREGISTO:DOCUMENTO:TIPO#]]></TAG>
        <VALUE><![CDATA[#NOVOREGISTO:DOCUMENTO:TIPO#]]></VALUE>
        <XPATH><![CDATA[/REGISTERDOCUMENT/CARD/DOCUMENTS/DOCUMENT/DOCUMENTTYPE]]></XPATH>
      </FIELD>
      <FIELD label="Data na Origem" source-type="registerdocument" dtype="D">
        <TAG><![CDATA[#NOVOREGISTO:DOCUMENTO:DATAORIGEM#]]></TAG>
        <VALUE><![CDATA[#NOVOREGISTO:DOCUMENTO:DATAORIGEM#]]></VALUE>
        <XPATH><![CDATA[/REGISTERDOCUMENT/CARD/DOCUMENTS/DOCUMENT/ORIGINDATE]]></XPATH>
      </FIELD>
    </NODE>
    <NODE label="Campos Adicionais..." isWindowSelector="true">
      <FIELD type="AdditionalFields" label="Custom_string" source-type="AdditionalFields">
        <TAG><![CDATA[#NOVOREGISTO:CA:Custom_string#]]></TAG>
        <VALUE><![CDATA[#NOVOREGISTO:CA:Custom_string#]]></VALUE>
        <XPATH><![CDATA[/CARD/FIELDS/FIELD[NAME='Custom_string']/VALUE]]></XPATH>
      </FIELD>
      <FIELD type="AdditionalFields" label="Custom_data" source-type="AdditionalFields">
        <TAG><![CDATA[#NOVOREGISTO:CA:Custom_data#]]></TAG>
        <VALUE><![CDATA[#NOVOREGISTO:CA:Custom_data#]]></VALUE>
        <XPATH><![CDATA[/CARD/FIELDS/FIELD[NAME='Custom_data']/VALUE]]></XPATH>
      </FIELD>
      <FIELD type="AdditionalFields" label="Custom_num" source-type="AdditionalFields">
        <TAG><![CDATA[#NOVOREGISTO:CA:Custom_num#]]></TAG>
        <VALUE><![CDATA[#NOVOREGISTO:CA:Custom_num#]]></VALUE>
        <XPATH><![CDATA[/CARD/FIELDS/FIELD[NAME='Custom_num']/VALUE]]></XPATH>
      </FIELD>
      <FIELD type="AdditionalFields" label="Custom_bool" source-type="AdditionalFields">
        <TAG><![CDATA[#NOVOREGISTO:CA:Custom_bool#]]></TAG>
        <VALUE><![CDATA[#NOVOREGISTO:CA:Custom_bool#]]></VALUE>
        <XPATH><![CDATA[/CARD/FIELDS/FIELD[NAME='Custom_bool']/VALUE]]></XPATH>
      </FIELD>
      <FIELD type="AdditionalFields" label="Custom_list" source-type="AdditionalFields">
        <TAG><![CDATA[#NOVOREGISTO:CA:Custom_list#]]></TAG>
        <VALUE><![CDATA[#NOVOREGISTO:CA:Custom_list#]]></VALUE>
        <XPATH><![CDATA[/CARD/FIELDS/FIELD[NAME='Custom_list']/VALUE]]></XPATH>
      </FIELD>
      <FIELD type="AdditionalFields" label="Unidade_Org" source-type="AdditionalFields">
        <TAG><![CDATA[#NOVOREGISTO:CA:Unidade_Org#]]></TAG>
        <VALUE><![CDATA[#NOVOREGISTO:CA:Unidade_Org#]]></VALUE>
        <XPATH><![CDATA[/CARD/FIELDS/FIELD[NAME='Unidade_Org']/VALUE]]></XPATH>
      </FIELD>
      <FIELD type="AdditionalFields" label="Docente" source-type="AdditionalFields">
        <TAG><![CDATA[#NOVOREGISTO:CA:Docente#]]></TAG>
        <VALUE><![CDATA[#NOVOREGISTO:CA:Docente#]]></VALUE>
        <XPATH><![CDATA[/CARD/FIELDS/FIELD[NAME='Docente']/VALUE]]></XPATH>
      </FIELD>
      <FIELD type="AdditionalFields" label="Num_Mecan" source-type="AdditionalFields">
        <TAG><![CDATA[#NOVOREGISTO:CA:Num_Mecan#]]></TAG>
        <VALUE><![CDATA[#NOVOREGISTO:CA:Num_Mecan#]]></VALUE>
        <XPATH><![CDATA[/CARD/FIELDS/FIELD[NAME='Num_Mecan']/VALUE]]></XPATH>
      </FIELD>
      <FIELD type="AdditionalFields" label="Num_estudante" source-type="AdditionalFields">
        <TAG><![CDATA[#NOVOREGISTO:CA:Num_estudante#]]></TAG>
        <VALUE><![CDATA[#NOVOREGISTO:CA:Num_estudante#]]></VALUE>
        <XPATH><![CDATA[/CARD/FIELDS/FIELD[NAME='Num_estudante']/VALUE]]></XPATH>
      </FIELD>
      <FIELD type="AdditionalFields" label="Tipo" source-type="AdditionalFields">
        <TAG><![CDATA[#NOVOREGISTO:CA:Tipo#]]></TAG>
        <VALUE><![CDATA[#NOVOREGISTO:CA:Tipo#]]></VALUE>
        <XPATH><![CDATA[/CARD/FIELDS/FIELD[NAME='Tipo']/VALUE]]></XPATH>
      </FIELD>
      <FIELD type="AdditionalFields" label="Ano_lectivo" source-type="AdditionalFields">
        <TAG><![CDATA[#NOVOREGISTO:CA:Ano_lectivo#]]></TAG>
        <VALUE><![CDATA[#NOVOREGISTO:CA:Ano_lectivo#]]></VALUE>
        <XPATH><![CDATA[/CARD/FIELDS/FIELD[NAME='Ano_lectivo']/VALUE]]></XPATH>
      </FIELD>
      <FIELD type="AdditionalFields" label="Curso" source-type="AdditionalFields">
        <TAG><![CDATA[#NOVOREGISTO:CA:Curso#]]></TAG>
        <VALUE><![CDATA[#NOVOREGISTO:CA:Curso#]]></VALUE>
        <XPATH><![CDATA[/CARD/FIELDS/FIELD[NAME='Curso']/VALUE]]></XPATH>
      </FIELD>
      <FIELD type="AdditionalFields" label="Modalidade" source-type="AdditionalFields">
        <TAG><![CDATA[#NOVOREGISTO:CA:Modalidade#]]></TAG>
        <VALUE><![CDATA[#NOVOREGISTO:CA:Modalidade#]]></VALUE>
        <XPATH><![CDATA[/CARD/FIELDS/FIELD[NAME='Modalidade']/VALUE]]></XPATH>
      </FIELD>
      <FIELD type="AdditionalFields" label="Grupo_RVCC" source-type="AdditionalFields">
        <TAG><![CDATA[#NOVOREGISTO:CA:Grupo_RVCC#]]></TAG>
        <VALUE><![CDATA[#NOVOREGISTO:CA:Grupo_RVCC#]]></VALUE>
        <XPATH><![CDATA[/CARD/FIELDS/FIELD[NAME='Grupo_RVCC']/VALUE]]></XPATH>
      </FIELD>
      <FIELD type="AdditionalFields" label="Estado" source-type="AdditionalFields">
        <TAG><![CDATA[#NOVOREGISTO:CA:Estado#]]></TAG>
        <VALUE><![CDATA[#NOVOREGISTO:CA:Estado#]]></VALUE>
        <XPATH><![CDATA[/CARD/FIELDS/FIELD[NAME='Estado']/VALUE]]></XPATH>
      </FIELD>
      <FIELD type="AdditionalFields" label="Tipo_registo" source-type="AdditionalFields">
        <TAG><![CDATA[#NOVOREGISTO:CA:Tipo_registo#]]></TAG>
        <VALUE><![CDATA[#NOVOREGISTO:CA:Tipo_registo#]]></VALUE>
        <XPATH><![CDATA[/CARD/FIELDS/FIELD[NAME='Tipo_registo']/VALUE]]></XPATH>
      </FIELD>
      <FIELD type="AdditionalFields" label="Matricula" source-type="AdditionalFields">
        <TAG><![CDATA[#NOVOREGISTO:CA:Matricula#]]></TAG>
        <VALUE><![CDATA[#NOVOREGISTO:CA:Matricula#]]></VALUE>
        <XPATH><![CDATA[/CARD/FIELDS/FIELD[NAME='Matricula']/VALUE]]></XPATH>
      </FIELD>
      <FIELD type="AdditionalFields" label="Local_afectacao" source-type="AdditionalFields">
        <TAG><![CDATA[#NOVOREGISTO:CA:Local_afectacao#]]></TAG>
        <VALUE><![CDATA[#NOVOREGISTO:CA:Local_afectacao#]]></VALUE>
        <XPATH><![CDATA[/CARD/FIELDS/FIELD[NAME='Local_afectacao']/VALUE]]></XPATH>
      </FIELD>
      <FIELD type="AdditionalFields" label="Num_inventario" source-type="AdditionalFields">
        <TAG><![CDATA[#NOVOREGISTO:CA:Num_inventario#]]></TAG>
        <VALUE><![CDATA[#NOVOREGISTO:CA:Num_inventario#]]></VALUE>
        <XPATH><![CDATA[/CARD/FIELDS/FIELD[NAME='Num_inventario']/VALUE]]></XPATH>
      </FIELD>
      <FIELD type="AdditionalFields" label="Num_SIIE" source-type="AdditionalFields">
        <TAG><![CDATA[#NOVOREGISTO:CA:Num_SIIE#]]></TAG>
        <VALUE><![CDATA[#NOVOREGISTO:CA:Num_SIIE#]]></VALUE>
        <XPATH><![CDATA[/CARD/FIELDS/FIELD[NAME='Num_SIIE']/VALUE]]></XPATH>
      </FIELD>
      <FIELD type="AdditionalFields" label="Tipo_projecto" source-type="AdditionalFields">
        <TAG><![CDATA[#NOVOREGISTO:CA:Tipo_projecto#]]></TAG>
        <VALUE><![CDATA[#NOVOREGISTO:CA:Tipo_projecto#]]></VALUE>
        <XPATH><![CDATA[/CARD/FIELDS/FIELD[NAME='Tipo_projecto']/VALUE]]></XPATH>
      </FIELD>
      <FIELD type="AdditionalFields" label="Num_curso_esecs" source-type="AdditionalFields">
        <TAG><![CDATA[#NOVOREGISTO:CA:Num_curso_esecs#]]></TAG>
        <VALUE><![CDATA[#NOVOREGISTO:CA:Num_curso_esecs#]]></VALUE>
        <XPATH><![CDATA[/CARD/FIELDS/FIELD[NAME='Num_curso_esecs']/VALUE]]></XPATH>
      </FIELD>
      <FIELD type="AdditionalFields" label="Programa" source-type="AdditionalFields">
        <TAG><![CDATA[#NOVOREGISTO:CA:Programa#]]></TAG>
        <VALUE><![CDATA[#NOVOREGISTO:CA:Programa#]]></VALUE>
        <XPATH><![CDATA[/CARD/FIELDS/FIELD[NAME='Programa']/VALUE]]></XPATH>
      </FIELD>
      <FIELD type="AdditionalFields" label="IPL_Tipo_Pedido" source-type="AdditionalFields">
        <TAG><![CDATA[#NOVOREGISTO:CA:IPL_Tipo_Pedido#]]></TAG>
        <VALUE><![CDATA[#NOVOREGISTO:CA:IPL_Tipo_Pedido#]]></VALUE>
        <XPATH><![CDATA[/CARD/FIELDS/FIELD[NAME='IPL_Tipo_Pedido']/VALUE]]></XPATH>
      </FIELD>
      <FIELD type="AdditionalFields" label="IPL_Unidade" source-type="AdditionalFields">
        <TAG><![CDATA[#NOVOREGISTO:CA:IPL_Unidade#]]></TAG>
        <VALUE><![CDATA[#NOVOREGISTO:CA:IPL_Unidade#]]></VALUE>
        <XPATH><![CDATA[/CARD/FIELDS/FIELD[NAME='IPL_Unidade']/VALUE]]></XPATH>
      </FIELD>
      <FIELD type="AdditionalFields" label="IPL_Nome_Prop" source-type="AdditionalFields">
        <TAG><![CDATA[#NOVOREGISTO:CA:IPL_Nome_Prop#]]></TAG>
        <VALUE><![CDATA[#NOVOREGISTO:CA:IPL_Nome_Prop#]]></VALUE>
        <XPATH><![CDATA[/CARD/FIELDS/FIELD[NAME='IPL_Nome_Prop']/VALUE]]></XPATH>
      </FIELD>
      <FIELD type="AdditionalFields" label="IPL_Departament" source-type="AdditionalFields">
        <TAG><![CDATA[#NOVOREGISTO:CA:IPL_Departament#]]></TAG>
        <VALUE><![CDATA[#NOVOREGISTO:CA:IPL_Departament#]]></VALUE>
        <XPATH><![CDATA[/CARD/FIELDS/FIELD[NAME='IPL_Departament']/VALUE]]></XPATH>
      </FIELD>
      <FIELD type="AdditionalFields" label="IPL_Unidade_Org" source-type="AdditionalFields">
        <TAG><![CDATA[#NOVOREGISTO:CA:IPL_Unidade_Org#]]></TAG>
        <VALUE><![CDATA[#NOVOREGISTO:CA:IPL_Unidade_Org#]]></VALUE>
        <XPATH><![CDATA[/CARD/FIELDS/FIELD[NAME='IPL_Unidade_Org']/VALUE]]></XPATH>
      </FIELD>
      <FIELD type="AdditionalFields" label="IPL_Fund_Maneio" source-type="AdditionalFields">
        <TAG><![CDATA[#NOVOREGISTO:CA:IPL_Fund_Maneio#]]></TAG>
        <VALUE><![CDATA[#NOVOREGISTO:CA:IPL_Fund_Maneio#]]></VALUE>
        <XPATH><![CDATA[/CARD/FIELDS/FIELD[NAME='IPL_Fund_Maneio']/VALUE]]></XPATH>
      </FIELD>
      <FIELD type="AdditionalFields" label="IPL_Valor_Total" source-type="AdditionalFields">
        <TAG><![CDATA[#NOVOREGISTO:CA:IPL_Valor_Total#]]></TAG>
        <VALUE><![CDATA[#NOVOREGISTO:CA:IPL_Valor_Total#]]></VALUE>
        <XPATH><![CDATA[/CARD/FIELDS/FIELD[NAME='IPL_Valor_Total']/VALUE]]></XPATH>
      </FIELD>
      <FIELD type="AdditionalFields" label="IPL_Info_Econom" source-type="AdditionalFields">
        <TAG><![CDATA[#NOVOREGISTO:CA:IPL_Info_Econom#]]></TAG>
        <VALUE><![CDATA[#NOVOREGISTO:CA:IPL_Info_Econom#]]></VALUE>
        <XPATH><![CDATA[/CARD/FIELDS/FIELD[NAME='IPL_Info_Econom']/VALUE]]></XPATH>
      </FIELD>
      <FIELD type="AdditionalFields" label="IPL_Info_Arm" source-type="AdditionalFields">
        <TAG><![CDATA[#NOVOREGISTO:CA:IPL_Info_Arm#]]></TAG>
        <VALUE><![CDATA[#NOVOREGISTO:CA:IPL_Info_Arm#]]></VALUE>
        <XPATH><![CDATA[/CARD/FIELDS/FIELD[NAME='IPL_Info_Arm']/VALUE]]></XPATH>
      </FIELD>
      <FIELD type="AdditionalFields" label="IPL_Url_Edicao" source-type="AdditionalFields">
        <TAG><![CDATA[#NOVOREGISTO:CA:IPL_Url_Edicao#]]></TAG>
        <VALUE><![CDATA[#NOVOREGISTO:CA:IPL_Url_Edicao#]]></VALUE>
        <XPATH><![CDATA[/CARD/FIELDS/FIELD[NAME='IPL_Url_Edicao']/VALUE]]></XPATH>
      </FIELD>
      <FIELD type="AdditionalFields" label="IPL_Email_Prop" source-type="AdditionalFields">
        <TAG><![CDATA[#NOVOREGISTO:CA:IPL_Email_Prop#]]></TAG>
        <VALUE><![CDATA[#NOVOREGISTO:CA:IPL_Email_Prop#]]></VALUE>
        <XPATH><![CDATA[/CARD/FIELDS/FIELD[NAME='IPL_Email_Prop']/VALUE]]></XPATH>
      </FIELD>
      <FIELD type="AdditionalFields" label="IPL_Registo_Ant" source-type="AdditionalFields">
        <TAG><![CDATA[#NOVOREGISTO:CA:IPL_Registo_Ant#]]></TAG>
        <VALUE><![CDATA[#NOVOREGISTO:CA:IPL_Registo_Ant#]]></VALUE>
        <XPATH><![CDATA[/CARD/FIELDS/FIELD[NAME='IPL_Registo_Ant']/VALUE]]></XPATH>
      </FIELD>
      <FIELD type="AdditionalFields" label="IPL_Editavel" source-type="AdditionalFields">
        <TAG><![CDATA[#NOVOREGISTO:CA:IPL_Editavel#]]></TAG>
        <VALUE><![CDATA[#NOVOREGISTO:CA:IPL_Editavel#]]></VALUE>
        <XPATH><![CDATA[/CARD/FIELDS/FIELD[NAME='IPL_Editavel']/VALUE]]></XPATH>
      </FIELD>
      <FIELD type="AdditionalFields" label="Teste_exemplo" source-type="AdditionalFields">
        <TAG><![CDATA[#NOVOREGISTO:CA:Teste_exemplo#]]></TAG>
        <VALUE><![CDATA[#NOVOREGISTO:CA:Teste_exemplo#]]></VALUE>
        <XPATH><![CDATA[/CARD/FIELDS/FIELD[NAME='Teste_exemplo']/VALUE]]></XPATH>
      </FIELD>
      <FIELD type="AdditionalFields" label="IPL_GIAF" source-type="AdditionalFields">
        <TAG><![CDATA[#NOVOREGISTO:CA:IPL_GIAF#]]></TAG>
        <VALUE><![CDATA[#NOVOREGISTO:CA:IPL_GIAF#]]></VALUE>
        <XPATH><![CDATA[/CARD/FIELDS/FIELD[NAME='IPL_GIAF']/VALUE]]></XPATH>
      </FIELD>
      <FIELD type="AdditionalFields" label="P_____Nome_Doc" source-type="AdditionalFields">
        <TAG><![CDATA[#NOVOREGISTO:CA:P_____Nome_Doc#]]></TAG>
        <VALUE><![CDATA[#NOVOREGISTO:CA:P_____Nome_Doc#]]></VALUE>
        <XPATH><![CDATA[/CARD/FIELDS/FIELD[NAME='P_____Nome_Doc']/VALUE]]></XPATH>
      </FIELD>
      <FIELD type="AdditionalFields" label="Pauta_Cod_Pauta" source-type="AdditionalFields">
        <TAG><![CDATA[#NOVOREGISTO:CA:Pauta_Cod_Pauta#]]></TAG>
        <VALUE><![CDATA[#NOVOREGISTO:CA:Pauta_Cod_Pauta#]]></VALUE>
        <XPATH><![CDATA[/CARD/FIELDS/FIELD[NAME='Pauta_Cod_Pauta']/VALUE]]></XPATH>
      </FIELD>
      <FIELD type="AdditionalFields" label="Pauta_Cod_Doc" source-type="AdditionalFields">
        <TAG><![CDATA[#NOVOREGISTO:CA:Pauta_Cod_Doc#]]></TAG>
        <VALUE><![CDATA[#NOVOREGISTO:CA:Pauta_Cod_Doc#]]></VALUE>
        <XPATH><![CDATA[/CARD/FIELDS/FIELD[NAME='Pauta_Cod_Doc']/VALUE]]></XPATH>
      </FIELD>
      <FIELD type="AdditionalFields" label="Pauta_Cod_Seg" source-type="AdditionalFields">
        <TAG><![CDATA[#NOVOREGISTO:CA:Pauta_Cod_Seg#]]></TAG>
        <VALUE><![CDATA[#NOVOREGISTO:CA:Pauta_Cod_Seg#]]></VALUE>
        <XPATH><![CDATA[/CARD/FIELDS/FIELD[NAME='Pauta_Cod_Seg']/VALUE]]></XPATH>
      </FIELD>
      <FIELD type="AdditionalFields" label="P_____Unid_Org" source-type="AdditionalFields">
        <TAG><![CDATA[#NOVOREGISTO:CA:P_____Unid_Org#]]></TAG>
        <VALUE><![CDATA[#NOVOREGISTO:CA:P_____Unid_Org#]]></VALUE>
        <XPATH><![CDATA[/CARD/FIELDS/FIELD[NAME='P_____Unid_Org']/VALUE]]></XPATH>
      </FIELD>
      <FIELD type="AdditionalFields" label="Pauta_Ano_Lec" source-type="AdditionalFields">
        <TAG><![CDATA[#NOVOREGISTO:CA:Pauta_Ano_Lec#]]></TAG>
        <VALUE><![CDATA[#NOVOREGISTO:CA:Pauta_Ano_Lec#]]></VALUE>
        <XPATH><![CDATA[/CARD/FIELDS/FIELD[NAME='Pauta_Ano_Lec']/VALUE]]></XPATH>
      </FIELD>
      <FIELD type="AdditionalFields" label="Pauta_Cod_UCurr" source-type="AdditionalFields">
        <TAG><![CDATA[#NOVOREGISTO:CA:Pauta_Cod_UCurr#]]></TAG>
        <VALUE><![CDATA[#NOVOREGISTO:CA:Pauta_Cod_UCurr#]]></VALUE>
        <XPATH><![CDATA[/CARD/FIELDS/FIELD[NAME='Pauta_Cod_UCurr']/VALUE]]></XPATH>
      </FIELD>
      <FIELD type="AdditionalFields" label="P_____End_Email" source-type="AdditionalFields">
        <TAG><![CDATA[#NOVOREGISTO:CA:P_____End_Email#]]></TAG>
        <VALUE><![CDATA[#NOVOREGISTO:CA:P_____End_Email#]]></VALUE>
        <XPATH><![CDATA[/CARD/FIELDS/FIELD[NAME='P_____End_Email']/VALUE]]></XPATH>
      </FIELD>
      <FIELD type="AdditionalFields" label="Pauta_Periodo" source-type="AdditionalFields">
        <TAG><![CDATA[#NOVOREGISTO:CA:Pauta_Periodo#]]></TAG>
        <VALUE><![CDATA[#NOVOREGISTO:CA:Pauta_Periodo#]]></VALUE>
        <XPATH><![CDATA[/CARD/FIELDS/FIELD[NAME='Pauta_Periodo']/VALUE]]></XPATH>
      </FIELD>
      <FIELD type="AdditionalFields" label="P_____Epoc_Aval" source-type="AdditionalFields">
        <TAG><![CDATA[#NOVOREGISTO:CA:P_____Epoc_Aval#]]></TAG>
        <VALUE><![CDATA[#NOVOREGISTO:CA:P_____Epoc_Aval#]]></VALUE>
        <XPATH><![CDATA[/CARD/FIELDS/FIELD[NAME='P_____Epoc_Aval']/VALUE]]></XPATH>
      </FIELD>
      <FIELD type="AdditionalFields" label="P_____N_Pag_Liv" source-type="AdditionalFields">
        <TAG><![CDATA[#NOVOREGISTO:CA:P_____N_Pag_Liv#]]></TAG>
        <VALUE><![CDATA[#NOVOREGISTO:CA:P_____N_Pag_Liv#]]></VALUE>
        <XPATH><![CDATA[/CARD/FIELDS/FIELD[NAME='P_____N_Pag_Liv']/VALUE]]></XPATH>
      </FIELD>
      <FIELD type="AdditionalFields" label="P_____Data_Reg" source-type="AdditionalFields">
        <TAG><![CDATA[#NOVOREGISTO:CA:P_____Data_Reg#]]></TAG>
        <VALUE><![CDATA[#NOVOREGISTO:CA:P_____Data_Reg#]]></VALUE>
        <XPATH><![CDATA[/CARD/FIELDS/FIELD[NAME='P_____Data_Reg']/VALUE]]></XPATH>
      </FIELD>
      <FIELD type="AdditionalFields" label="P_____D_Un_Curr" source-type="AdditionalFields">
        <TAG><![CDATA[#NOVOREGISTO:CA:P_____D_Un_Curr#]]></TAG>
        <VALUE><![CDATA[#NOVOREGISTO:CA:P_____D_Un_Curr#]]></VALUE>
        <XPATH><![CDATA[/CARD/FIELDS/FIELD[NAME='P_____D_Un_Curr']/VALUE]]></XPATH>
      </FIELD>
      <FIELD type="AdditionalFields" label="Pauta_Disciplin" source-type="AdditionalFields">
        <TAG><![CDATA[#NOVOREGISTO:CA:Pauta_Disciplin#]]></TAG>
        <VALUE><![CDATA[#NOVOREGISTO:CA:Pauta_Disciplin#]]></VALUE>
        <XPATH><![CDATA[/CARD/FIELDS/FIELD[NAME='Pauta_Disciplin']/VALUE]]></XPATH>
      </FIELD>
      <FIELD type="AdditionalFields" label="Pauta_Turma" source-type="AdditionalFields">
        <TAG><![CDATA[#NOVOREGISTO:CA:Pauta_Turma#]]></TAG>
        <VALUE><![CDATA[#NOVOREGISTO:CA:Pauta_Turma#]]></VALUE>
        <XPATH><![CDATA[/CARD/FIELDS/FIELD[NAME='Pauta_Turma']/VALUE]]></XPATH>
      </FIELD>
      <FIELD type="AdditionalFields" label="Pauta_Epoca" source-type="AdditionalFields">
        <TAG><![CDATA[#NOVOREGISTO:CA:Pauta_Epoca#]]></TAG>
        <VALUE><![CDATA[#NOVOREGISTO:CA:Pauta_Epoca#]]></VALUE>
        <XPATH><![CDATA[/CARD/FIELDS/FIELD[NAME='Pauta_Epoca']/VALUE]]></XPATH>
      </FIELD>
      <FIELD type="AdditionalFields" label="Pauta_Curso" source-type="AdditionalFields">
        <TAG><![CDATA[#NOVOREGISTO:CA:Pauta_Curso#]]></TAG>
        <VALUE><![CDATA[#NOVOREGISTO:CA:Pauta_Curso#]]></VALUE>
        <XPATH><![CDATA[/CARD/FIELDS/FIELD[NAME='Pauta_Curso']/VALUE]]></XPATH>
      </FIELD>
      <FIELD type="AdditionalFields" label="Pauta_Cod_Curso" source-type="AdditionalFields">
        <TAG><![CDATA[#NOVOREGISTO:CA:Pauta_Cod_Curso#]]></TAG>
        <VALUE><![CDATA[#NOVOREGISTO:CA:Pauta_Cod_Curso#]]></VALUE>
        <XPATH><![CDATA[/CARD/FIELDS/FIELD[NAME='Pauta_Cod_Curso']/VALUE]]></XPATH>
      </FIELD>
      <FIELD type="AdditionalFields" label="N_ident_inst" source-type="AdditionalFields">
        <TAG><![CDATA[#NOVOREGISTO:CA:N_ident_inst#]]></TAG>
        <VALUE><![CDATA[#NOVOREGISTO:CA:N_ident_inst#]]></VALUE>
        <XPATH><![CDATA[/CARD/FIELDS/FIELD[NAME='N_ident_inst']/VALUE]]></XPATH>
      </FIELD>
      <FIELD type="AdditionalFields" label="num_registo" source-type="AdditionalFields">
        <TAG><![CDATA[#NOVOREGISTO:CA:num_registo#]]></TAG>
        <VALUE><![CDATA[#NOVOREGISTO:CA:num_registo#]]></VALUE>
        <XPATH><![CDATA[/CARD/FIELDS/FIELD[NAME='num_registo']/VALUE]]></XPATH>
      </FIELD>
      <FIELD type="AdditionalFields" label="n_pedido" source-type="AdditionalFields">
        <TAG><![CDATA[#NOVOREGISTO:CA:n_pedido#]]></TAG>
        <VALUE><![CDATA[#NOVOREGISTO:CA:n_pedido#]]></VALUE>
        <XPATH><![CDATA[/CARD/FIELDS/FIELD[NAME='n_pedido']/VALUE]]></XPATH>
      </FIELD>
    </NODE>
  </NODE>
  <NODE label="1ºRegisto" type="DistributionFirstCardTemplate" source-type="DistributionFirstCardTemplate" replaceValue="false">
    <FIELD label="Nº de Registo">
      <TAG><![CDATA[#PRIMEIROREGISTO:NUMERO#]]></TAG>
      <VALUE><![CDATA[#PRIMEIROREGISTO:NUMERO#]]></VALUE>
      <XPATH/>
    </FIELD>
    <FIELD label="Código de barras do Nº de Registo" dtype="barcode">
      <TAG><![CDATA[#PRIMEIROREGISTO:CODIGOBARRAS#]]></TAG>
      <VALUE>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</VALUE>
      <XPATH/>
    </FIELD>
    <FIELD label="Assunto">
      <TAG><![CDATA[#PRIMEIROREGISTO:ASSUNTO#]]></TAG>
      <VALUE><![CDATA[#PRIMEIROREGISTO:ASSUNTO#]]></VALUE>
      <XPATH/>
    </FIELD>
    <FIELD label="Observações">
      <TAG><![CDATA[#PRIMEIROREGISTO:OBSERVACOES#]]></TAG>
      <VALUE><![CDATA[#PRIMEIROREGISTO:OBSERVACOES#]]></VALUE>
      <XPATH/>
    </FIELD>
    <FIELD label="Data" dtype="D">
      <TAG><![CDATA[#PRIMEIROREGISTO:DATA#]]></TAG>
      <VALUE><![CDATA[#PRIMEIROREGISTO:DATA#]]></VALUE>
      <XPATH/>
    </FIELD>
    <NODE label="Classificação" type="CardClassitication">
      <FIELD label="Descrição">
        <TAG><![CDATA[#PRIMEIROREGISTO:CLASSIFICACAO:1:DESCRICAO#]]></TAG>
        <VALUE><![CDATA[#PRIMEIROREGISTO:CLASSIFICACAO:1:DESCRICAO#]]></VALUE>
        <XPATH/>
      </FIELD>
      <FIELD label="Código">
        <TAG><![CDATA[#PRIMEIROREGISTO:CLASSIFICACAO:1:CODIGO#]]></TAG>
        <VALUE><![CDATA[#PRIMEIROREGISTO:CLASSIFICACAO:1:CODIGO#]]></VALUE>
        <XPATH/>
      </FIELD>
    </NODE>
    <NODE label="Processo" type="CardProcess">
      <FIELD label="Código">
        <TAG><![CDATA[#PRIMEIROREGISTO:PROCESSO:1:CODIGO#]]></TAG>
        <VALUE><![CDATA[#PRIMEIROREGISTO:PROCESSO:1:CODIGO#]]></VALUE>
        <XPATH/>
      </FIELD>
      <FIELD label="Assunto">
        <TAG><![CDATA[#PRIMEIROREGISTO:PROCESSO:1:ASSUNTO#]]></TAG>
        <VALUE><![CDATA[#PRIMEIROREGISTO:PROCESSO:1:ASSUNTO#]]></VALUE>
        <XPATH/>
      </FIELD>
    </NODE>
    <NODE label="Entidade" type="CardEntity">
      <FIELD label="Nome">
        <TAG><![CDATA[#PRIMEIROREGISTO:ENTIDADE:NOME#]]></TAG>
        <VALUE><![CDATA[#PRIMEIROREGISTO:ENTIDADE:NOME#]]></VALUE>
        <XPATH><![CDATA[/CARD/ENTITIES/ENTITY[TYPE='P']/NAME]]></XPATH>
      </FIELD>
      <FIELD label="Organização">
        <TAG><![CDATA[#PRIMEIROREGISTO:ENTIDADE:ORGANIZAÇÃO#]]></TAG>
        <VALUE><![CDATA[#PRIMEIROREGISTO:ENTIDADE:ORGANIZAÇÃO#]]></VALUE>
        <XPATH><![CDATA[/CARD/ENTITIES/ENTITY[TYPE='P']/ORGANIZATION]]></XPATH>
      </FIELD>
      <FIELD label="Email">
        <TAG><![CDATA[#PRIMEIROREGISTO:ENTIDADE:EMAIL#]]></TAG>
        <VALUE><![CDATA[#PRIMEIROREGISTO:ENTIDADE:EMAIL#]]></VALUE>
        <XPATH><![CDATA[/CARD/ENTITIES/ENTITY[TYPE='P']/EMAIL]]></XPATH>
      </FIELD>
      <FIELD type="EntityFields" label="Tratamento" source-type="EntityFields">
        <TAG><![CDATA[#PRIMEIROREGISTO:ENTIDADE:Tratamento#]]></TAG>
        <VALUE><![CDATA[#PRIMEIROREGISTO:ENTIDADE:Tratamento#]]></VALUE>
        <XPATH><![CDATA[/CARD/ENTITIES/ENTITY[TYPE='P']/PROPERTIES/PROPERTY[NAME='Tratamento']/VALUE]]></XPATH>
      </FIELD>
      <FIELD type="EntityFields" label="Título" source-type="EntityFields">
        <TAG><![CDATA[#PRIMEIROREGISTO:ENTIDADE:Título#]]></TAG>
        <VALUE><![CDATA[#PRIMEIROREGISTO:ENTIDADE:Título#]]></VALUE>
        <XPATH><![CDATA[/CARD/ENTITIES/ENTITY[TYPE='P']/PROPERTIES/PROPERTY[NAME='Título']/VALUE]]></XPATH>
      </FIELD>
      <FIELD type="EntityFields" label="Telefone" source-type="EntityFields">
        <TAG><![CDATA[#PRIMEIROREGISTO:ENTIDADE:Telefone#]]></TAG>
        <VALUE><![CDATA[#PRIMEIROREGISTO:ENTIDADE:Telefone#]]></VALUE>
        <XPATH><![CDATA[/CARD/ENTITIES/ENTITY[TYPE='P']/PROPERTIES/PROPERTY[NAME='Telefone']/VALUE]]></XPATH>
      </FIELD>
      <FIELD type="EntityFields" label="Fax" source-type="EntityFields">
        <TAG><![CDATA[#PRIMEIROREGISTO:ENTIDADE:Fax#]]></TAG>
        <VALUE><![CDATA[#PRIMEIROREGISTO:ENTIDADE:Fax#]]></VALUE>
        <XPATH><![CDATA[/CARD/ENTITIES/ENTITY[TYPE='P']/PROPERTIES/PROPERTY[NAME='Fax']/VALUE]]></XPATH>
      </FIELD>
      <FIELD type="EntityFields" label="Telemóvel" source-type="EntityFields">
        <TAG><![CDATA[#PRIMEIROREGISTO:ENTIDADE:Telemóvel#]]></TAG>
        <VALUE><![CDATA[#PRIMEIROREGISTO:ENTIDADE:Telemóvel#]]></VALUE>
        <XPATH><![CDATA[/CARD/ENTITIES/ENTITY[TYPE='P']/PROPERTIES/PROPERTY[NAME='Telemóvel']/VALUE]]></XPATH>
      </FIELD>
      <FIELD type="EntityFields" label="Morada" source-type="EntityFields">
        <TAG><![CDATA[#PRIMEIROREGISTO:ENTIDADE:Morada#]]></TAG>
        <VALUE><![CDATA[#PRIMEIROREGISTO:ENTIDADE:Morada#]]></VALUE>
        <XPATH><![CDATA[/CARD/ENTITIES/ENTITY[TYPE='P']/PROPERTIES/PROPERTY[NAME='Morada']/VALUE]]></XPATH>
      </FIELD>
      <FIELD type="EntityFields" label="Localidade" source-type="EntityFields">
        <TAG><![CDATA[#PRIMEIROREGISTO:ENTIDADE:Localidade#]]></TAG>
        <VALUE><![CDATA[#PRIMEIROREGISTO:ENTIDADE:Localidade#]]></VALUE>
        <XPATH><![CDATA[/CARD/ENTITIES/ENTITY[TYPE='P']/PROPERTIES/PROPERTY[NAME='Localidade']/VALUE]]></XPATH>
      </FIELD>
      <FIELD type="EntityFields" label="Codigo_Postal" source-type="EntityFields">
        <TAG><![CDATA[#PRIMEIROREGISTO:ENTIDADE:Codigo_Postal#]]></TAG>
        <VALUE><![CDATA[#PRIMEIROREGISTO:ENTIDADE:Codigo_Postal#]]></VALUE>
        <XPATH><![CDATA[/CARD/ENTITIES/ENTITY[TYPE='P']/PROPERTIES/PROPERTY[NAME='Codigo_Postal']/VALUE]]></XPATH>
      </FIELD>
      <FIELD type="EntityFields" label="País" source-type="EntityFields">
        <TAG><![CDATA[#PRIMEIROREGISTO:ENTIDADE:País#]]></TAG>
        <VALUE><![CDATA[#PRIMEIROREGISTO:ENTIDADE:País#]]></VALUE>
        <XPATH><![CDATA[/CARD/ENTITIES/ENTITY[TYPE='P']/PROPERTIES/PROPERTY[NAME='País']/VALUE]]></XPATH>
      </FIELD>
      <FIELD type="EntityFields" label="HomePage" source-type="EntityFields">
        <TAG><![CDATA[#PRIMEIROREGISTO:ENTIDADE:HomePage#]]></TAG>
        <VALUE><![CDATA[#PRIMEIROREGISTO:ENTIDADE:HomePage#]]></VALUE>
        <XPATH><![CDATA[/CARD/ENTITIES/ENTITY[TYPE='P']/PROPERTIES/PROPERTY[NAME='HomePage']/VALUE]]></XPATH>
      </FIELD>
      <FIELD type="EntityFields" label="NIF" source-type="EntityFields">
        <TAG><![CDATA[#PRIMEIROREGISTO:ENTIDADE:NIF#]]></TAG>
        <VALUE><![CDATA[#PRIMEIROREGISTO:ENTIDADE:NIF#]]></VALUE>
        <XPATH><![CDATA[/CARD/ENTITIES/ENTITY[TYPE='P']/PROPERTIES/PROPERTY[NAME='NIF']/VALUE]]></XPATH>
      </FIELD>
    </NODE>
    <NODE label="Distribuição" type="CardDistribution">
      <FIELD label="Código">
        <TAG><![CDATA[#PRIMEIROREGISTO:DISTRIBUICAO:CODIGO#]]></TAG>
        <VALUE><![CDATA[#PRIMEIROREGISTO:DISTRIBUICAO:CODIGO#]]></VALUE>
        <XPATH/>
      </FIELD>
      <FIELD label="Assunto">
        <TAG><![CDATA[#PRIMEIROREGISTO:DISTRIBUICAO:ASSUNTO#]]></TAG>
        <VALUE><![CDATA[#PRIMEIROREGISTO:DISTRIBUICAO:ASSUNTO#]]></VALUE>
        <XPATH/>
      </FIELD>
    </NODE>
    <NODE label="Documento" type="CardDocument">
      <FIELD label="Referência">
        <TAG><![CDATA[#PRIMEIROREGISTO:DOCUMENTO:REFERENCIA#]]></TAG>
        <VALUE><![CDATA[#PRIMEIROREGISTO:DOCUMENTO:REFERENCIA#]]></VALUE>
        <XPATH/>
      </FIELD>
      <FIELD label="Tipo de Documento">
        <TAG><![CDATA[#PRIMEIROREGISTO:DOCUMENTO:TIPO#]]></TAG>
        <VALUE><![CDATA[#PRIMEIROREGISTO:DOCUMENTO:TIPO#]]></VALUE>
        <XPATH/>
      </FIELD>
      <FIELD label="Data na Origem" dtype="D">
        <TAG><![CDATA[#PRIMEIROREGISTO:DOCUMENTO:DATAORIGEM#]]></TAG>
        <VALUE><![CDATA[#PRIMEIROREGISTO:DOCUMENTO:DATAORIGEM#]]></VALUE>
        <XPATH/>
      </FIELD>
    </NODE>
    <NODE label="Campos Adicionais..." isWindowSelector="true">
      <FIELD type="AdditionalFields" label="Custom_string" source-type="AdditionalFields">
        <TAG><![CDATA[#PRIMEIROREGISTO:CA:Custom_string#]]></TAG>
        <VALUE><![CDATA[#PRIMEIROREGISTO:CA:Custom_string#]]></VALUE>
        <XPATH><![CDATA[/CARD/FIELDS/FIELD[NAME='Custom_string']/VALUE]]></XPATH>
      </FIELD>
      <FIELD type="AdditionalFields" label="Custom_data" source-type="AdditionalFields">
        <TAG><![CDATA[#PRIMEIROREGISTO:CA:Custom_data#]]></TAG>
        <VALUE><![CDATA[#PRIMEIROREGISTO:CA:Custom_data#]]></VALUE>
        <XPATH><![CDATA[/CARD/FIELDS/FIELD[NAME='Custom_data']/VALUE]]></XPATH>
      </FIELD>
      <FIELD type="AdditionalFields" label="Custom_num" source-type="AdditionalFields">
        <TAG><![CDATA[#PRIMEIROREGISTO:CA:Custom_num#]]></TAG>
        <VALUE><![CDATA[#PRIMEIROREGISTO:CA:Custom_num#]]></VALUE>
        <XPATH><![CDATA[/CARD/FIELDS/FIELD[NAME='Custom_num']/VALUE]]></XPATH>
      </FIELD>
      <FIELD type="AdditionalFields" label="Custom_bool" source-type="AdditionalFields">
        <TAG><![CDATA[#PRIMEIROREGISTO:CA:Custom_bool#]]></TAG>
        <VALUE><![CDATA[#PRIMEIROREGISTO:CA:Custom_bool#]]></VALUE>
        <XPATH><![CDATA[/CARD/FIELDS/FIELD[NAME='Custom_bool']/VALUE]]></XPATH>
      </FIELD>
      <FIELD type="AdditionalFields" label="Custom_list" source-type="AdditionalFields">
        <TAG><![CDATA[#PRIMEIROREGISTO:CA:Custom_list#]]></TAG>
        <VALUE><![CDATA[#PRIMEIROREGISTO:CA:Custom_list#]]></VALUE>
        <XPATH><![CDATA[/CARD/FIELDS/FIELD[NAME='Custom_list']/VALUE]]></XPATH>
      </FIELD>
      <FIELD type="AdditionalFields" label="Unidade_Org" source-type="AdditionalFields">
        <TAG><![CDATA[#PRIMEIROREGISTO:CA:Unidade_Org#]]></TAG>
        <VALUE><![CDATA[#PRIMEIROREGISTO:CA:Unidade_Org#]]></VALUE>
        <XPATH><![CDATA[/CARD/FIELDS/FIELD[NAME='Unidade_Org']/VALUE]]></XPATH>
      </FIELD>
      <FIELD type="AdditionalFields" label="Docente" source-type="AdditionalFields">
        <TAG><![CDATA[#PRIMEIROREGISTO:CA:Docente#]]></TAG>
        <VALUE><![CDATA[#PRIMEIROREGISTO:CA:Docente#]]></VALUE>
        <XPATH><![CDATA[/CARD/FIELDS/FIELD[NAME='Docente']/VALUE]]></XPATH>
      </FIELD>
      <FIELD type="AdditionalFields" label="Num_Mecan" source-type="AdditionalFields">
        <TAG><![CDATA[#PRIMEIROREGISTO:CA:Num_Mecan#]]></TAG>
        <VALUE><![CDATA[#PRIMEIROREGISTO:CA:Num_Mecan#]]></VALUE>
        <XPATH><![CDATA[/CARD/FIELDS/FIELD[NAME='Num_Mecan']/VALUE]]></XPATH>
      </FIELD>
      <FIELD type="AdditionalFields" label="Num_estudante" source-type="AdditionalFields">
        <TAG><![CDATA[#PRIMEIROREGISTO:CA:Num_estudante#]]></TAG>
        <VALUE><![CDATA[#PRIMEIROREGISTO:CA:Num_estudante#]]></VALUE>
        <XPATH><![CDATA[/CARD/FIELDS/FIELD[NAME='Num_estudante']/VALUE]]></XPATH>
      </FIELD>
      <FIELD type="AdditionalFields" label="Tipo" source-type="AdditionalFields">
        <TAG><![CDATA[#PRIMEIROREGISTO:CA:Tipo#]]></TAG>
        <VALUE><![CDATA[#PRIMEIROREGISTO:CA:Tipo#]]></VALUE>
        <XPATH><![CDATA[/CARD/FIELDS/FIELD[NAME='Tipo']/VALUE]]></XPATH>
      </FIELD>
      <FIELD type="AdditionalFields" label="Ano_lectivo" source-type="AdditionalFields">
        <TAG><![CDATA[#PRIMEIROREGISTO:CA:Ano_lectivo#]]></TAG>
        <VALUE><![CDATA[#PRIMEIROREGISTO:CA:Ano_lectivo#]]></VALUE>
        <XPATH><![CDATA[/CARD/FIELDS/FIELD[NAME='Ano_lectivo']/VALUE]]></XPATH>
      </FIELD>
      <FIELD type="AdditionalFields" label="Curso" source-type="AdditionalFields">
        <TAG><![CDATA[#PRIMEIROREGISTO:CA:Curso#]]></TAG>
        <VALUE><![CDATA[#PRIMEIROREGISTO:CA:Curso#]]></VALUE>
        <XPATH><![CDATA[/CARD/FIELDS/FIELD[NAME='Curso']/VALUE]]></XPATH>
      </FIELD>
      <FIELD type="AdditionalFields" label="Modalidade" source-type="AdditionalFields">
        <TAG><![CDATA[#PRIMEIROREGISTO:CA:Modalidade#]]></TAG>
        <VALUE><![CDATA[#PRIMEIROREGISTO:CA:Modalidade#]]></VALUE>
        <XPATH><![CDATA[/CARD/FIELDS/FIELD[NAME='Modalidade']/VALUE]]></XPATH>
      </FIELD>
      <FIELD type="AdditionalFields" label="Grupo_RVCC" source-type="AdditionalFields">
        <TAG><![CDATA[#PRIMEIROREGISTO:CA:Grupo_RVCC#]]></TAG>
        <VALUE><![CDATA[#PRIMEIROREGISTO:CA:Grupo_RVCC#]]></VALUE>
        <XPATH><![CDATA[/CARD/FIELDS/FIELD[NAME='Grupo_RVCC']/VALUE]]></XPATH>
      </FIELD>
      <FIELD type="AdditionalFields" label="Estado" source-type="AdditionalFields">
        <TAG><![CDATA[#PRIMEIROREGISTO:CA:Estado#]]></TAG>
        <VALUE><![CDATA[#PRIMEIROREGISTO:CA:Estado#]]></VALUE>
        <XPATH><![CDATA[/CARD/FIELDS/FIELD[NAME='Estado']/VALUE]]></XPATH>
      </FIELD>
      <FIELD type="AdditionalFields" label="Tipo_registo" source-type="AdditionalFields">
        <TAG><![CDATA[#PRIMEIROREGISTO:CA:Tipo_registo#]]></TAG>
        <VALUE><![CDATA[#PRIMEIROREGISTO:CA:Tipo_registo#]]></VALUE>
        <XPATH><![CDATA[/CARD/FIELDS/FIELD[NAME='Tipo_registo']/VALUE]]></XPATH>
      </FIELD>
      <FIELD type="AdditionalFields" label="Matricula" source-type="AdditionalFields">
        <TAG><![CDATA[#PRIMEIROREGISTO:CA:Matricula#]]></TAG>
        <VALUE><![CDATA[#PRIMEIROREGISTO:CA:Matricula#]]></VALUE>
        <XPATH><![CDATA[/CARD/FIELDS/FIELD[NAME='Matricula']/VALUE]]></XPATH>
      </FIELD>
      <FIELD type="AdditionalFields" label="Local_afectacao" source-type="AdditionalFields">
        <TAG><![CDATA[#PRIMEIROREGISTO:CA:Local_afectacao#]]></TAG>
        <VALUE><![CDATA[#PRIMEIROREGISTO:CA:Local_afectacao#]]></VALUE>
        <XPATH><![CDATA[/CARD/FIELDS/FIELD[NAME='Local_afectacao']/VALUE]]></XPATH>
      </FIELD>
      <FIELD type="AdditionalFields" label="Num_inventario" source-type="AdditionalFields">
        <TAG><![CDATA[#PRIMEIROREGISTO:CA:Num_inventario#]]></TAG>
        <VALUE><![CDATA[#PRIMEIROREGISTO:CA:Num_inventario#]]></VALUE>
        <XPATH><![CDATA[/CARD/FIELDS/FIELD[NAME='Num_inventario']/VALUE]]></XPATH>
      </FIELD>
      <FIELD type="AdditionalFields" label="Num_SIIE" source-type="AdditionalFields">
        <TAG><![CDATA[#PRIMEIROREGISTO:CA:Num_SIIE#]]></TAG>
        <VALUE><![CDATA[#PRIMEIROREGISTO:CA:Num_SIIE#]]></VALUE>
        <XPATH><![CDATA[/CARD/FIELDS/FIELD[NAME='Num_SIIE']/VALUE]]></XPATH>
      </FIELD>
      <FIELD type="AdditionalFields" label="Tipo_projecto" source-type="AdditionalFields">
        <TAG><![CDATA[#PRIMEIROREGISTO:CA:Tipo_projecto#]]></TAG>
        <VALUE><![CDATA[#PRIMEIROREGISTO:CA:Tipo_projecto#]]></VALUE>
        <XPATH><![CDATA[/CARD/FIELDS/FIELD[NAME='Tipo_projecto']/VALUE]]></XPATH>
      </FIELD>
      <FIELD type="AdditionalFields" label="Num_curso_esecs" source-type="AdditionalFields">
        <TAG><![CDATA[#PRIMEIROREGISTO:CA:Num_curso_esecs#]]></TAG>
        <VALUE><![CDATA[#PRIMEIROREGISTO:CA:Num_curso_esecs#]]></VALUE>
        <XPATH><![CDATA[/CARD/FIELDS/FIELD[NAME='Num_curso_esecs']/VALUE]]></XPATH>
      </FIELD>
      <FIELD type="AdditionalFields" label="Programa" source-type="AdditionalFields">
        <TAG><![CDATA[#PRIMEIROREGISTO:CA:Programa#]]></TAG>
        <VALUE><![CDATA[#PRIMEIROREGISTO:CA:Programa#]]></VALUE>
        <XPATH><![CDATA[/CARD/FIELDS/FIELD[NAME='Programa']/VALUE]]></XPATH>
      </FIELD>
      <FIELD type="AdditionalFields" label="IPL_Tipo_Pedido" source-type="AdditionalFields">
        <TAG><![CDATA[#PRIMEIROREGISTO:CA:IPL_Tipo_Pedido#]]></TAG>
        <VALUE><![CDATA[#PRIMEIROREGISTO:CA:IPL_Tipo_Pedido#]]></VALUE>
        <XPATH><![CDATA[/CARD/FIELDS/FIELD[NAME='IPL_Tipo_Pedido']/VALUE]]></XPATH>
      </FIELD>
      <FIELD type="AdditionalFields" label="IPL_Unidade" source-type="AdditionalFields">
        <TAG><![CDATA[#PRIMEIROREGISTO:CA:IPL_Unidade#]]></TAG>
        <VALUE><![CDATA[#PRIMEIROREGISTO:CA:IPL_Unidade#]]></VALUE>
        <XPATH><![CDATA[/CARD/FIELDS/FIELD[NAME='IPL_Unidade']/VALUE]]></XPATH>
      </FIELD>
      <FIELD type="AdditionalFields" label="IPL_Nome_Prop" source-type="AdditionalFields">
        <TAG><![CDATA[#PRIMEIROREGISTO:CA:IPL_Nome_Prop#]]></TAG>
        <VALUE><![CDATA[#PRIMEIROREGISTO:CA:IPL_Nome_Prop#]]></VALUE>
        <XPATH><![CDATA[/CARD/FIELDS/FIELD[NAME='IPL_Nome_Prop']/VALUE]]></XPATH>
      </FIELD>
      <FIELD type="AdditionalFields" label="IPL_Departament" source-type="AdditionalFields">
        <TAG><![CDATA[#PRIMEIROREGISTO:CA:IPL_Departament#]]></TAG>
        <VALUE><![CDATA[#PRIMEIROREGISTO:CA:IPL_Departament#]]></VALUE>
        <XPATH><![CDATA[/CARD/FIELDS/FIELD[NAME='IPL_Departament']/VALUE]]></XPATH>
      </FIELD>
      <FIELD type="AdditionalFields" label="IPL_Unidade_Org" source-type="AdditionalFields">
        <TAG><![CDATA[#PRIMEIROREGISTO:CA:IPL_Unidade_Org#]]></TAG>
        <VALUE><![CDATA[#PRIMEIROREGISTO:CA:IPL_Unidade_Org#]]></VALUE>
        <XPATH><![CDATA[/CARD/FIELDS/FIELD[NAME='IPL_Unidade_Org']/VALUE]]></XPATH>
      </FIELD>
      <FIELD type="AdditionalFields" label="IPL_Fund_Maneio" source-type="AdditionalFields">
        <TAG><![CDATA[#PRIMEIROREGISTO:CA:IPL_Fund_Maneio#]]></TAG>
        <VALUE><![CDATA[#PRIMEIROREGISTO:CA:IPL_Fund_Maneio#]]></VALUE>
        <XPATH><![CDATA[/CARD/FIELDS/FIELD[NAME='IPL_Fund_Maneio']/VALUE]]></XPATH>
      </FIELD>
      <FIELD type="AdditionalFields" label="IPL_Valor_Total" source-type="AdditionalFields">
        <TAG><![CDATA[#PRIMEIROREGISTO:CA:IPL_Valor_Total#]]></TAG>
        <VALUE><![CDATA[#PRIMEIROREGISTO:CA:IPL_Valor_Total#]]></VALUE>
        <XPATH><![CDATA[/CARD/FIELDS/FIELD[NAME='IPL_Valor_Total']/VALUE]]></XPATH>
      </FIELD>
      <FIELD type="AdditionalFields" label="IPL_Info_Econom" source-type="AdditionalFields">
        <TAG><![CDATA[#PRIMEIROREGISTO:CA:IPL_Info_Econom#]]></TAG>
        <VALUE><![CDATA[#PRIMEIROREGISTO:CA:IPL_Info_Econom#]]></VALUE>
        <XPATH><![CDATA[/CARD/FIELDS/FIELD[NAME='IPL_Info_Econom']/VALUE]]></XPATH>
      </FIELD>
      <FIELD type="AdditionalFields" label="IPL_Info_Arm" source-type="AdditionalFields">
        <TAG><![CDATA[#PRIMEIROREGISTO:CA:IPL_Info_Arm#]]></TAG>
        <VALUE><![CDATA[#PRIMEIROREGISTO:CA:IPL_Info_Arm#]]></VALUE>
        <XPATH><![CDATA[/CARD/FIELDS/FIELD[NAME='IPL_Info_Arm']/VALUE]]></XPATH>
      </FIELD>
      <FIELD type="AdditionalFields" label="IPL_Url_Edicao" source-type="AdditionalFields">
        <TAG><![CDATA[#PRIMEIROREGISTO:CA:IPL_Url_Edicao#]]></TAG>
        <VALUE><![CDATA[#PRIMEIROREGISTO:CA:IPL_Url_Edicao#]]></VALUE>
        <XPATH><![CDATA[/CARD/FIELDS/FIELD[NAME='IPL_Url_Edicao']/VALUE]]></XPATH>
      </FIELD>
      <FIELD type="AdditionalFields" label="IPL_Email_Prop" source-type="AdditionalFields">
        <TAG><![CDATA[#PRIMEIROREGISTO:CA:IPL_Email_Prop#]]></TAG>
        <VALUE><![CDATA[#PRIMEIROREGISTO:CA:IPL_Email_Prop#]]></VALUE>
        <XPATH><![CDATA[/CARD/FIELDS/FIELD[NAME='IPL_Email_Prop']/VALUE]]></XPATH>
      </FIELD>
      <FIELD type="AdditionalFields" label="IPL_Registo_Ant" source-type="AdditionalFields">
        <TAG><![CDATA[#PRIMEIROREGISTO:CA:IPL_Registo_Ant#]]></TAG>
        <VALUE><![CDATA[#PRIMEIROREGISTO:CA:IPL_Registo_Ant#]]></VALUE>
        <XPATH><![CDATA[/CARD/FIELDS/FIELD[NAME='IPL_Registo_Ant']/VALUE]]></XPATH>
      </FIELD>
      <FIELD type="AdditionalFields" label="IPL_Editavel" source-type="AdditionalFields">
        <TAG><![CDATA[#PRIMEIROREGISTO:CA:IPL_Editavel#]]></TAG>
        <VALUE><![CDATA[#PRIMEIROREGISTO:CA:IPL_Editavel#]]></VALUE>
        <XPATH><![CDATA[/CARD/FIELDS/FIELD[NAME='IPL_Editavel']/VALUE]]></XPATH>
      </FIELD>
      <FIELD type="AdditionalFields" label="Teste_exemplo" source-type="AdditionalFields">
        <TAG><![CDATA[#PRIMEIROREGISTO:CA:Teste_exemplo#]]></TAG>
        <VALUE><![CDATA[#PRIMEIROREGISTO:CA:Teste_exemplo#]]></VALUE>
        <XPATH><![CDATA[/CARD/FIELDS/FIELD[NAME='Teste_exemplo']/VALUE]]></XPATH>
      </FIELD>
      <FIELD type="AdditionalFields" label="IPL_GIAF" source-type="AdditionalFields">
        <TAG><![CDATA[#PRIMEIROREGISTO:CA:IPL_GIAF#]]></TAG>
        <VALUE><![CDATA[#PRIMEIROREGISTO:CA:IPL_GIAF#]]></VALUE>
        <XPATH><![CDATA[/CARD/FIELDS/FIELD[NAME='IPL_GIAF']/VALUE]]></XPATH>
      </FIELD>
      <FIELD type="AdditionalFields" label="P_____Nome_Doc" source-type="AdditionalFields">
        <TAG><![CDATA[#PRIMEIROREGISTO:CA:P_____Nome_Doc#]]></TAG>
        <VALUE><![CDATA[#PRIMEIROREGISTO:CA:P_____Nome_Doc#]]></VALUE>
        <XPATH><![CDATA[/CARD/FIELDS/FIELD[NAME='P_____Nome_Doc']/VALUE]]></XPATH>
      </FIELD>
      <FIELD type="AdditionalFields" label="Pauta_Cod_Pauta" source-type="AdditionalFields">
        <TAG><![CDATA[#PRIMEIROREGISTO:CA:Pauta_Cod_Pauta#]]></TAG>
        <VALUE><![CDATA[#PRIMEIROREGISTO:CA:Pauta_Cod_Pauta#]]></VALUE>
        <XPATH><![CDATA[/CARD/FIELDS/FIELD[NAME='Pauta_Cod_Pauta']/VALUE]]></XPATH>
      </FIELD>
      <FIELD type="AdditionalFields" label="Pauta_Cod_Doc" source-type="AdditionalFields">
        <TAG><![CDATA[#PRIMEIROREGISTO:CA:Pauta_Cod_Doc#]]></TAG>
        <VALUE><![CDATA[#PRIMEIROREGISTO:CA:Pauta_Cod_Doc#]]></VALUE>
        <XPATH><![CDATA[/CARD/FIELDS/FIELD[NAME='Pauta_Cod_Doc']/VALUE]]></XPATH>
      </FIELD>
      <FIELD type="AdditionalFields" label="Pauta_Cod_Seg" source-type="AdditionalFields">
        <TAG><![CDATA[#PRIMEIROREGISTO:CA:Pauta_Cod_Seg#]]></TAG>
        <VALUE><![CDATA[#PRIMEIROREGISTO:CA:Pauta_Cod_Seg#]]></VALUE>
        <XPATH><![CDATA[/CARD/FIELDS/FIELD[NAME='Pauta_Cod_Seg']/VALUE]]></XPATH>
      </FIELD>
      <FIELD type="AdditionalFields" label="P_____Unid_Org" source-type="AdditionalFields">
        <TAG><![CDATA[#PRIMEIROREGISTO:CA:P_____Unid_Org#]]></TAG>
        <VALUE><![CDATA[#PRIMEIROREGISTO:CA:P_____Unid_Org#]]></VALUE>
        <XPATH><![CDATA[/CARD/FIELDS/FIELD[NAME='P_____Unid_Org']/VALUE]]></XPATH>
      </FIELD>
      <FIELD type="AdditionalFields" label="Pauta_Ano_Lec" source-type="AdditionalFields">
        <TAG><![CDATA[#PRIMEIROREGISTO:CA:Pauta_Ano_Lec#]]></TAG>
        <VALUE><![CDATA[#PRIMEIROREGISTO:CA:Pauta_Ano_Lec#]]></VALUE>
        <XPATH><![CDATA[/CARD/FIELDS/FIELD[NAME='Pauta_Ano_Lec']/VALUE]]></XPATH>
      </FIELD>
      <FIELD type="AdditionalFields" label="Pauta_Cod_UCurr" source-type="AdditionalFields">
        <TAG><![CDATA[#PRIMEIROREGISTO:CA:Pauta_Cod_UCurr#]]></TAG>
        <VALUE><![CDATA[#PRIMEIROREGISTO:CA:Pauta_Cod_UCurr#]]></VALUE>
        <XPATH><![CDATA[/CARD/FIELDS/FIELD[NAME='Pauta_Cod_UCurr']/VALUE]]></XPATH>
      </FIELD>
      <FIELD type="AdditionalFields" label="P_____End_Email" source-type="AdditionalFields">
        <TAG><![CDATA[#PRIMEIROREGISTO:CA:P_____End_Email#]]></TAG>
        <VALUE><![CDATA[#PRIMEIROREGISTO:CA:P_____End_Email#]]></VALUE>
        <XPATH><![CDATA[/CARD/FIELDS/FIELD[NAME='P_____End_Email']/VALUE]]></XPATH>
      </FIELD>
      <FIELD type="AdditionalFields" label="Pauta_Periodo" source-type="AdditionalFields">
        <TAG><![CDATA[#PRIMEIROREGISTO:CA:Pauta_Periodo#]]></TAG>
        <VALUE><![CDATA[#PRIMEIROREGISTO:CA:Pauta_Periodo#]]></VALUE>
        <XPATH><![CDATA[/CARD/FIELDS/FIELD[NAME='Pauta_Periodo']/VALUE]]></XPATH>
      </FIELD>
      <FIELD type="AdditionalFields" label="P_____Epoc_Aval" source-type="AdditionalFields">
        <TAG><![CDATA[#PRIMEIROREGISTO:CA:P_____Epoc_Aval#]]></TAG>
        <VALUE><![CDATA[#PRIMEIROREGISTO:CA:P_____Epoc_Aval#]]></VALUE>
        <XPATH><![CDATA[/CARD/FIELDS/FIELD[NAME='P_____Epoc_Aval']/VALUE]]></XPATH>
      </FIELD>
      <FIELD type="AdditionalFields" label="P_____N_Pag_Liv" source-type="AdditionalFields">
        <TAG><![CDATA[#PRIMEIROREGISTO:CA:P_____N_Pag_Liv#]]></TAG>
        <VALUE><![CDATA[#PRIMEIROREGISTO:CA:P_____N_Pag_Liv#]]></VALUE>
        <XPATH><![CDATA[/CARD/FIELDS/FIELD[NAME='P_____N_Pag_Liv']/VALUE]]></XPATH>
      </FIELD>
      <FIELD type="AdditionalFields" label="P_____Data_Reg" source-type="AdditionalFields">
        <TAG><![CDATA[#PRIMEIROREGISTO:CA:P_____Data_Reg#]]></TAG>
        <VALUE><![CDATA[#PRIMEIROREGISTO:CA:P_____Data_Reg#]]></VALUE>
        <XPATH><![CDATA[/CARD/FIELDS/FIELD[NAME='P_____Data_Reg']/VALUE]]></XPATH>
      </FIELD>
      <FIELD type="AdditionalFields" label="P_____D_Un_Curr" source-type="AdditionalFields">
        <TAG><![CDATA[#PRIMEIROREGISTO:CA:P_____D_Un_Curr#]]></TAG>
        <VALUE><![CDATA[#PRIMEIROREGISTO:CA:P_____D_Un_Curr#]]></VALUE>
        <XPATH><![CDATA[/CARD/FIELDS/FIELD[NAME='P_____D_Un_Curr']/VALUE]]></XPATH>
      </FIELD>
      <FIELD type="AdditionalFields" label="Pauta_Disciplin" source-type="AdditionalFields">
        <TAG><![CDATA[#PRIMEIROREGISTO:CA:Pauta_Disciplin#]]></TAG>
        <VALUE><![CDATA[#PRIMEIROREGISTO:CA:Pauta_Disciplin#]]></VALUE>
        <XPATH><![CDATA[/CARD/FIELDS/FIELD[NAME='Pauta_Disciplin']/VALUE]]></XPATH>
      </FIELD>
      <FIELD type="AdditionalFields" label="Pauta_Turma" source-type="AdditionalFields">
        <TAG><![CDATA[#PRIMEIROREGISTO:CA:Pauta_Turma#]]></TAG>
        <VALUE><![CDATA[#PRIMEIROREGISTO:CA:Pauta_Turma#]]></VALUE>
        <XPATH><![CDATA[/CARD/FIELDS/FIELD[NAME='Pauta_Turma']/VALUE]]></XPATH>
      </FIELD>
      <FIELD type="AdditionalFields" label="Pauta_Epoca" source-type="AdditionalFields">
        <TAG><![CDATA[#PRIMEIROREGISTO:CA:Pauta_Epoca#]]></TAG>
        <VALUE><![CDATA[#PRIMEIROREGISTO:CA:Pauta_Epoca#]]></VALUE>
        <XPATH><![CDATA[/CARD/FIELDS/FIELD[NAME='Pauta_Epoca']/VALUE]]></XPATH>
      </FIELD>
      <FIELD type="AdditionalFields" label="Pauta_Curso" source-type="AdditionalFields">
        <TAG><![CDATA[#PRIMEIROREGISTO:CA:Pauta_Curso#]]></TAG>
        <VALUE><![CDATA[#PRIMEIROREGISTO:CA:Pauta_Curso#]]></VALUE>
        <XPATH><![CDATA[/CARD/FIELDS/FIELD[NAME='Pauta_Curso']/VALUE]]></XPATH>
      </FIELD>
      <FIELD type="AdditionalFields" label="Pauta_Cod_Curso" source-type="AdditionalFields">
        <TAG><![CDATA[#PRIMEIROREGISTO:CA:Pauta_Cod_Curso#]]></TAG>
        <VALUE><![CDATA[#PRIMEIROREGISTO:CA:Pauta_Cod_Curso#]]></VALUE>
        <XPATH><![CDATA[/CARD/FIELDS/FIELD[NAME='Pauta_Cod_Curso']/VALUE]]></XPATH>
      </FIELD>
      <FIELD type="AdditionalFields" label="N_ident_inst" source-type="AdditionalFields">
        <TAG><![CDATA[#PRIMEIROREGISTO:CA:N_ident_inst#]]></TAG>
        <VALUE><![CDATA[#PRIMEIROREGISTO:CA:N_ident_inst#]]></VALUE>
        <XPATH><![CDATA[/CARD/FIELDS/FIELD[NAME='N_ident_inst']/VALUE]]></XPATH>
      </FIELD>
      <FIELD type="AdditionalFields" label="num_registo" source-type="AdditionalFields">
        <TAG><![CDATA[#PRIMEIROREGISTO:CA:num_registo#]]></TAG>
        <VALUE><![CDATA[#PRIMEIROREGISTO:CA:num_registo#]]></VALUE>
        <XPATH><![CDATA[/CARD/FIELDS/FIELD[NAME='num_registo']/VALUE]]></XPATH>
      </FIELD>
      <FIELD type="AdditionalFields" label="n_pedido" source-type="AdditionalFields">
        <TAG><![CDATA[#PRIMEIROREGISTO:CA:n_pedido#]]></TAG>
        <VALUE><![CDATA[#PRIMEIROREGISTO:CA:n_pedido#]]></VALUE>
        <XPATH><![CDATA[/CARD/FIELDS/FIELD[NAME='n_pedido']/VALUE]]></XPATH>
      </FIELD>
    </NODE>
  </NODE>
  <NODE label="1ºProcesso" type="DistributionFirstProcessTemplate" source-type="DistributionFirstProcessTemplate" replaceValue="false">
    <FIELD label="Nº de Processo">
      <TAG><![CDATA[#PRIMEIROPROCESSO:NUMERO#]]></TAG>
      <VALUE><![CDATA[#PRIMEIROPROCESSO:NUMERO#]]></VALUE>
      <XPATH><![CDATA[/PROCESS/@processKeyToString]]></XPATH>
    </FIELD>
    <FIELD label="Assunto">
      <TAG><![CDATA[#PRIMEIROPROCESSO:ASSUNTO#]]></TAG>
      <VALUE><![CDATA[#PRIMEIROPROCESSO:ASSUNTO#]]></VALUE>
      <XPATH><![CDATA[/PROCESS/GENERAL_DATA/Subject]]></XPATH>
    </FIELD>
    <FIELD label="Observações">
      <TAG><![CDATA[#PRIMEIROPROCESSO:OBSERVACOES#]]></TAG>
      <VALUE><![CDATA[#PRIMEIROPROCESSO:OBSERVACOES#]]></VALUE>
      <XPATH><![CDATA[/PROCESS/GENERAL_DATA/Comments]]></XPATH>
    </FIELD>
    <NODE label="Documentos">
      <FIELD label="Nome">
        <TAG><![CDATA[#PRIMEIROPROCESSO:DOCUMENTO:1:NOME#]]></TAG>
        <VALUE><![CDATA[#PRIMEIROPROCESSO:DOCUMENTO:1:NOME#]]></VALUE>
        <XPATH/>
      </FIELD>
      <FIELD label="Referência">
        <TAG><![CDATA[#PRIMEIROPROCESSO:DOCUMENTO:1:REFERENCIA#]]></TAG>
        <VALUE><![CDATA[#PRIMEIROPROCESSO:DOCUMENTO:1:REFERENCIA#]]></VALUE>
        <XPATH/>
      </FIELD>
      <FIELD label="Tipo de Documento">
        <TAG><![CDATA[#PRIMEIROPROCESSO:DOCUMENTO:1:TIPO#]]></TAG>
        <VALUE><![CDATA[#PRIMEIROPROCESSO:DOCUMENTO:1:TIPO#]]></VALUE>
        <XPATH/>
      </FIELD>
      <FIELD label="Observações">
        <TAG><![CDATA[#PRIMEIROPROCESSO:DOCUMENTO:1:OBSERVACOES#]]></TAG>
        <VALUE><![CDATA[#PRIMEIROPROCESSO:DOCUMENTO:1:OBSERVACOES#]]></VALUE>
        <XPATH/>
      </FIELD>
      <FIELD label="Data na Origem" dtype="D">
        <TAG><![CDATA[#PRIMEIROPROCESSO:DOCUMENTO:1:DATAORIGEM#]]></TAG>
        <VALUE><![CDATA[#PRIMEIROPROCESSO:DOCUMENTO:1:DATAORIGEM#]]></VALUE>
        <XPATH/>
      </FIELD>
    </NODE>
    <NODE label="Campos Adicionais..." isWindowSelector="true">
      <FIELD type="AdditionalFields" label="Custom_string" source-type="AdditionalFields">
        <TAG><![CDATA[#PRIMEIROPROCESSO:CA:Custom_string#]]></TAG>
        <VALUE><![CDATA[#PRIMEIROPROCESSO:CA:Custom_string#]]></VALUE>
        <XPATH><![CDATA[/CARD/FIELDS/FIELD[NAME='Custom_string']/VALUE]]></XPATH>
      </FIELD>
      <FIELD type="AdditionalFields" label="Custom_data" source-type="AdditionalFields">
        <TAG><![CDATA[#PRIMEIROPROCESSO:CA:Custom_data#]]></TAG>
        <VALUE><![CDATA[#PRIMEIROPROCESSO:CA:Custom_data#]]></VALUE>
        <XPATH><![CDATA[/CARD/FIELDS/FIELD[NAME='Custom_data']/VALUE]]></XPATH>
      </FIELD>
      <FIELD type="AdditionalFields" label="Custom_num" source-type="AdditionalFields">
        <TAG><![CDATA[#PRIMEIROPROCESSO:CA:Custom_num#]]></TAG>
        <VALUE><![CDATA[#PRIMEIROPROCESSO:CA:Custom_num#]]></VALUE>
        <XPATH><![CDATA[/CARD/FIELDS/FIELD[NAME='Custom_num']/VALUE]]></XPATH>
      </FIELD>
      <FIELD type="AdditionalFields" label="Custom_bool" source-type="AdditionalFields">
        <TAG><![CDATA[#PRIMEIROPROCESSO:CA:Custom_bool#]]></TAG>
        <VALUE><![CDATA[#PRIMEIROPROCESSO:CA:Custom_bool#]]></VALUE>
        <XPATH><![CDATA[/CARD/FIELDS/FIELD[NAME='Custom_bool']/VALUE]]></XPATH>
      </FIELD>
      <FIELD type="AdditionalFields" label="Custom_list" source-type="AdditionalFields">
        <TAG><![CDATA[#PRIMEIROPROCESSO:CA:Custom_list#]]></TAG>
        <VALUE><![CDATA[#PRIMEIROPROCESSO:CA:Custom_list#]]></VALUE>
        <XPATH><![CDATA[/CARD/FIELDS/FIELD[NAME='Custom_list']/VALUE]]></XPATH>
      </FIELD>
      <FIELD type="AdditionalFields" label="Unidade_Org" source-type="AdditionalFields">
        <TAG><![CDATA[#PRIMEIROPROCESSO:CA:Unidade_Org#]]></TAG>
        <VALUE><![CDATA[#PRIMEIROPROCESSO:CA:Unidade_Org#]]></VALUE>
        <XPATH><![CDATA[/CARD/FIELDS/FIELD[NAME='Unidade_Org']/VALUE]]></XPATH>
      </FIELD>
      <FIELD type="AdditionalFields" label="Docente" source-type="AdditionalFields">
        <TAG><![CDATA[#PRIMEIROPROCESSO:CA:Docente#]]></TAG>
        <VALUE><![CDATA[#PRIMEIROPROCESSO:CA:Docente#]]></VALUE>
        <XPATH><![CDATA[/CARD/FIELDS/FIELD[NAME='Docente']/VALUE]]></XPATH>
      </FIELD>
      <FIELD type="AdditionalFields" label="Num_Mecan" source-type="AdditionalFields">
        <TAG><![CDATA[#PRIMEIROPROCESSO:CA:Num_Mecan#]]></TAG>
        <VALUE><![CDATA[#PRIMEIROPROCESSO:CA:Num_Mecan#]]></VALUE>
        <XPATH><![CDATA[/CARD/FIELDS/FIELD[NAME='Num_Mecan']/VALUE]]></XPATH>
      </FIELD>
      <FIELD type="AdditionalFields" label="Num_estudante" source-type="AdditionalFields">
        <TAG><![CDATA[#PRIMEIROPROCESSO:CA:Num_estudante#]]></TAG>
        <VALUE><![CDATA[#PRIMEIROPROCESSO:CA:Num_estudante#]]></VALUE>
        <XPATH><![CDATA[/CARD/FIELDS/FIELD[NAME='Num_estudante']/VALUE]]></XPATH>
      </FIELD>
      <FIELD type="AdditionalFields" label="Tipo" source-type="AdditionalFields">
        <TAG><![CDATA[#PRIMEIROPROCESSO:CA:Tipo#]]></TAG>
        <VALUE><![CDATA[#PRIMEIROPROCESSO:CA:Tipo#]]></VALUE>
        <XPATH><![CDATA[/CARD/FIELDS/FIELD[NAME='Tipo']/VALUE]]></XPATH>
      </FIELD>
      <FIELD type="AdditionalFields" label="Ano_lectivo" source-type="AdditionalFields">
        <TAG><![CDATA[#PRIMEIROPROCESSO:CA:Ano_lectivo#]]></TAG>
        <VALUE><![CDATA[#PRIMEIROPROCESSO:CA:Ano_lectivo#]]></VALUE>
        <XPATH><![CDATA[/CARD/FIELDS/FIELD[NAME='Ano_lectivo']/VALUE]]></XPATH>
      </FIELD>
      <FIELD type="AdditionalFields" label="Curso" source-type="AdditionalFields">
        <TAG><![CDATA[#PRIMEIROPROCESSO:CA:Curso#]]></TAG>
        <VALUE><![CDATA[#PRIMEIROPROCESSO:CA:Curso#]]></VALUE>
        <XPATH><![CDATA[/CARD/FIELDS/FIELD[NAME='Curso']/VALUE]]></XPATH>
      </FIELD>
      <FIELD type="AdditionalFields" label="Modalidade" source-type="AdditionalFields">
        <TAG><![CDATA[#PRIMEIROPROCESSO:CA:Modalidade#]]></TAG>
        <VALUE><![CDATA[#PRIMEIROPROCESSO:CA:Modalidade#]]></VALUE>
        <XPATH><![CDATA[/CARD/FIELDS/FIELD[NAME='Modalidade']/VALUE]]></XPATH>
      </FIELD>
      <FIELD type="AdditionalFields" label="Grupo_RVCC" source-type="AdditionalFields">
        <TAG><![CDATA[#PRIMEIROPROCESSO:CA:Grupo_RVCC#]]></TAG>
        <VALUE><![CDATA[#PRIMEIROPROCESSO:CA:Grupo_RVCC#]]></VALUE>
        <XPATH><![CDATA[/CARD/FIELDS/FIELD[NAME='Grupo_RVCC']/VALUE]]></XPATH>
      </FIELD>
      <FIELD type="AdditionalFields" label="Estado" source-type="AdditionalFields">
        <TAG><![CDATA[#PRIMEIROPROCESSO:CA:Estado#]]></TAG>
        <VALUE><![CDATA[#PRIMEIROPROCESSO:CA:Estado#]]></VALUE>
        <XPATH><![CDATA[/CARD/FIELDS/FIELD[NAME='Estado']/VALUE]]></XPATH>
      </FIELD>
      <FIELD type="AdditionalFields" label="Tipo_registo" source-type="AdditionalFields">
        <TAG><![CDATA[#PRIMEIROPROCESSO:CA:Tipo_registo#]]></TAG>
        <VALUE><![CDATA[#PRIMEIROPROCESSO:CA:Tipo_registo#]]></VALUE>
        <XPATH><![CDATA[/CARD/FIELDS/FIELD[NAME='Tipo_registo']/VALUE]]></XPATH>
      </FIELD>
      <FIELD type="AdditionalFields" label="Matricula" source-type="AdditionalFields">
        <TAG><![CDATA[#PRIMEIROPROCESSO:CA:Matricula#]]></TAG>
        <VALUE><![CDATA[#PRIMEIROPROCESSO:CA:Matricula#]]></VALUE>
        <XPATH><![CDATA[/CARD/FIELDS/FIELD[NAME='Matricula']/VALUE]]></XPATH>
      </FIELD>
      <FIELD type="AdditionalFields" label="Local_afectacao" source-type="AdditionalFields">
        <TAG><![CDATA[#PRIMEIROPROCESSO:CA:Local_afectacao#]]></TAG>
        <VALUE><![CDATA[#PRIMEIROPROCESSO:CA:Local_afectacao#]]></VALUE>
        <XPATH><![CDATA[/CARD/FIELDS/FIELD[NAME='Local_afectacao']/VALUE]]></XPATH>
      </FIELD>
      <FIELD type="AdditionalFields" label="Num_inventario" source-type="AdditionalFields">
        <TAG><![CDATA[#PRIMEIROPROCESSO:CA:Num_inventario#]]></TAG>
        <VALUE><![CDATA[#PRIMEIROPROCESSO:CA:Num_inventario#]]></VALUE>
        <XPATH><![CDATA[/CARD/FIELDS/FIELD[NAME='Num_inventario']/VALUE]]></XPATH>
      </FIELD>
      <FIELD type="AdditionalFields" label="Num_SIIE" source-type="AdditionalFields">
        <TAG><![CDATA[#PRIMEIROPROCESSO:CA:Num_SIIE#]]></TAG>
        <VALUE><![CDATA[#PRIMEIROPROCESSO:CA:Num_SIIE#]]></VALUE>
        <XPATH><![CDATA[/CARD/FIELDS/FIELD[NAME='Num_SIIE']/VALUE]]></XPATH>
      </FIELD>
      <FIELD type="AdditionalFields" label="Tipo_projecto" source-type="AdditionalFields">
        <TAG><![CDATA[#PRIMEIROPROCESSO:CA:Tipo_projecto#]]></TAG>
        <VALUE><![CDATA[#PRIMEIROPROCESSO:CA:Tipo_projecto#]]></VALUE>
        <XPATH><![CDATA[/CARD/FIELDS/FIELD[NAME='Tipo_projecto']/VALUE]]></XPATH>
      </FIELD>
      <FIELD type="AdditionalFields" label="Num_curso_esecs" source-type="AdditionalFields">
        <TAG><![CDATA[#PRIMEIROPROCESSO:CA:Num_curso_esecs#]]></TAG>
        <VALUE><![CDATA[#PRIMEIROPROCESSO:CA:Num_curso_esecs#]]></VALUE>
        <XPATH><![CDATA[/CARD/FIELDS/FIELD[NAME='Num_curso_esecs']/VALUE]]></XPATH>
      </FIELD>
      <FIELD type="AdditionalFields" label="Programa" source-type="AdditionalFields">
        <TAG><![CDATA[#PRIMEIROPROCESSO:CA:Programa#]]></TAG>
        <VALUE><![CDATA[#PRIMEIROPROCESSO:CA:Programa#]]></VALUE>
        <XPATH><![CDATA[/CARD/FIELDS/FIELD[NAME='Programa']/VALUE]]></XPATH>
      </FIELD>
      <FIELD type="AdditionalFields" label="IPL_Tipo_Pedido" source-type="AdditionalFields">
        <TAG><![CDATA[#PRIMEIROPROCESSO:CA:IPL_Tipo_Pedido#]]></TAG>
        <VALUE><![CDATA[#PRIMEIROPROCESSO:CA:IPL_Tipo_Pedido#]]></VALUE>
        <XPATH><![CDATA[/CARD/FIELDS/FIELD[NAME='IPL_Tipo_Pedido']/VALUE]]></XPATH>
      </FIELD>
      <FIELD type="AdditionalFields" label="IPL_Unidade" source-type="AdditionalFields">
        <TAG><![CDATA[#PRIMEIROPROCESSO:CA:IPL_Unidade#]]></TAG>
        <VALUE><![CDATA[#PRIMEIROPROCESSO:CA:IPL_Unidade#]]></VALUE>
        <XPATH><![CDATA[/CARD/FIELDS/FIELD[NAME='IPL_Unidade']/VALUE]]></XPATH>
      </FIELD>
      <FIELD type="AdditionalFields" label="IPL_Nome_Prop" source-type="AdditionalFields">
        <TAG><![CDATA[#PRIMEIROPROCESSO:CA:IPL_Nome_Prop#]]></TAG>
        <VALUE><![CDATA[#PRIMEIROPROCESSO:CA:IPL_Nome_Prop#]]></VALUE>
        <XPATH><![CDATA[/CARD/FIELDS/FIELD[NAME='IPL_Nome_Prop']/VALUE]]></XPATH>
      </FIELD>
      <FIELD type="AdditionalFields" label="IPL_Departament" source-type="AdditionalFields">
        <TAG><![CDATA[#PRIMEIROPROCESSO:CA:IPL_Departament#]]></TAG>
        <VALUE><![CDATA[#PRIMEIROPROCESSO:CA:IPL_Departament#]]></VALUE>
        <XPATH><![CDATA[/CARD/FIELDS/FIELD[NAME='IPL_Departament']/VALUE]]></XPATH>
      </FIELD>
      <FIELD type="AdditionalFields" label="IPL_Unidade_Org" source-type="AdditionalFields">
        <TAG><![CDATA[#PRIMEIROPROCESSO:CA:IPL_Unidade_Org#]]></TAG>
        <VALUE><![CDATA[#PRIMEIROPROCESSO:CA:IPL_Unidade_Org#]]></VALUE>
        <XPATH><![CDATA[/CARD/FIELDS/FIELD[NAME='IPL_Unidade_Org']/VALUE]]></XPATH>
      </FIELD>
      <FIELD type="AdditionalFields" label="IPL_Fund_Maneio" source-type="AdditionalFields">
        <TAG><![CDATA[#PRIMEIROPROCESSO:CA:IPL_Fund_Maneio#]]></TAG>
        <VALUE><![CDATA[#PRIMEIROPROCESSO:CA:IPL_Fund_Maneio#]]></VALUE>
        <XPATH><![CDATA[/CARD/FIELDS/FIELD[NAME='IPL_Fund_Maneio']/VALUE]]></XPATH>
      </FIELD>
      <FIELD type="AdditionalFields" label="IPL_Valor_Total" source-type="AdditionalFields">
        <TAG><![CDATA[#PRIMEIROPROCESSO:CA:IPL_Valor_Total#]]></TAG>
        <VALUE><![CDATA[#PRIMEIROPROCESSO:CA:IPL_Valor_Total#]]></VALUE>
        <XPATH><![CDATA[/CARD/FIELDS/FIELD[NAME='IPL_Valor_Total']/VALUE]]></XPATH>
      </FIELD>
      <FIELD type="AdditionalFields" label="IPL_Info_Econom" source-type="AdditionalFields">
        <TAG><![CDATA[#PRIMEIROPROCESSO:CA:IPL_Info_Econom#]]></TAG>
        <VALUE><![CDATA[#PRIMEIROPROCESSO:CA:IPL_Info_Econom#]]></VALUE>
        <XPATH><![CDATA[/CARD/FIELDS/FIELD[NAME='IPL_Info_Econom']/VALUE]]></XPATH>
      </FIELD>
      <FIELD type="AdditionalFields" label="IPL_Info_Arm" source-type="AdditionalFields">
        <TAG><![CDATA[#PRIMEIROPROCESSO:CA:IPL_Info_Arm#]]></TAG>
        <VALUE><![CDATA[#PRIMEIROPROCESSO:CA:IPL_Info_Arm#]]></VALUE>
        <XPATH><![CDATA[/CARD/FIELDS/FIELD[NAME='IPL_Info_Arm']/VALUE]]></XPATH>
      </FIELD>
      <FIELD type="AdditionalFields" label="IPL_Url_Edicao" source-type="AdditionalFields">
        <TAG><![CDATA[#PRIMEIROPROCESSO:CA:IPL_Url_Edicao#]]></TAG>
        <VALUE><![CDATA[#PRIMEIROPROCESSO:CA:IPL_Url_Edicao#]]></VALUE>
        <XPATH><![CDATA[/CARD/FIELDS/FIELD[NAME='IPL_Url_Edicao']/VALUE]]></XPATH>
      </FIELD>
      <FIELD type="AdditionalFields" label="IPL_Email_Prop" source-type="AdditionalFields">
        <TAG><![CDATA[#PRIMEIROPROCESSO:CA:IPL_Email_Prop#]]></TAG>
        <VALUE><![CDATA[#PRIMEIROPROCESSO:CA:IPL_Email_Prop#]]></VALUE>
        <XPATH><![CDATA[/CARD/FIELDS/FIELD[NAME='IPL_Email_Prop']/VALUE]]></XPATH>
      </FIELD>
      <FIELD type="AdditionalFields" label="IPL_Registo_Ant" source-type="AdditionalFields">
        <TAG><![CDATA[#PRIMEIROPROCESSO:CA:IPL_Registo_Ant#]]></TAG>
        <VALUE><![CDATA[#PRIMEIROPROCESSO:CA:IPL_Registo_Ant#]]></VALUE>
        <XPATH><![CDATA[/CARD/FIELDS/FIELD[NAME='IPL_Registo_Ant']/VALUE]]></XPATH>
      </FIELD>
      <FIELD type="AdditionalFields" label="IPL_Editavel" source-type="AdditionalFields">
        <TAG><![CDATA[#PRIMEIROPROCESSO:CA:IPL_Editavel#]]></TAG>
        <VALUE><![CDATA[#PRIMEIROPROCESSO:CA:IPL_Editavel#]]></VALUE>
        <XPATH><![CDATA[/CARD/FIELDS/FIELD[NAME='IPL_Editavel']/VALUE]]></XPATH>
      </FIELD>
      <FIELD type="AdditionalFields" label="Teste_exemplo" source-type="AdditionalFields">
        <TAG><![CDATA[#PRIMEIROPROCESSO:CA:Teste_exemplo#]]></TAG>
        <VALUE><![CDATA[#PRIMEIROPROCESSO:CA:Teste_exemplo#]]></VALUE>
        <XPATH><![CDATA[/CARD/FIELDS/FIELD[NAME='Teste_exemplo']/VALUE]]></XPATH>
      </FIELD>
      <FIELD type="AdditionalFields" label="IPL_GIAF" source-type="AdditionalFields">
        <TAG><![CDATA[#PRIMEIROPROCESSO:CA:IPL_GIAF#]]></TAG>
        <VALUE><![CDATA[#PRIMEIROPROCESSO:CA:IPL_GIAF#]]></VALUE>
        <XPATH><![CDATA[/CARD/FIELDS/FIELD[NAME='IPL_GIAF']/VALUE]]></XPATH>
      </FIELD>
      <FIELD type="AdditionalFields" label="P_____Nome_Doc" source-type="AdditionalFields">
        <TAG><![CDATA[#PRIMEIROPROCESSO:CA:P_____Nome_Doc#]]></TAG>
        <VALUE><![CDATA[#PRIMEIROPROCESSO:CA:P_____Nome_Doc#]]></VALUE>
        <XPATH><![CDATA[/CARD/FIELDS/FIELD[NAME='P_____Nome_Doc']/VALUE]]></XPATH>
      </FIELD>
      <FIELD type="AdditionalFields" label="Pauta_Cod_Pauta" source-type="AdditionalFields">
        <TAG><![CDATA[#PRIMEIROPROCESSO:CA:Pauta_Cod_Pauta#]]></TAG>
        <VALUE><![CDATA[#PRIMEIROPROCESSO:CA:Pauta_Cod_Pauta#]]></VALUE>
        <XPATH><![CDATA[/CARD/FIELDS/FIELD[NAME='Pauta_Cod_Pauta']/VALUE]]></XPATH>
      </FIELD>
      <FIELD type="AdditionalFields" label="Pauta_Cod_Doc" source-type="AdditionalFields">
        <TAG><![CDATA[#PRIMEIROPROCESSO:CA:Pauta_Cod_Doc#]]></TAG>
        <VALUE><![CDATA[#PRIMEIROPROCESSO:CA:Pauta_Cod_Doc#]]></VALUE>
        <XPATH><![CDATA[/CARD/FIELDS/FIELD[NAME='Pauta_Cod_Doc']/VALUE]]></XPATH>
      </FIELD>
      <FIELD type="AdditionalFields" label="Pauta_Cod_Seg" source-type="AdditionalFields">
        <TAG><![CDATA[#PRIMEIROPROCESSO:CA:Pauta_Cod_Seg#]]></TAG>
        <VALUE><![CDATA[#PRIMEIROPROCESSO:CA:Pauta_Cod_Seg#]]></VALUE>
        <XPATH><![CDATA[/CARD/FIELDS/FIELD[NAME='Pauta_Cod_Seg']/VALUE]]></XPATH>
      </FIELD>
      <FIELD type="AdditionalFields" label="P_____Unid_Org" source-type="AdditionalFields">
        <TAG><![CDATA[#PRIMEIROPROCESSO:CA:P_____Unid_Org#]]></TAG>
        <VALUE><![CDATA[#PRIMEIROPROCESSO:CA:P_____Unid_Org#]]></VALUE>
        <XPATH><![CDATA[/CARD/FIELDS/FIELD[NAME='P_____Unid_Org']/VALUE]]></XPATH>
      </FIELD>
      <FIELD type="AdditionalFields" label="Pauta_Ano_Lec" source-type="AdditionalFields">
        <TAG><![CDATA[#PRIMEIROPROCESSO:CA:Pauta_Ano_Lec#]]></TAG>
        <VALUE><![CDATA[#PRIMEIROPROCESSO:CA:Pauta_Ano_Lec#]]></VALUE>
        <XPATH><![CDATA[/CARD/FIELDS/FIELD[NAME='Pauta_Ano_Lec']/VALUE]]></XPATH>
      </FIELD>
      <FIELD type="AdditionalFields" label="Pauta_Cod_UCurr" source-type="AdditionalFields">
        <TAG><![CDATA[#PRIMEIROPROCESSO:CA:Pauta_Cod_UCurr#]]></TAG>
        <VALUE><![CDATA[#PRIMEIROPROCESSO:CA:Pauta_Cod_UCurr#]]></VALUE>
        <XPATH><![CDATA[/CARD/FIELDS/FIELD[NAME='Pauta_Cod_UCurr']/VALUE]]></XPATH>
      </FIELD>
      <FIELD type="AdditionalFields" label="P_____End_Email" source-type="AdditionalFields">
        <TAG><![CDATA[#PRIMEIROPROCESSO:CA:P_____End_Email#]]></TAG>
        <VALUE><![CDATA[#PRIMEIROPROCESSO:CA:P_____End_Email#]]></VALUE>
        <XPATH><![CDATA[/CARD/FIELDS/FIELD[NAME='P_____End_Email']/VALUE]]></XPATH>
      </FIELD>
      <FIELD type="AdditionalFields" label="Pauta_Periodo" source-type="AdditionalFields">
        <TAG><![CDATA[#PRIMEIROPROCESSO:CA:Pauta_Periodo#]]></TAG>
        <VALUE><![CDATA[#PRIMEIROPROCESSO:CA:Pauta_Periodo#]]></VALUE>
        <XPATH><![CDATA[/CARD/FIELDS/FIELD[NAME='Pauta_Periodo']/VALUE]]></XPATH>
      </FIELD>
      <FIELD type="AdditionalFields" label="P_____Epoc_Aval" source-type="AdditionalFields">
        <TAG><![CDATA[#PRIMEIROPROCESSO:CA:P_____Epoc_Aval#]]></TAG>
        <VALUE><![CDATA[#PRIMEIROPROCESSO:CA:P_____Epoc_Aval#]]></VALUE>
        <XPATH><![CDATA[/CARD/FIELDS/FIELD[NAME='P_____Epoc_Aval']/VALUE]]></XPATH>
      </FIELD>
      <FIELD type="AdditionalFields" label="P_____N_Pag_Liv" source-type="AdditionalFields">
        <TAG><![CDATA[#PRIMEIROPROCESSO:CA:P_____N_Pag_Liv#]]></TAG>
        <VALUE><![CDATA[#PRIMEIROPROCESSO:CA:P_____N_Pag_Liv#]]></VALUE>
        <XPATH><![CDATA[/CARD/FIELDS/FIELD[NAME='P_____N_Pag_Liv']/VALUE]]></XPATH>
      </FIELD>
      <FIELD type="AdditionalFields" label="P_____Data_Reg" source-type="AdditionalFields">
        <TAG><![CDATA[#PRIMEIROPROCESSO:CA:P_____Data_Reg#]]></TAG>
        <VALUE><![CDATA[#PRIMEIROPROCESSO:CA:P_____Data_Reg#]]></VALUE>
        <XPATH><![CDATA[/CARD/FIELDS/FIELD[NAME='P_____Data_Reg']/VALUE]]></XPATH>
      </FIELD>
      <FIELD type="AdditionalFields" label="P_____D_Un_Curr" source-type="AdditionalFields">
        <TAG><![CDATA[#PRIMEIROPROCESSO:CA:P_____D_Un_Curr#]]></TAG>
        <VALUE><![CDATA[#PRIMEIROPROCESSO:CA:P_____D_Un_Curr#]]></VALUE>
        <XPATH><![CDATA[/CARD/FIELDS/FIELD[NAME='P_____D_Un_Curr']/VALUE]]></XPATH>
      </FIELD>
      <FIELD type="AdditionalFields" label="Pauta_Disciplin" source-type="AdditionalFields">
        <TAG><![CDATA[#PRIMEIROPROCESSO:CA:Pauta_Disciplin#]]></TAG>
        <VALUE><![CDATA[#PRIMEIROPROCESSO:CA:Pauta_Disciplin#]]></VALUE>
        <XPATH><![CDATA[/CARD/FIELDS/FIELD[NAME='Pauta_Disciplin']/VALUE]]></XPATH>
      </FIELD>
      <FIELD type="AdditionalFields" label="Pauta_Turma" source-type="AdditionalFields">
        <TAG><![CDATA[#PRIMEIROPROCESSO:CA:Pauta_Turma#]]></TAG>
        <VALUE><![CDATA[#PRIMEIROPROCESSO:CA:Pauta_Turma#]]></VALUE>
        <XPATH><![CDATA[/CARD/FIELDS/FIELD[NAME='Pauta_Turma']/VALUE]]></XPATH>
      </FIELD>
      <FIELD type="AdditionalFields" label="Pauta_Epoca" source-type="AdditionalFields">
        <TAG><![CDATA[#PRIMEIROPROCESSO:CA:Pauta_Epoca#]]></TAG>
        <VALUE><![CDATA[#PRIMEIROPROCESSO:CA:Pauta_Epoca#]]></VALUE>
        <XPATH><![CDATA[/CARD/FIELDS/FIELD[NAME='Pauta_Epoca']/VALUE]]></XPATH>
      </FIELD>
      <FIELD type="AdditionalFields" label="Pauta_Curso" source-type="AdditionalFields">
        <TAG><![CDATA[#PRIMEIROPROCESSO:CA:Pauta_Curso#]]></TAG>
        <VALUE><![CDATA[#PRIMEIROPROCESSO:CA:Pauta_Curso#]]></VALUE>
        <XPATH><![CDATA[/CARD/FIELDS/FIELD[NAME='Pauta_Curso']/VALUE]]></XPATH>
      </FIELD>
      <FIELD type="AdditionalFields" label="Pauta_Cod_Curso" source-type="AdditionalFields">
        <TAG><![CDATA[#PRIMEIROPROCESSO:CA:Pauta_Cod_Curso#]]></TAG>
        <VALUE><![CDATA[#PRIMEIROPROCESSO:CA:Pauta_Cod_Curso#]]></VALUE>
        <XPATH><![CDATA[/CARD/FIELDS/FIELD[NAME='Pauta_Cod_Curso']/VALUE]]></XPATH>
      </FIELD>
      <FIELD type="AdditionalFields" label="N_ident_inst" source-type="AdditionalFields">
        <TAG><![CDATA[#PRIMEIROPROCESSO:CA:N_ident_inst#]]></TAG>
        <VALUE><![CDATA[#PRIMEIROPROCESSO:CA:N_ident_inst#]]></VALUE>
        <XPATH><![CDATA[/CARD/FIELDS/FIELD[NAME='N_ident_inst']/VALUE]]></XPATH>
      </FIELD>
      <FIELD type="AdditionalFields" label="num_registo" source-type="AdditionalFields">
        <TAG><![CDATA[#PRIMEIROPROCESSO:CA:num_registo#]]></TAG>
        <VALUE><![CDATA[#PRIMEIROPROCESSO:CA:num_registo#]]></VALUE>
        <XPATH><![CDATA[/CARD/FIELDS/FIELD[NAME='num_registo']/VALUE]]></XPATH>
      </FIELD>
      <FIELD type="AdditionalFields" label="n_pedido" source-type="AdditionalFields">
        <TAG><![CDATA[#PRIMEIROPROCESSO:CA:n_pedido#]]></TAG>
        <VALUE><![CDATA[#PRIMEIROPROCESSO:CA:n_pedido#]]></VALUE>
        <XPATH><![CDATA[/CARD/FIELDS/FIELD[NAME='n_pedido']/VALUE]]></XPATH>
      </FIELD>
    </NODE>
  </NODE>
</MENU>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E40977-15C1-4F89-8625-D3B696DD90BF}">
  <ds:schemaRefs/>
</ds:datastoreItem>
</file>

<file path=customXml/itemProps2.xml><?xml version="1.0" encoding="utf-8"?>
<ds:datastoreItem xmlns:ds="http://schemas.openxmlformats.org/officeDocument/2006/customXml" ds:itemID="{1FB9936B-06EA-45EA-B6AC-C64AB31F4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5</Pages>
  <Words>27117</Words>
  <Characters>154570</Characters>
  <Application>Microsoft Office Word</Application>
  <DocSecurity>0</DocSecurity>
  <Lines>1288</Lines>
  <Paragraphs>3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PLeiria</Company>
  <LinksUpToDate>false</LinksUpToDate>
  <CharactersWithSpaces>181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érgio Prata Bernardo</dc:creator>
  <cp:lastModifiedBy>Ricardo Miguel Lopes Pereira</cp:lastModifiedBy>
  <cp:revision>3</cp:revision>
  <cp:lastPrinted>2024-07-05T12:43:00Z</cp:lastPrinted>
  <dcterms:created xsi:type="dcterms:W3CDTF">2024-07-05T14:04:00Z</dcterms:created>
  <dcterms:modified xsi:type="dcterms:W3CDTF">2024-07-05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edoclink_DocumentKey">
    <vt:lpwstr>5b264cee-7be1-4827-9f18-82ff1eeb600e</vt:lpwstr>
  </property>
  <property fmtid="{D5CDD505-2E9C-101B-9397-08002B2CF9AE}" pid="3" name="_edoclink_DocumentVersion">
    <vt:lpwstr>1</vt:lpwstr>
  </property>
  <property fmtid="{D5CDD505-2E9C-101B-9397-08002B2CF9AE}" pid="4" name="_edoclink_StageKey">
    <vt:lpwstr>a3b32724-e1e7-4da9-a943-a1a901223ac6</vt:lpwstr>
  </property>
  <property fmtid="{D5CDD505-2E9C-101B-9397-08002B2CF9AE}" pid="5" name="_edoclink_ContainerType">
    <vt:lpwstr>Distribution</vt:lpwstr>
  </property>
  <property fmtid="{D5CDD505-2E9C-101B-9397-08002B2CF9AE}" pid="6" name="_edoclink_ContainerKey">
    <vt:lpwstr>63bf1733-31d5-448a-9d4a-a14000a40275</vt:lpwstr>
  </property>
  <property fmtid="{D5CDD505-2E9C-101B-9397-08002B2CF9AE}" pid="7" name="ZOTERO_PREF_1">
    <vt:lpwstr>&lt;data data-version="3" zotero-version="6.0.37"&gt;&lt;session id="JxTlDwkc"/&gt;&lt;style id="http://www.zotero.org/styles/ieee" locale="en-US" hasBibliography="1" bibliographyStyleHasBeenSet="1"/&gt;&lt;prefs&gt;&lt;pref name="fieldType" value="Field"/&gt;&lt;pref name="automaticJour</vt:lpwstr>
  </property>
  <property fmtid="{D5CDD505-2E9C-101B-9397-08002B2CF9AE}" pid="8" name="ZOTERO_PREF_2">
    <vt:lpwstr>nalAbbreviations" value="true"/&gt;&lt;/prefs&gt;&lt;/data&gt;</vt:lpwstr>
  </property>
</Properties>
</file>